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F84DD" w14:textId="1D36FD1D" w:rsidR="00D71B70" w:rsidRDefault="00E823C5" w:rsidP="00324766">
      <w:pPr>
        <w:pStyle w:val="Ttulo"/>
        <w:rPr>
          <w:sz w:val="80"/>
          <w:szCs w:val="80"/>
        </w:rPr>
      </w:pPr>
      <w:bookmarkStart w:id="0" w:name="_Hlk33116321"/>
      <w:r>
        <w:rPr>
          <w:color w:val="C45911" w:themeColor="accent2" w:themeShade="BF"/>
          <w:sz w:val="80"/>
          <w:szCs w:val="80"/>
        </w:rPr>
        <w:t>Desarrollo de una a</w:t>
      </w:r>
      <w:r w:rsidR="0031716B">
        <w:rPr>
          <w:color w:val="C45911" w:themeColor="accent2" w:themeShade="BF"/>
          <w:sz w:val="80"/>
          <w:szCs w:val="80"/>
        </w:rPr>
        <w:t>plicación móvil para la implementación de pausas activas en trabajadores</w:t>
      </w:r>
      <w:r w:rsidR="00094A1B">
        <w:rPr>
          <w:color w:val="C45911" w:themeColor="accent2" w:themeShade="BF"/>
          <w:sz w:val="80"/>
          <w:szCs w:val="80"/>
        </w:rPr>
        <w:t xml:space="preserve"> usando la gamificación</w:t>
      </w:r>
    </w:p>
    <w:p w14:paraId="63CA0341" w14:textId="77777777" w:rsidR="00D71B70" w:rsidRPr="00E54A73" w:rsidRDefault="00D71B70" w:rsidP="00D71B70">
      <w:pPr>
        <w:spacing w:line="240" w:lineRule="auto"/>
        <w:jc w:val="center"/>
      </w:pPr>
      <w:r w:rsidRPr="00A001E6">
        <w:rPr>
          <w:b/>
          <w:noProof/>
          <w:sz w:val="20"/>
          <w:szCs w:val="20"/>
          <w:lang w:val="en-US"/>
        </w:rPr>
        <w:drawing>
          <wp:inline distT="0" distB="0" distL="0" distR="0" wp14:anchorId="4CB0D494" wp14:editId="36D80935">
            <wp:extent cx="2035969" cy="2714625"/>
            <wp:effectExtent l="0" t="0" r="0" b="0"/>
            <wp:docPr id="5" name="Imagen 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3928" cy="2738571"/>
                    </a:xfrm>
                    <a:prstGeom prst="rect">
                      <a:avLst/>
                    </a:prstGeom>
                    <a:noFill/>
                    <a:ln>
                      <a:noFill/>
                    </a:ln>
                  </pic:spPr>
                </pic:pic>
              </a:graphicData>
            </a:graphic>
          </wp:inline>
        </w:drawing>
      </w:r>
    </w:p>
    <w:p w14:paraId="57EBB87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Integrantes:</w:t>
      </w:r>
    </w:p>
    <w:p w14:paraId="0911987D" w14:textId="77777777" w:rsidR="00D71B70" w:rsidRPr="003F1965" w:rsidRDefault="00D71B70" w:rsidP="00315857">
      <w:pPr>
        <w:spacing w:after="0" w:line="240" w:lineRule="auto"/>
        <w:rPr>
          <w:color w:val="833C0B" w:themeColor="accent2" w:themeShade="80"/>
        </w:rPr>
      </w:pPr>
      <w:r>
        <w:rPr>
          <w:color w:val="833C0B" w:themeColor="accent2" w:themeShade="80"/>
        </w:rPr>
        <w:t>Luis Felipe Velasco Tao</w:t>
      </w:r>
      <w:r w:rsidRPr="003F1965">
        <w:rPr>
          <w:color w:val="833C0B" w:themeColor="accent2" w:themeShade="80"/>
        </w:rPr>
        <w:t xml:space="preserve"> - </w:t>
      </w:r>
      <w:r>
        <w:rPr>
          <w:color w:val="833C0B" w:themeColor="accent2" w:themeShade="80"/>
        </w:rPr>
        <w:t>30000050832</w:t>
      </w:r>
    </w:p>
    <w:p w14:paraId="7D2AC07F" w14:textId="5DE2E76B" w:rsidR="0031716B" w:rsidRDefault="00D71B70" w:rsidP="00315857">
      <w:pPr>
        <w:spacing w:after="0" w:line="240" w:lineRule="auto"/>
        <w:rPr>
          <w:color w:val="833C0B" w:themeColor="accent2" w:themeShade="80"/>
        </w:rPr>
      </w:pPr>
      <w:r>
        <w:rPr>
          <w:color w:val="833C0B" w:themeColor="accent2" w:themeShade="80"/>
        </w:rPr>
        <w:t xml:space="preserve">Juan David </w:t>
      </w:r>
      <w:r w:rsidR="00315857">
        <w:rPr>
          <w:color w:val="833C0B" w:themeColor="accent2" w:themeShade="80"/>
        </w:rPr>
        <w:t>González</w:t>
      </w:r>
      <w:r>
        <w:rPr>
          <w:color w:val="833C0B" w:themeColor="accent2" w:themeShade="80"/>
        </w:rPr>
        <w:t xml:space="preserve"> Dimaté</w:t>
      </w:r>
      <w:r w:rsidR="00315857">
        <w:rPr>
          <w:color w:val="833C0B" w:themeColor="accent2" w:themeShade="80"/>
        </w:rPr>
        <w:t xml:space="preserve"> </w:t>
      </w:r>
      <w:r w:rsidRPr="003F1965">
        <w:rPr>
          <w:color w:val="833C0B" w:themeColor="accent2" w:themeShade="80"/>
        </w:rPr>
        <w:t xml:space="preserve">- </w:t>
      </w:r>
      <w:r w:rsidR="007538FE">
        <w:rPr>
          <w:color w:val="833C0B" w:themeColor="accent2" w:themeShade="80"/>
        </w:rPr>
        <w:t>30000050344</w:t>
      </w:r>
    </w:p>
    <w:p w14:paraId="4308C2DD" w14:textId="409DB4B8"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esentado a:</w:t>
      </w:r>
    </w:p>
    <w:p w14:paraId="42285E91"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Ingeniero </w:t>
      </w:r>
      <w:r>
        <w:rPr>
          <w:color w:val="833C0B" w:themeColor="accent2" w:themeShade="80"/>
          <w:sz w:val="24"/>
        </w:rPr>
        <w:t>Andrés Armando Sánchez Martín</w:t>
      </w:r>
    </w:p>
    <w:p w14:paraId="21C0C90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Universidad </w:t>
      </w:r>
      <w:r>
        <w:rPr>
          <w:color w:val="833C0B" w:themeColor="accent2" w:themeShade="80"/>
          <w:sz w:val="24"/>
        </w:rPr>
        <w:t>de San Buenaventura</w:t>
      </w:r>
    </w:p>
    <w:p w14:paraId="7BEDD288"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Facultad de Ingeniería</w:t>
      </w:r>
    </w:p>
    <w:p w14:paraId="6DB2B14D"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ograma de Ingeniería de Sistemas</w:t>
      </w:r>
    </w:p>
    <w:p w14:paraId="7B48C796" w14:textId="77777777" w:rsidR="00D71B70" w:rsidRPr="003F1965" w:rsidRDefault="00D71B70" w:rsidP="00315857">
      <w:pPr>
        <w:spacing w:after="0" w:line="240" w:lineRule="auto"/>
        <w:rPr>
          <w:color w:val="833C0B" w:themeColor="accent2" w:themeShade="80"/>
          <w:sz w:val="24"/>
        </w:rPr>
      </w:pPr>
      <w:r>
        <w:rPr>
          <w:color w:val="833C0B" w:themeColor="accent2" w:themeShade="80"/>
          <w:sz w:val="24"/>
        </w:rPr>
        <w:t>Proyecto integrador I - Proyecto integrador II</w:t>
      </w:r>
    </w:p>
    <w:p w14:paraId="321DC5FF"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Bogotá D.C.</w:t>
      </w:r>
    </w:p>
    <w:p w14:paraId="3B418EE5" w14:textId="412C2E91" w:rsidR="00D71B70" w:rsidRDefault="00D71B70" w:rsidP="00315857">
      <w:pPr>
        <w:spacing w:after="0" w:line="240" w:lineRule="auto"/>
        <w:rPr>
          <w:color w:val="833C0B" w:themeColor="accent2" w:themeShade="80"/>
          <w:sz w:val="24"/>
        </w:rPr>
      </w:pPr>
      <w:r>
        <w:rPr>
          <w:color w:val="833C0B" w:themeColor="accent2" w:themeShade="80"/>
          <w:sz w:val="24"/>
        </w:rPr>
        <w:t>2020</w:t>
      </w:r>
      <w:r w:rsidRPr="003F1965">
        <w:rPr>
          <w:color w:val="833C0B" w:themeColor="accent2" w:themeShade="80"/>
          <w:sz w:val="24"/>
        </w:rPr>
        <w:t xml:space="preserve"> –</w:t>
      </w:r>
      <w:r>
        <w:rPr>
          <w:color w:val="833C0B" w:themeColor="accent2" w:themeShade="80"/>
          <w:sz w:val="24"/>
        </w:rPr>
        <w:t xml:space="preserve"> </w:t>
      </w:r>
      <w:bookmarkStart w:id="1" w:name="_Hlk33116368"/>
      <w:r w:rsidR="00EE785A">
        <w:rPr>
          <w:color w:val="833C0B" w:themeColor="accent2" w:themeShade="80"/>
          <w:sz w:val="24"/>
        </w:rPr>
        <w:t>2</w:t>
      </w:r>
    </w:p>
    <w:bookmarkEnd w:id="0"/>
    <w:p w14:paraId="5D13B710" w14:textId="64D4E23D" w:rsidR="00D71B70" w:rsidRDefault="00D71B70" w:rsidP="00D71B70">
      <w:pPr>
        <w:spacing w:line="240" w:lineRule="auto"/>
        <w:rPr>
          <w:lang w:val="es-ES"/>
        </w:rPr>
      </w:pPr>
    </w:p>
    <w:p w14:paraId="5862D2C7" w14:textId="12D50B84" w:rsidR="00D71B70" w:rsidRDefault="00D71B70" w:rsidP="00D71B70">
      <w:pPr>
        <w:spacing w:line="240" w:lineRule="auto"/>
        <w:rPr>
          <w:lang w:val="es-ES"/>
        </w:rPr>
      </w:pPr>
    </w:p>
    <w:sdt>
      <w:sdtPr>
        <w:rPr>
          <w:rFonts w:asciiTheme="minorHAnsi" w:eastAsiaTheme="minorHAnsi" w:hAnsiTheme="minorHAnsi" w:cstheme="minorBidi"/>
          <w:color w:val="auto"/>
          <w:sz w:val="22"/>
          <w:szCs w:val="22"/>
          <w:lang w:val="es-ES" w:eastAsia="en-US"/>
        </w:rPr>
        <w:id w:val="1946726940"/>
        <w:docPartObj>
          <w:docPartGallery w:val="Table of Contents"/>
          <w:docPartUnique/>
        </w:docPartObj>
      </w:sdtPr>
      <w:sdtEndPr>
        <w:rPr>
          <w:rFonts w:ascii="Arial" w:hAnsi="Arial" w:cs="Arial"/>
          <w:b/>
          <w:bCs/>
        </w:rPr>
      </w:sdtEndPr>
      <w:sdtContent>
        <w:p w14:paraId="623D00B2" w14:textId="77777777" w:rsidR="004D0ED9" w:rsidRPr="00D71B70" w:rsidRDefault="004D0ED9" w:rsidP="00D71B70">
          <w:pPr>
            <w:pStyle w:val="TtuloTDC"/>
            <w:spacing w:line="240" w:lineRule="auto"/>
            <w:rPr>
              <w:rFonts w:cs="Arial"/>
            </w:rPr>
          </w:pPr>
          <w:r w:rsidRPr="00D71B70">
            <w:rPr>
              <w:rFonts w:cs="Arial"/>
              <w:lang w:val="es-ES"/>
            </w:rPr>
            <w:t>Contenido</w:t>
          </w:r>
        </w:p>
        <w:p w14:paraId="275FA295" w14:textId="235A491E" w:rsidR="008200B0" w:rsidRDefault="00D311FF">
          <w:pPr>
            <w:pStyle w:val="TDC1"/>
            <w:tabs>
              <w:tab w:val="right" w:leader="dot" w:pos="9350"/>
            </w:tabs>
            <w:rPr>
              <w:rFonts w:asciiTheme="minorHAnsi" w:eastAsiaTheme="minorEastAsia" w:hAnsiTheme="minorHAnsi"/>
              <w:noProof/>
              <w:lang w:eastAsia="es-CO"/>
            </w:rPr>
          </w:pPr>
          <w:r>
            <w:rPr>
              <w:rFonts w:cs="Arial"/>
            </w:rPr>
            <w:fldChar w:fldCharType="begin"/>
          </w:r>
          <w:r>
            <w:rPr>
              <w:rFonts w:cs="Arial"/>
            </w:rPr>
            <w:instrText xml:space="preserve"> TOC \o "1-5" \h \z \u </w:instrText>
          </w:r>
          <w:r>
            <w:rPr>
              <w:rFonts w:cs="Arial"/>
            </w:rPr>
            <w:fldChar w:fldCharType="separate"/>
          </w:r>
          <w:hyperlink w:anchor="_Toc54088208" w:history="1">
            <w:r w:rsidR="008200B0" w:rsidRPr="00066816">
              <w:rPr>
                <w:rStyle w:val="Hipervnculo"/>
                <w:noProof/>
              </w:rPr>
              <w:t>RESUMEN</w:t>
            </w:r>
            <w:r w:rsidR="008200B0">
              <w:rPr>
                <w:noProof/>
                <w:webHidden/>
              </w:rPr>
              <w:tab/>
            </w:r>
            <w:r w:rsidR="008200B0">
              <w:rPr>
                <w:noProof/>
                <w:webHidden/>
              </w:rPr>
              <w:fldChar w:fldCharType="begin"/>
            </w:r>
            <w:r w:rsidR="008200B0">
              <w:rPr>
                <w:noProof/>
                <w:webHidden/>
              </w:rPr>
              <w:instrText xml:space="preserve"> PAGEREF _Toc54088208 \h </w:instrText>
            </w:r>
            <w:r w:rsidR="008200B0">
              <w:rPr>
                <w:noProof/>
                <w:webHidden/>
              </w:rPr>
            </w:r>
            <w:r w:rsidR="008200B0">
              <w:rPr>
                <w:noProof/>
                <w:webHidden/>
              </w:rPr>
              <w:fldChar w:fldCharType="separate"/>
            </w:r>
            <w:r w:rsidR="008200B0">
              <w:rPr>
                <w:noProof/>
                <w:webHidden/>
              </w:rPr>
              <w:t>7</w:t>
            </w:r>
            <w:r w:rsidR="008200B0">
              <w:rPr>
                <w:noProof/>
                <w:webHidden/>
              </w:rPr>
              <w:fldChar w:fldCharType="end"/>
            </w:r>
          </w:hyperlink>
        </w:p>
        <w:p w14:paraId="1AED0366" w14:textId="659BFE8B" w:rsidR="008200B0" w:rsidRDefault="00C93D98">
          <w:pPr>
            <w:pStyle w:val="TDC1"/>
            <w:tabs>
              <w:tab w:val="right" w:leader="dot" w:pos="9350"/>
            </w:tabs>
            <w:rPr>
              <w:rFonts w:asciiTheme="minorHAnsi" w:eastAsiaTheme="minorEastAsia" w:hAnsiTheme="minorHAnsi"/>
              <w:noProof/>
              <w:lang w:eastAsia="es-CO"/>
            </w:rPr>
          </w:pPr>
          <w:hyperlink w:anchor="_Toc54088209" w:history="1">
            <w:r w:rsidR="008200B0" w:rsidRPr="00066816">
              <w:rPr>
                <w:rStyle w:val="Hipervnculo"/>
                <w:noProof/>
              </w:rPr>
              <w:t>INTRODUCCIÓN</w:t>
            </w:r>
            <w:r w:rsidR="008200B0">
              <w:rPr>
                <w:noProof/>
                <w:webHidden/>
              </w:rPr>
              <w:tab/>
            </w:r>
            <w:r w:rsidR="008200B0">
              <w:rPr>
                <w:noProof/>
                <w:webHidden/>
              </w:rPr>
              <w:fldChar w:fldCharType="begin"/>
            </w:r>
            <w:r w:rsidR="008200B0">
              <w:rPr>
                <w:noProof/>
                <w:webHidden/>
              </w:rPr>
              <w:instrText xml:space="preserve"> PAGEREF _Toc54088209 \h </w:instrText>
            </w:r>
            <w:r w:rsidR="008200B0">
              <w:rPr>
                <w:noProof/>
                <w:webHidden/>
              </w:rPr>
            </w:r>
            <w:r w:rsidR="008200B0">
              <w:rPr>
                <w:noProof/>
                <w:webHidden/>
              </w:rPr>
              <w:fldChar w:fldCharType="separate"/>
            </w:r>
            <w:r w:rsidR="008200B0">
              <w:rPr>
                <w:noProof/>
                <w:webHidden/>
              </w:rPr>
              <w:t>7</w:t>
            </w:r>
            <w:r w:rsidR="008200B0">
              <w:rPr>
                <w:noProof/>
                <w:webHidden/>
              </w:rPr>
              <w:fldChar w:fldCharType="end"/>
            </w:r>
          </w:hyperlink>
        </w:p>
        <w:p w14:paraId="11A82EA8" w14:textId="7DFF6528" w:rsidR="008200B0" w:rsidRDefault="00C93D98">
          <w:pPr>
            <w:pStyle w:val="TDC1"/>
            <w:tabs>
              <w:tab w:val="right" w:leader="dot" w:pos="9350"/>
            </w:tabs>
            <w:rPr>
              <w:rFonts w:asciiTheme="minorHAnsi" w:eastAsiaTheme="minorEastAsia" w:hAnsiTheme="minorHAnsi"/>
              <w:noProof/>
              <w:lang w:eastAsia="es-CO"/>
            </w:rPr>
          </w:pPr>
          <w:hyperlink w:anchor="_Toc54088210" w:history="1">
            <w:r w:rsidR="008200B0" w:rsidRPr="00066816">
              <w:rPr>
                <w:rStyle w:val="Hipervnculo"/>
                <w:noProof/>
              </w:rPr>
              <w:t>JUSTIFICACIÓN</w:t>
            </w:r>
            <w:r w:rsidR="008200B0">
              <w:rPr>
                <w:noProof/>
                <w:webHidden/>
              </w:rPr>
              <w:tab/>
            </w:r>
            <w:r w:rsidR="008200B0">
              <w:rPr>
                <w:noProof/>
                <w:webHidden/>
              </w:rPr>
              <w:fldChar w:fldCharType="begin"/>
            </w:r>
            <w:r w:rsidR="008200B0">
              <w:rPr>
                <w:noProof/>
                <w:webHidden/>
              </w:rPr>
              <w:instrText xml:space="preserve"> PAGEREF _Toc54088210 \h </w:instrText>
            </w:r>
            <w:r w:rsidR="008200B0">
              <w:rPr>
                <w:noProof/>
                <w:webHidden/>
              </w:rPr>
            </w:r>
            <w:r w:rsidR="008200B0">
              <w:rPr>
                <w:noProof/>
                <w:webHidden/>
              </w:rPr>
              <w:fldChar w:fldCharType="separate"/>
            </w:r>
            <w:r w:rsidR="008200B0">
              <w:rPr>
                <w:noProof/>
                <w:webHidden/>
              </w:rPr>
              <w:t>7</w:t>
            </w:r>
            <w:r w:rsidR="008200B0">
              <w:rPr>
                <w:noProof/>
                <w:webHidden/>
              </w:rPr>
              <w:fldChar w:fldCharType="end"/>
            </w:r>
          </w:hyperlink>
        </w:p>
        <w:p w14:paraId="7C12AB42" w14:textId="53238E58" w:rsidR="008200B0" w:rsidRDefault="00C93D98">
          <w:pPr>
            <w:pStyle w:val="TDC2"/>
            <w:tabs>
              <w:tab w:val="right" w:leader="dot" w:pos="9350"/>
            </w:tabs>
            <w:rPr>
              <w:rFonts w:asciiTheme="minorHAnsi" w:eastAsiaTheme="minorEastAsia" w:hAnsiTheme="minorHAnsi"/>
              <w:noProof/>
              <w:lang w:eastAsia="es-CO"/>
            </w:rPr>
          </w:pPr>
          <w:hyperlink w:anchor="_Toc54088211" w:history="1">
            <w:r w:rsidR="008200B0" w:rsidRPr="00066816">
              <w:rPr>
                <w:rStyle w:val="Hipervnculo"/>
                <w:rFonts w:ascii="Arial" w:hAnsi="Arial" w:cs="Arial"/>
                <w:noProof/>
              </w:rPr>
              <w:t>Contexto</w:t>
            </w:r>
            <w:r w:rsidR="008200B0">
              <w:rPr>
                <w:noProof/>
                <w:webHidden/>
              </w:rPr>
              <w:tab/>
            </w:r>
            <w:r w:rsidR="008200B0">
              <w:rPr>
                <w:noProof/>
                <w:webHidden/>
              </w:rPr>
              <w:fldChar w:fldCharType="begin"/>
            </w:r>
            <w:r w:rsidR="008200B0">
              <w:rPr>
                <w:noProof/>
                <w:webHidden/>
              </w:rPr>
              <w:instrText xml:space="preserve"> PAGEREF _Toc54088211 \h </w:instrText>
            </w:r>
            <w:r w:rsidR="008200B0">
              <w:rPr>
                <w:noProof/>
                <w:webHidden/>
              </w:rPr>
            </w:r>
            <w:r w:rsidR="008200B0">
              <w:rPr>
                <w:noProof/>
                <w:webHidden/>
              </w:rPr>
              <w:fldChar w:fldCharType="separate"/>
            </w:r>
            <w:r w:rsidR="008200B0">
              <w:rPr>
                <w:noProof/>
                <w:webHidden/>
              </w:rPr>
              <w:t>7</w:t>
            </w:r>
            <w:r w:rsidR="008200B0">
              <w:rPr>
                <w:noProof/>
                <w:webHidden/>
              </w:rPr>
              <w:fldChar w:fldCharType="end"/>
            </w:r>
          </w:hyperlink>
        </w:p>
        <w:p w14:paraId="73410713" w14:textId="231841C9" w:rsidR="008200B0" w:rsidRDefault="00C93D98">
          <w:pPr>
            <w:pStyle w:val="TDC3"/>
            <w:tabs>
              <w:tab w:val="right" w:leader="dot" w:pos="9350"/>
            </w:tabs>
            <w:rPr>
              <w:rFonts w:asciiTheme="minorHAnsi" w:eastAsiaTheme="minorEastAsia" w:hAnsiTheme="minorHAnsi"/>
              <w:noProof/>
              <w:lang w:eastAsia="es-CO"/>
            </w:rPr>
          </w:pPr>
          <w:hyperlink w:anchor="_Toc54088212" w:history="1">
            <w:r w:rsidR="008200B0" w:rsidRPr="00066816">
              <w:rPr>
                <w:rStyle w:val="Hipervnculo"/>
                <w:rFonts w:ascii="Arial" w:hAnsi="Arial" w:cs="Arial"/>
                <w:noProof/>
              </w:rPr>
              <w:t>Involucrados</w:t>
            </w:r>
            <w:r w:rsidR="008200B0">
              <w:rPr>
                <w:noProof/>
                <w:webHidden/>
              </w:rPr>
              <w:tab/>
            </w:r>
            <w:r w:rsidR="008200B0">
              <w:rPr>
                <w:noProof/>
                <w:webHidden/>
              </w:rPr>
              <w:fldChar w:fldCharType="begin"/>
            </w:r>
            <w:r w:rsidR="008200B0">
              <w:rPr>
                <w:noProof/>
                <w:webHidden/>
              </w:rPr>
              <w:instrText xml:space="preserve"> PAGEREF _Toc54088212 \h </w:instrText>
            </w:r>
            <w:r w:rsidR="008200B0">
              <w:rPr>
                <w:noProof/>
                <w:webHidden/>
              </w:rPr>
            </w:r>
            <w:r w:rsidR="008200B0">
              <w:rPr>
                <w:noProof/>
                <w:webHidden/>
              </w:rPr>
              <w:fldChar w:fldCharType="separate"/>
            </w:r>
            <w:r w:rsidR="008200B0">
              <w:rPr>
                <w:noProof/>
                <w:webHidden/>
              </w:rPr>
              <w:t>8</w:t>
            </w:r>
            <w:r w:rsidR="008200B0">
              <w:rPr>
                <w:noProof/>
                <w:webHidden/>
              </w:rPr>
              <w:fldChar w:fldCharType="end"/>
            </w:r>
          </w:hyperlink>
        </w:p>
        <w:p w14:paraId="20B946BC" w14:textId="633C09EA" w:rsidR="008200B0" w:rsidRDefault="00C93D98">
          <w:pPr>
            <w:pStyle w:val="TDC4"/>
            <w:tabs>
              <w:tab w:val="right" w:leader="dot" w:pos="9350"/>
            </w:tabs>
            <w:rPr>
              <w:rFonts w:asciiTheme="minorHAnsi" w:eastAsiaTheme="minorEastAsia" w:hAnsiTheme="minorHAnsi"/>
              <w:noProof/>
              <w:lang w:eastAsia="es-CO"/>
            </w:rPr>
          </w:pPr>
          <w:hyperlink w:anchor="_Toc54088213" w:history="1">
            <w:r w:rsidR="008200B0" w:rsidRPr="00066816">
              <w:rPr>
                <w:rStyle w:val="Hipervnculo"/>
                <w:noProof/>
              </w:rPr>
              <w:t>Ministerio del trabajo y ministerio de salud y protección social</w:t>
            </w:r>
            <w:r w:rsidR="008200B0">
              <w:rPr>
                <w:noProof/>
                <w:webHidden/>
              </w:rPr>
              <w:tab/>
            </w:r>
            <w:r w:rsidR="008200B0">
              <w:rPr>
                <w:noProof/>
                <w:webHidden/>
              </w:rPr>
              <w:fldChar w:fldCharType="begin"/>
            </w:r>
            <w:r w:rsidR="008200B0">
              <w:rPr>
                <w:noProof/>
                <w:webHidden/>
              </w:rPr>
              <w:instrText xml:space="preserve"> PAGEREF _Toc54088213 \h </w:instrText>
            </w:r>
            <w:r w:rsidR="008200B0">
              <w:rPr>
                <w:noProof/>
                <w:webHidden/>
              </w:rPr>
            </w:r>
            <w:r w:rsidR="008200B0">
              <w:rPr>
                <w:noProof/>
                <w:webHidden/>
              </w:rPr>
              <w:fldChar w:fldCharType="separate"/>
            </w:r>
            <w:r w:rsidR="008200B0">
              <w:rPr>
                <w:noProof/>
                <w:webHidden/>
              </w:rPr>
              <w:t>8</w:t>
            </w:r>
            <w:r w:rsidR="008200B0">
              <w:rPr>
                <w:noProof/>
                <w:webHidden/>
              </w:rPr>
              <w:fldChar w:fldCharType="end"/>
            </w:r>
          </w:hyperlink>
        </w:p>
        <w:p w14:paraId="7EDB643F" w14:textId="298C7507" w:rsidR="008200B0" w:rsidRDefault="00C93D98">
          <w:pPr>
            <w:pStyle w:val="TDC4"/>
            <w:tabs>
              <w:tab w:val="right" w:leader="dot" w:pos="9350"/>
            </w:tabs>
            <w:rPr>
              <w:rFonts w:asciiTheme="minorHAnsi" w:eastAsiaTheme="minorEastAsia" w:hAnsiTheme="minorHAnsi"/>
              <w:noProof/>
              <w:lang w:eastAsia="es-CO"/>
            </w:rPr>
          </w:pPr>
          <w:hyperlink w:anchor="_Toc54088214" w:history="1">
            <w:r w:rsidR="008200B0" w:rsidRPr="00066816">
              <w:rPr>
                <w:rStyle w:val="Hipervnculo"/>
                <w:noProof/>
              </w:rPr>
              <w:t>Empresas</w:t>
            </w:r>
            <w:r w:rsidR="008200B0">
              <w:rPr>
                <w:noProof/>
                <w:webHidden/>
              </w:rPr>
              <w:tab/>
            </w:r>
            <w:r w:rsidR="008200B0">
              <w:rPr>
                <w:noProof/>
                <w:webHidden/>
              </w:rPr>
              <w:fldChar w:fldCharType="begin"/>
            </w:r>
            <w:r w:rsidR="008200B0">
              <w:rPr>
                <w:noProof/>
                <w:webHidden/>
              </w:rPr>
              <w:instrText xml:space="preserve"> PAGEREF _Toc54088214 \h </w:instrText>
            </w:r>
            <w:r w:rsidR="008200B0">
              <w:rPr>
                <w:noProof/>
                <w:webHidden/>
              </w:rPr>
            </w:r>
            <w:r w:rsidR="008200B0">
              <w:rPr>
                <w:noProof/>
                <w:webHidden/>
              </w:rPr>
              <w:fldChar w:fldCharType="separate"/>
            </w:r>
            <w:r w:rsidR="008200B0">
              <w:rPr>
                <w:noProof/>
                <w:webHidden/>
              </w:rPr>
              <w:t>9</w:t>
            </w:r>
            <w:r w:rsidR="008200B0">
              <w:rPr>
                <w:noProof/>
                <w:webHidden/>
              </w:rPr>
              <w:fldChar w:fldCharType="end"/>
            </w:r>
          </w:hyperlink>
        </w:p>
        <w:p w14:paraId="41A1CFCE" w14:textId="7137B849" w:rsidR="008200B0" w:rsidRDefault="00C93D98">
          <w:pPr>
            <w:pStyle w:val="TDC4"/>
            <w:tabs>
              <w:tab w:val="right" w:leader="dot" w:pos="9350"/>
            </w:tabs>
            <w:rPr>
              <w:rFonts w:asciiTheme="minorHAnsi" w:eastAsiaTheme="minorEastAsia" w:hAnsiTheme="minorHAnsi"/>
              <w:noProof/>
              <w:lang w:eastAsia="es-CO"/>
            </w:rPr>
          </w:pPr>
          <w:hyperlink w:anchor="_Toc54088215" w:history="1">
            <w:r w:rsidR="008200B0" w:rsidRPr="00066816">
              <w:rPr>
                <w:rStyle w:val="Hipervnculo"/>
                <w:noProof/>
              </w:rPr>
              <w:t>Trabajadores</w:t>
            </w:r>
            <w:r w:rsidR="008200B0">
              <w:rPr>
                <w:noProof/>
                <w:webHidden/>
              </w:rPr>
              <w:tab/>
            </w:r>
            <w:r w:rsidR="008200B0">
              <w:rPr>
                <w:noProof/>
                <w:webHidden/>
              </w:rPr>
              <w:fldChar w:fldCharType="begin"/>
            </w:r>
            <w:r w:rsidR="008200B0">
              <w:rPr>
                <w:noProof/>
                <w:webHidden/>
              </w:rPr>
              <w:instrText xml:space="preserve"> PAGEREF _Toc54088215 \h </w:instrText>
            </w:r>
            <w:r w:rsidR="008200B0">
              <w:rPr>
                <w:noProof/>
                <w:webHidden/>
              </w:rPr>
            </w:r>
            <w:r w:rsidR="008200B0">
              <w:rPr>
                <w:noProof/>
                <w:webHidden/>
              </w:rPr>
              <w:fldChar w:fldCharType="separate"/>
            </w:r>
            <w:r w:rsidR="008200B0">
              <w:rPr>
                <w:noProof/>
                <w:webHidden/>
              </w:rPr>
              <w:t>10</w:t>
            </w:r>
            <w:r w:rsidR="008200B0">
              <w:rPr>
                <w:noProof/>
                <w:webHidden/>
              </w:rPr>
              <w:fldChar w:fldCharType="end"/>
            </w:r>
          </w:hyperlink>
        </w:p>
        <w:p w14:paraId="77ADE2AE" w14:textId="54DDE188" w:rsidR="008200B0" w:rsidRDefault="00C93D98">
          <w:pPr>
            <w:pStyle w:val="TDC4"/>
            <w:tabs>
              <w:tab w:val="right" w:leader="dot" w:pos="9350"/>
            </w:tabs>
            <w:rPr>
              <w:rFonts w:asciiTheme="minorHAnsi" w:eastAsiaTheme="minorEastAsia" w:hAnsiTheme="minorHAnsi"/>
              <w:noProof/>
              <w:lang w:eastAsia="es-CO"/>
            </w:rPr>
          </w:pPr>
          <w:hyperlink w:anchor="_Toc54088216" w:history="1">
            <w:r w:rsidR="008200B0" w:rsidRPr="00066816">
              <w:rPr>
                <w:rStyle w:val="Hipervnculo"/>
                <w:noProof/>
              </w:rPr>
              <w:t>ARL</w:t>
            </w:r>
            <w:r w:rsidR="008200B0">
              <w:rPr>
                <w:noProof/>
                <w:webHidden/>
              </w:rPr>
              <w:tab/>
            </w:r>
            <w:r w:rsidR="008200B0">
              <w:rPr>
                <w:noProof/>
                <w:webHidden/>
              </w:rPr>
              <w:fldChar w:fldCharType="begin"/>
            </w:r>
            <w:r w:rsidR="008200B0">
              <w:rPr>
                <w:noProof/>
                <w:webHidden/>
              </w:rPr>
              <w:instrText xml:space="preserve"> PAGEREF _Toc54088216 \h </w:instrText>
            </w:r>
            <w:r w:rsidR="008200B0">
              <w:rPr>
                <w:noProof/>
                <w:webHidden/>
              </w:rPr>
            </w:r>
            <w:r w:rsidR="008200B0">
              <w:rPr>
                <w:noProof/>
                <w:webHidden/>
              </w:rPr>
              <w:fldChar w:fldCharType="separate"/>
            </w:r>
            <w:r w:rsidR="008200B0">
              <w:rPr>
                <w:noProof/>
                <w:webHidden/>
              </w:rPr>
              <w:t>10</w:t>
            </w:r>
            <w:r w:rsidR="008200B0">
              <w:rPr>
                <w:noProof/>
                <w:webHidden/>
              </w:rPr>
              <w:fldChar w:fldCharType="end"/>
            </w:r>
          </w:hyperlink>
        </w:p>
        <w:p w14:paraId="64DE2D09" w14:textId="77C2CE02" w:rsidR="008200B0" w:rsidRDefault="00C93D98">
          <w:pPr>
            <w:pStyle w:val="TDC2"/>
            <w:tabs>
              <w:tab w:val="right" w:leader="dot" w:pos="9350"/>
            </w:tabs>
            <w:rPr>
              <w:rFonts w:asciiTheme="minorHAnsi" w:eastAsiaTheme="minorEastAsia" w:hAnsiTheme="minorHAnsi"/>
              <w:noProof/>
              <w:lang w:eastAsia="es-CO"/>
            </w:rPr>
          </w:pPr>
          <w:hyperlink w:anchor="_Toc54088217" w:history="1">
            <w:r w:rsidR="008200B0" w:rsidRPr="00066816">
              <w:rPr>
                <w:rStyle w:val="Hipervnculo"/>
                <w:rFonts w:ascii="Arial" w:hAnsi="Arial" w:cs="Arial"/>
                <w:noProof/>
              </w:rPr>
              <w:t>Planteamiento del problema</w:t>
            </w:r>
            <w:r w:rsidR="008200B0">
              <w:rPr>
                <w:noProof/>
                <w:webHidden/>
              </w:rPr>
              <w:tab/>
            </w:r>
            <w:r w:rsidR="008200B0">
              <w:rPr>
                <w:noProof/>
                <w:webHidden/>
              </w:rPr>
              <w:fldChar w:fldCharType="begin"/>
            </w:r>
            <w:r w:rsidR="008200B0">
              <w:rPr>
                <w:noProof/>
                <w:webHidden/>
              </w:rPr>
              <w:instrText xml:space="preserve"> PAGEREF _Toc54088217 \h </w:instrText>
            </w:r>
            <w:r w:rsidR="008200B0">
              <w:rPr>
                <w:noProof/>
                <w:webHidden/>
              </w:rPr>
            </w:r>
            <w:r w:rsidR="008200B0">
              <w:rPr>
                <w:noProof/>
                <w:webHidden/>
              </w:rPr>
              <w:fldChar w:fldCharType="separate"/>
            </w:r>
            <w:r w:rsidR="008200B0">
              <w:rPr>
                <w:noProof/>
                <w:webHidden/>
              </w:rPr>
              <w:t>10</w:t>
            </w:r>
            <w:r w:rsidR="008200B0">
              <w:rPr>
                <w:noProof/>
                <w:webHidden/>
              </w:rPr>
              <w:fldChar w:fldCharType="end"/>
            </w:r>
          </w:hyperlink>
        </w:p>
        <w:p w14:paraId="3A72ADFA" w14:textId="0E0D653F" w:rsidR="008200B0" w:rsidRDefault="00C93D98">
          <w:pPr>
            <w:pStyle w:val="TDC3"/>
            <w:tabs>
              <w:tab w:val="right" w:leader="dot" w:pos="9350"/>
            </w:tabs>
            <w:rPr>
              <w:rFonts w:asciiTheme="minorHAnsi" w:eastAsiaTheme="minorEastAsia" w:hAnsiTheme="minorHAnsi"/>
              <w:noProof/>
              <w:lang w:eastAsia="es-CO"/>
            </w:rPr>
          </w:pPr>
          <w:hyperlink w:anchor="_Toc54088218" w:history="1">
            <w:r w:rsidR="008200B0" w:rsidRPr="00066816">
              <w:rPr>
                <w:rStyle w:val="Hipervnculo"/>
                <w:rFonts w:ascii="Arial" w:hAnsi="Arial" w:cs="Arial"/>
                <w:noProof/>
              </w:rPr>
              <w:t>Causas</w:t>
            </w:r>
            <w:r w:rsidR="008200B0">
              <w:rPr>
                <w:noProof/>
                <w:webHidden/>
              </w:rPr>
              <w:tab/>
            </w:r>
            <w:r w:rsidR="008200B0">
              <w:rPr>
                <w:noProof/>
                <w:webHidden/>
              </w:rPr>
              <w:fldChar w:fldCharType="begin"/>
            </w:r>
            <w:r w:rsidR="008200B0">
              <w:rPr>
                <w:noProof/>
                <w:webHidden/>
              </w:rPr>
              <w:instrText xml:space="preserve"> PAGEREF _Toc54088218 \h </w:instrText>
            </w:r>
            <w:r w:rsidR="008200B0">
              <w:rPr>
                <w:noProof/>
                <w:webHidden/>
              </w:rPr>
            </w:r>
            <w:r w:rsidR="008200B0">
              <w:rPr>
                <w:noProof/>
                <w:webHidden/>
              </w:rPr>
              <w:fldChar w:fldCharType="separate"/>
            </w:r>
            <w:r w:rsidR="008200B0">
              <w:rPr>
                <w:noProof/>
                <w:webHidden/>
              </w:rPr>
              <w:t>10</w:t>
            </w:r>
            <w:r w:rsidR="008200B0">
              <w:rPr>
                <w:noProof/>
                <w:webHidden/>
              </w:rPr>
              <w:fldChar w:fldCharType="end"/>
            </w:r>
          </w:hyperlink>
        </w:p>
        <w:p w14:paraId="5C892563" w14:textId="180E4CD5" w:rsidR="008200B0" w:rsidRDefault="00C93D98">
          <w:pPr>
            <w:pStyle w:val="TDC3"/>
            <w:tabs>
              <w:tab w:val="right" w:leader="dot" w:pos="9350"/>
            </w:tabs>
            <w:rPr>
              <w:rFonts w:asciiTheme="minorHAnsi" w:eastAsiaTheme="minorEastAsia" w:hAnsiTheme="minorHAnsi"/>
              <w:noProof/>
              <w:lang w:eastAsia="es-CO"/>
            </w:rPr>
          </w:pPr>
          <w:hyperlink w:anchor="_Toc54088219" w:history="1">
            <w:r w:rsidR="008200B0" w:rsidRPr="00066816">
              <w:rPr>
                <w:rStyle w:val="Hipervnculo"/>
                <w:rFonts w:ascii="Arial" w:hAnsi="Arial" w:cs="Arial"/>
                <w:noProof/>
              </w:rPr>
              <w:t>Efectos</w:t>
            </w:r>
            <w:r w:rsidR="008200B0">
              <w:rPr>
                <w:noProof/>
                <w:webHidden/>
              </w:rPr>
              <w:tab/>
            </w:r>
            <w:r w:rsidR="008200B0">
              <w:rPr>
                <w:noProof/>
                <w:webHidden/>
              </w:rPr>
              <w:fldChar w:fldCharType="begin"/>
            </w:r>
            <w:r w:rsidR="008200B0">
              <w:rPr>
                <w:noProof/>
                <w:webHidden/>
              </w:rPr>
              <w:instrText xml:space="preserve"> PAGEREF _Toc54088219 \h </w:instrText>
            </w:r>
            <w:r w:rsidR="008200B0">
              <w:rPr>
                <w:noProof/>
                <w:webHidden/>
              </w:rPr>
            </w:r>
            <w:r w:rsidR="008200B0">
              <w:rPr>
                <w:noProof/>
                <w:webHidden/>
              </w:rPr>
              <w:fldChar w:fldCharType="separate"/>
            </w:r>
            <w:r w:rsidR="008200B0">
              <w:rPr>
                <w:noProof/>
                <w:webHidden/>
              </w:rPr>
              <w:t>10</w:t>
            </w:r>
            <w:r w:rsidR="008200B0">
              <w:rPr>
                <w:noProof/>
                <w:webHidden/>
              </w:rPr>
              <w:fldChar w:fldCharType="end"/>
            </w:r>
          </w:hyperlink>
        </w:p>
        <w:p w14:paraId="146C3171" w14:textId="584D1FB2" w:rsidR="008200B0" w:rsidRDefault="00C93D98">
          <w:pPr>
            <w:pStyle w:val="TDC2"/>
            <w:tabs>
              <w:tab w:val="right" w:leader="dot" w:pos="9350"/>
            </w:tabs>
            <w:rPr>
              <w:rFonts w:asciiTheme="minorHAnsi" w:eastAsiaTheme="minorEastAsia" w:hAnsiTheme="minorHAnsi"/>
              <w:noProof/>
              <w:lang w:eastAsia="es-CO"/>
            </w:rPr>
          </w:pPr>
          <w:hyperlink w:anchor="_Toc54088220" w:history="1">
            <w:r w:rsidR="008200B0" w:rsidRPr="00066816">
              <w:rPr>
                <w:rStyle w:val="Hipervnculo"/>
                <w:noProof/>
              </w:rPr>
              <w:t>Antecedentes</w:t>
            </w:r>
            <w:r w:rsidR="008200B0">
              <w:rPr>
                <w:noProof/>
                <w:webHidden/>
              </w:rPr>
              <w:tab/>
            </w:r>
            <w:r w:rsidR="008200B0">
              <w:rPr>
                <w:noProof/>
                <w:webHidden/>
              </w:rPr>
              <w:fldChar w:fldCharType="begin"/>
            </w:r>
            <w:r w:rsidR="008200B0">
              <w:rPr>
                <w:noProof/>
                <w:webHidden/>
              </w:rPr>
              <w:instrText xml:space="preserve"> PAGEREF _Toc54088220 \h </w:instrText>
            </w:r>
            <w:r w:rsidR="008200B0">
              <w:rPr>
                <w:noProof/>
                <w:webHidden/>
              </w:rPr>
            </w:r>
            <w:r w:rsidR="008200B0">
              <w:rPr>
                <w:noProof/>
                <w:webHidden/>
              </w:rPr>
              <w:fldChar w:fldCharType="separate"/>
            </w:r>
            <w:r w:rsidR="008200B0">
              <w:rPr>
                <w:noProof/>
                <w:webHidden/>
              </w:rPr>
              <w:t>11</w:t>
            </w:r>
            <w:r w:rsidR="008200B0">
              <w:rPr>
                <w:noProof/>
                <w:webHidden/>
              </w:rPr>
              <w:fldChar w:fldCharType="end"/>
            </w:r>
          </w:hyperlink>
        </w:p>
        <w:p w14:paraId="15B173CD" w14:textId="0DCD0EC0" w:rsidR="008200B0" w:rsidRDefault="00C93D98">
          <w:pPr>
            <w:pStyle w:val="TDC3"/>
            <w:tabs>
              <w:tab w:val="right" w:leader="dot" w:pos="9350"/>
            </w:tabs>
            <w:rPr>
              <w:rFonts w:asciiTheme="minorHAnsi" w:eastAsiaTheme="minorEastAsia" w:hAnsiTheme="minorHAnsi"/>
              <w:noProof/>
              <w:lang w:eastAsia="es-CO"/>
            </w:rPr>
          </w:pPr>
          <w:hyperlink w:anchor="_Toc54088221" w:history="1">
            <w:r w:rsidR="008200B0" w:rsidRPr="00066816">
              <w:rPr>
                <w:rStyle w:val="Hipervnculo"/>
                <w:noProof/>
              </w:rPr>
              <w:t>Empresas, empleadores y contratantes con diez (10) o menos trabajadores, clasificadas con riesgo I, II ó III</w:t>
            </w:r>
            <w:r w:rsidR="008200B0">
              <w:rPr>
                <w:noProof/>
                <w:webHidden/>
              </w:rPr>
              <w:tab/>
            </w:r>
            <w:r w:rsidR="008200B0">
              <w:rPr>
                <w:noProof/>
                <w:webHidden/>
              </w:rPr>
              <w:fldChar w:fldCharType="begin"/>
            </w:r>
            <w:r w:rsidR="008200B0">
              <w:rPr>
                <w:noProof/>
                <w:webHidden/>
              </w:rPr>
              <w:instrText xml:space="preserve"> PAGEREF _Toc54088221 \h </w:instrText>
            </w:r>
            <w:r w:rsidR="008200B0">
              <w:rPr>
                <w:noProof/>
                <w:webHidden/>
              </w:rPr>
            </w:r>
            <w:r w:rsidR="008200B0">
              <w:rPr>
                <w:noProof/>
                <w:webHidden/>
              </w:rPr>
              <w:fldChar w:fldCharType="separate"/>
            </w:r>
            <w:r w:rsidR="008200B0">
              <w:rPr>
                <w:noProof/>
                <w:webHidden/>
              </w:rPr>
              <w:t>11</w:t>
            </w:r>
            <w:r w:rsidR="008200B0">
              <w:rPr>
                <w:noProof/>
                <w:webHidden/>
              </w:rPr>
              <w:fldChar w:fldCharType="end"/>
            </w:r>
          </w:hyperlink>
        </w:p>
        <w:p w14:paraId="53B43858" w14:textId="1F257663" w:rsidR="008200B0" w:rsidRDefault="00C93D98">
          <w:pPr>
            <w:pStyle w:val="TDC3"/>
            <w:tabs>
              <w:tab w:val="right" w:leader="dot" w:pos="9350"/>
            </w:tabs>
            <w:rPr>
              <w:rFonts w:asciiTheme="minorHAnsi" w:eastAsiaTheme="minorEastAsia" w:hAnsiTheme="minorHAnsi"/>
              <w:noProof/>
              <w:lang w:eastAsia="es-CO"/>
            </w:rPr>
          </w:pPr>
          <w:hyperlink w:anchor="_Toc54088222" w:history="1">
            <w:r w:rsidR="008200B0" w:rsidRPr="00066816">
              <w:rPr>
                <w:rStyle w:val="Hipervnculo"/>
                <w:noProof/>
              </w:rPr>
              <w:t>Empresas de once (11) a cincuenta (50) trabajadores clasificadas con riesgo I, II ó III</w:t>
            </w:r>
            <w:r w:rsidR="008200B0">
              <w:rPr>
                <w:noProof/>
                <w:webHidden/>
              </w:rPr>
              <w:tab/>
            </w:r>
            <w:r w:rsidR="008200B0">
              <w:rPr>
                <w:noProof/>
                <w:webHidden/>
              </w:rPr>
              <w:fldChar w:fldCharType="begin"/>
            </w:r>
            <w:r w:rsidR="008200B0">
              <w:rPr>
                <w:noProof/>
                <w:webHidden/>
              </w:rPr>
              <w:instrText xml:space="preserve"> PAGEREF _Toc54088222 \h </w:instrText>
            </w:r>
            <w:r w:rsidR="008200B0">
              <w:rPr>
                <w:noProof/>
                <w:webHidden/>
              </w:rPr>
            </w:r>
            <w:r w:rsidR="008200B0">
              <w:rPr>
                <w:noProof/>
                <w:webHidden/>
              </w:rPr>
              <w:fldChar w:fldCharType="separate"/>
            </w:r>
            <w:r w:rsidR="008200B0">
              <w:rPr>
                <w:noProof/>
                <w:webHidden/>
              </w:rPr>
              <w:t>11</w:t>
            </w:r>
            <w:r w:rsidR="008200B0">
              <w:rPr>
                <w:noProof/>
                <w:webHidden/>
              </w:rPr>
              <w:fldChar w:fldCharType="end"/>
            </w:r>
          </w:hyperlink>
        </w:p>
        <w:p w14:paraId="43E25CA3" w14:textId="4FED6343" w:rsidR="008200B0" w:rsidRDefault="00C93D98">
          <w:pPr>
            <w:pStyle w:val="TDC3"/>
            <w:tabs>
              <w:tab w:val="right" w:leader="dot" w:pos="9350"/>
            </w:tabs>
            <w:rPr>
              <w:rFonts w:asciiTheme="minorHAnsi" w:eastAsiaTheme="minorEastAsia" w:hAnsiTheme="minorHAnsi"/>
              <w:noProof/>
              <w:lang w:eastAsia="es-CO"/>
            </w:rPr>
          </w:pPr>
          <w:hyperlink w:anchor="_Toc54088223" w:history="1">
            <w:r w:rsidR="008200B0" w:rsidRPr="00066816">
              <w:rPr>
                <w:rStyle w:val="Hipervnculo"/>
                <w:noProof/>
              </w:rPr>
              <w:t>Empresas de más de cincuenta (50) trabajadores clasificadas con riesgo I, II, III, IV ó v y de cincuenta (50) ó menos trabajadores con riesgo IV ó V</w:t>
            </w:r>
            <w:r w:rsidR="008200B0">
              <w:rPr>
                <w:noProof/>
                <w:webHidden/>
              </w:rPr>
              <w:tab/>
            </w:r>
            <w:r w:rsidR="008200B0">
              <w:rPr>
                <w:noProof/>
                <w:webHidden/>
              </w:rPr>
              <w:fldChar w:fldCharType="begin"/>
            </w:r>
            <w:r w:rsidR="008200B0">
              <w:rPr>
                <w:noProof/>
                <w:webHidden/>
              </w:rPr>
              <w:instrText xml:space="preserve"> PAGEREF _Toc54088223 \h </w:instrText>
            </w:r>
            <w:r w:rsidR="008200B0">
              <w:rPr>
                <w:noProof/>
                <w:webHidden/>
              </w:rPr>
            </w:r>
            <w:r w:rsidR="008200B0">
              <w:rPr>
                <w:noProof/>
                <w:webHidden/>
              </w:rPr>
              <w:fldChar w:fldCharType="separate"/>
            </w:r>
            <w:r w:rsidR="008200B0">
              <w:rPr>
                <w:noProof/>
                <w:webHidden/>
              </w:rPr>
              <w:t>12</w:t>
            </w:r>
            <w:r w:rsidR="008200B0">
              <w:rPr>
                <w:noProof/>
                <w:webHidden/>
              </w:rPr>
              <w:fldChar w:fldCharType="end"/>
            </w:r>
          </w:hyperlink>
        </w:p>
        <w:p w14:paraId="5E08BCCB" w14:textId="08F0959F" w:rsidR="008200B0" w:rsidRDefault="00C93D98">
          <w:pPr>
            <w:pStyle w:val="TDC2"/>
            <w:tabs>
              <w:tab w:val="right" w:leader="dot" w:pos="9350"/>
            </w:tabs>
            <w:rPr>
              <w:rFonts w:asciiTheme="minorHAnsi" w:eastAsiaTheme="minorEastAsia" w:hAnsiTheme="minorHAnsi"/>
              <w:noProof/>
              <w:lang w:eastAsia="es-CO"/>
            </w:rPr>
          </w:pPr>
          <w:hyperlink w:anchor="_Toc54088224" w:history="1">
            <w:r w:rsidR="008200B0" w:rsidRPr="00066816">
              <w:rPr>
                <w:rStyle w:val="Hipervnculo"/>
                <w:noProof/>
              </w:rPr>
              <w:t>Aplicación de pausas activas en la Universidad de Antioquia.</w:t>
            </w:r>
            <w:r w:rsidR="008200B0">
              <w:rPr>
                <w:noProof/>
                <w:webHidden/>
              </w:rPr>
              <w:tab/>
            </w:r>
            <w:r w:rsidR="008200B0">
              <w:rPr>
                <w:noProof/>
                <w:webHidden/>
              </w:rPr>
              <w:fldChar w:fldCharType="begin"/>
            </w:r>
            <w:r w:rsidR="008200B0">
              <w:rPr>
                <w:noProof/>
                <w:webHidden/>
              </w:rPr>
              <w:instrText xml:space="preserve"> PAGEREF _Toc54088224 \h </w:instrText>
            </w:r>
            <w:r w:rsidR="008200B0">
              <w:rPr>
                <w:noProof/>
                <w:webHidden/>
              </w:rPr>
            </w:r>
            <w:r w:rsidR="008200B0">
              <w:rPr>
                <w:noProof/>
                <w:webHidden/>
              </w:rPr>
              <w:fldChar w:fldCharType="separate"/>
            </w:r>
            <w:r w:rsidR="008200B0">
              <w:rPr>
                <w:noProof/>
                <w:webHidden/>
              </w:rPr>
              <w:t>15</w:t>
            </w:r>
            <w:r w:rsidR="008200B0">
              <w:rPr>
                <w:noProof/>
                <w:webHidden/>
              </w:rPr>
              <w:fldChar w:fldCharType="end"/>
            </w:r>
          </w:hyperlink>
        </w:p>
        <w:p w14:paraId="103FA0F3" w14:textId="2D20EB73" w:rsidR="008200B0" w:rsidRDefault="00C93D98">
          <w:pPr>
            <w:pStyle w:val="TDC2"/>
            <w:tabs>
              <w:tab w:val="right" w:leader="dot" w:pos="9350"/>
            </w:tabs>
            <w:rPr>
              <w:rFonts w:asciiTheme="minorHAnsi" w:eastAsiaTheme="minorEastAsia" w:hAnsiTheme="minorHAnsi"/>
              <w:noProof/>
              <w:lang w:eastAsia="es-CO"/>
            </w:rPr>
          </w:pPr>
          <w:hyperlink w:anchor="_Toc54088225" w:history="1">
            <w:r w:rsidR="008200B0" w:rsidRPr="00066816">
              <w:rPr>
                <w:rStyle w:val="Hipervnculo"/>
                <w:noProof/>
              </w:rPr>
              <w:t>Impacto</w:t>
            </w:r>
            <w:r w:rsidR="008200B0">
              <w:rPr>
                <w:noProof/>
                <w:webHidden/>
              </w:rPr>
              <w:tab/>
            </w:r>
            <w:r w:rsidR="008200B0">
              <w:rPr>
                <w:noProof/>
                <w:webHidden/>
              </w:rPr>
              <w:fldChar w:fldCharType="begin"/>
            </w:r>
            <w:r w:rsidR="008200B0">
              <w:rPr>
                <w:noProof/>
                <w:webHidden/>
              </w:rPr>
              <w:instrText xml:space="preserve"> PAGEREF _Toc54088225 \h </w:instrText>
            </w:r>
            <w:r w:rsidR="008200B0">
              <w:rPr>
                <w:noProof/>
                <w:webHidden/>
              </w:rPr>
            </w:r>
            <w:r w:rsidR="008200B0">
              <w:rPr>
                <w:noProof/>
                <w:webHidden/>
              </w:rPr>
              <w:fldChar w:fldCharType="separate"/>
            </w:r>
            <w:r w:rsidR="008200B0">
              <w:rPr>
                <w:noProof/>
                <w:webHidden/>
              </w:rPr>
              <w:t>15</w:t>
            </w:r>
            <w:r w:rsidR="008200B0">
              <w:rPr>
                <w:noProof/>
                <w:webHidden/>
              </w:rPr>
              <w:fldChar w:fldCharType="end"/>
            </w:r>
          </w:hyperlink>
        </w:p>
        <w:p w14:paraId="740E3EA6" w14:textId="064A6B0D" w:rsidR="008200B0" w:rsidRDefault="00C93D98">
          <w:pPr>
            <w:pStyle w:val="TDC1"/>
            <w:tabs>
              <w:tab w:val="right" w:leader="dot" w:pos="9350"/>
            </w:tabs>
            <w:rPr>
              <w:rFonts w:asciiTheme="minorHAnsi" w:eastAsiaTheme="minorEastAsia" w:hAnsiTheme="minorHAnsi"/>
              <w:noProof/>
              <w:lang w:eastAsia="es-CO"/>
            </w:rPr>
          </w:pPr>
          <w:hyperlink w:anchor="_Toc54088226" w:history="1">
            <w:r w:rsidR="008200B0" w:rsidRPr="00066816">
              <w:rPr>
                <w:rStyle w:val="Hipervnculo"/>
                <w:noProof/>
              </w:rPr>
              <w:t>BASE DE CONOCIMIENTO</w:t>
            </w:r>
            <w:r w:rsidR="008200B0">
              <w:rPr>
                <w:noProof/>
                <w:webHidden/>
              </w:rPr>
              <w:tab/>
            </w:r>
            <w:r w:rsidR="008200B0">
              <w:rPr>
                <w:noProof/>
                <w:webHidden/>
              </w:rPr>
              <w:fldChar w:fldCharType="begin"/>
            </w:r>
            <w:r w:rsidR="008200B0">
              <w:rPr>
                <w:noProof/>
                <w:webHidden/>
              </w:rPr>
              <w:instrText xml:space="preserve"> PAGEREF _Toc54088226 \h </w:instrText>
            </w:r>
            <w:r w:rsidR="008200B0">
              <w:rPr>
                <w:noProof/>
                <w:webHidden/>
              </w:rPr>
            </w:r>
            <w:r w:rsidR="008200B0">
              <w:rPr>
                <w:noProof/>
                <w:webHidden/>
              </w:rPr>
              <w:fldChar w:fldCharType="separate"/>
            </w:r>
            <w:r w:rsidR="008200B0">
              <w:rPr>
                <w:noProof/>
                <w:webHidden/>
              </w:rPr>
              <w:t>16</w:t>
            </w:r>
            <w:r w:rsidR="008200B0">
              <w:rPr>
                <w:noProof/>
                <w:webHidden/>
              </w:rPr>
              <w:fldChar w:fldCharType="end"/>
            </w:r>
          </w:hyperlink>
        </w:p>
        <w:p w14:paraId="6186653B" w14:textId="2DCFA67B" w:rsidR="008200B0" w:rsidRDefault="00C93D98">
          <w:pPr>
            <w:pStyle w:val="TDC2"/>
            <w:tabs>
              <w:tab w:val="right" w:leader="dot" w:pos="9350"/>
            </w:tabs>
            <w:rPr>
              <w:rFonts w:asciiTheme="minorHAnsi" w:eastAsiaTheme="minorEastAsia" w:hAnsiTheme="minorHAnsi"/>
              <w:noProof/>
              <w:lang w:eastAsia="es-CO"/>
            </w:rPr>
          </w:pPr>
          <w:hyperlink w:anchor="_Toc54088227" w:history="1">
            <w:r w:rsidR="008200B0" w:rsidRPr="00066816">
              <w:rPr>
                <w:rStyle w:val="Hipervnculo"/>
                <w:noProof/>
              </w:rPr>
              <w:t>Seguridad y salud en el trabajo</w:t>
            </w:r>
            <w:r w:rsidR="008200B0">
              <w:rPr>
                <w:noProof/>
                <w:webHidden/>
              </w:rPr>
              <w:tab/>
            </w:r>
            <w:r w:rsidR="008200B0">
              <w:rPr>
                <w:noProof/>
                <w:webHidden/>
              </w:rPr>
              <w:fldChar w:fldCharType="begin"/>
            </w:r>
            <w:r w:rsidR="008200B0">
              <w:rPr>
                <w:noProof/>
                <w:webHidden/>
              </w:rPr>
              <w:instrText xml:space="preserve"> PAGEREF _Toc54088227 \h </w:instrText>
            </w:r>
            <w:r w:rsidR="008200B0">
              <w:rPr>
                <w:noProof/>
                <w:webHidden/>
              </w:rPr>
            </w:r>
            <w:r w:rsidR="008200B0">
              <w:rPr>
                <w:noProof/>
                <w:webHidden/>
              </w:rPr>
              <w:fldChar w:fldCharType="separate"/>
            </w:r>
            <w:r w:rsidR="008200B0">
              <w:rPr>
                <w:noProof/>
                <w:webHidden/>
              </w:rPr>
              <w:t>16</w:t>
            </w:r>
            <w:r w:rsidR="008200B0">
              <w:rPr>
                <w:noProof/>
                <w:webHidden/>
              </w:rPr>
              <w:fldChar w:fldCharType="end"/>
            </w:r>
          </w:hyperlink>
        </w:p>
        <w:p w14:paraId="7BE67D3E" w14:textId="12647596" w:rsidR="008200B0" w:rsidRDefault="00C93D98">
          <w:pPr>
            <w:pStyle w:val="TDC2"/>
            <w:tabs>
              <w:tab w:val="right" w:leader="dot" w:pos="9350"/>
            </w:tabs>
            <w:rPr>
              <w:rFonts w:asciiTheme="minorHAnsi" w:eastAsiaTheme="minorEastAsia" w:hAnsiTheme="minorHAnsi"/>
              <w:noProof/>
              <w:lang w:eastAsia="es-CO"/>
            </w:rPr>
          </w:pPr>
          <w:hyperlink w:anchor="_Toc54088228" w:history="1">
            <w:r w:rsidR="008200B0" w:rsidRPr="00066816">
              <w:rPr>
                <w:rStyle w:val="Hipervnculo"/>
                <w:noProof/>
              </w:rPr>
              <w:t>Estructura de SG-SST</w:t>
            </w:r>
            <w:r w:rsidR="008200B0">
              <w:rPr>
                <w:noProof/>
                <w:webHidden/>
              </w:rPr>
              <w:tab/>
            </w:r>
            <w:r w:rsidR="008200B0">
              <w:rPr>
                <w:noProof/>
                <w:webHidden/>
              </w:rPr>
              <w:fldChar w:fldCharType="begin"/>
            </w:r>
            <w:r w:rsidR="008200B0">
              <w:rPr>
                <w:noProof/>
                <w:webHidden/>
              </w:rPr>
              <w:instrText xml:space="preserve"> PAGEREF _Toc54088228 \h </w:instrText>
            </w:r>
            <w:r w:rsidR="008200B0">
              <w:rPr>
                <w:noProof/>
                <w:webHidden/>
              </w:rPr>
            </w:r>
            <w:r w:rsidR="008200B0">
              <w:rPr>
                <w:noProof/>
                <w:webHidden/>
              </w:rPr>
              <w:fldChar w:fldCharType="separate"/>
            </w:r>
            <w:r w:rsidR="008200B0">
              <w:rPr>
                <w:noProof/>
                <w:webHidden/>
              </w:rPr>
              <w:t>16</w:t>
            </w:r>
            <w:r w:rsidR="008200B0">
              <w:rPr>
                <w:noProof/>
                <w:webHidden/>
              </w:rPr>
              <w:fldChar w:fldCharType="end"/>
            </w:r>
          </w:hyperlink>
        </w:p>
        <w:p w14:paraId="545FBA8B" w14:textId="0532C332" w:rsidR="008200B0" w:rsidRDefault="00C93D98">
          <w:pPr>
            <w:pStyle w:val="TDC2"/>
            <w:tabs>
              <w:tab w:val="right" w:leader="dot" w:pos="9350"/>
            </w:tabs>
            <w:rPr>
              <w:rFonts w:asciiTheme="minorHAnsi" w:eastAsiaTheme="minorEastAsia" w:hAnsiTheme="minorHAnsi"/>
              <w:noProof/>
              <w:lang w:eastAsia="es-CO"/>
            </w:rPr>
          </w:pPr>
          <w:hyperlink w:anchor="_Toc54088229" w:history="1">
            <w:r w:rsidR="008200B0" w:rsidRPr="00066816">
              <w:rPr>
                <w:rStyle w:val="Hipervnculo"/>
                <w:noProof/>
              </w:rPr>
              <w:t>Actores y entidades</w:t>
            </w:r>
            <w:r w:rsidR="008200B0">
              <w:rPr>
                <w:noProof/>
                <w:webHidden/>
              </w:rPr>
              <w:tab/>
            </w:r>
            <w:r w:rsidR="008200B0">
              <w:rPr>
                <w:noProof/>
                <w:webHidden/>
              </w:rPr>
              <w:fldChar w:fldCharType="begin"/>
            </w:r>
            <w:r w:rsidR="008200B0">
              <w:rPr>
                <w:noProof/>
                <w:webHidden/>
              </w:rPr>
              <w:instrText xml:space="preserve"> PAGEREF _Toc54088229 \h </w:instrText>
            </w:r>
            <w:r w:rsidR="008200B0">
              <w:rPr>
                <w:noProof/>
                <w:webHidden/>
              </w:rPr>
            </w:r>
            <w:r w:rsidR="008200B0">
              <w:rPr>
                <w:noProof/>
                <w:webHidden/>
              </w:rPr>
              <w:fldChar w:fldCharType="separate"/>
            </w:r>
            <w:r w:rsidR="008200B0">
              <w:rPr>
                <w:noProof/>
                <w:webHidden/>
              </w:rPr>
              <w:t>18</w:t>
            </w:r>
            <w:r w:rsidR="008200B0">
              <w:rPr>
                <w:noProof/>
                <w:webHidden/>
              </w:rPr>
              <w:fldChar w:fldCharType="end"/>
            </w:r>
          </w:hyperlink>
        </w:p>
        <w:p w14:paraId="77844C9F" w14:textId="5FA92711" w:rsidR="008200B0" w:rsidRDefault="00C93D98">
          <w:pPr>
            <w:pStyle w:val="TDC3"/>
            <w:tabs>
              <w:tab w:val="right" w:leader="dot" w:pos="9350"/>
            </w:tabs>
            <w:rPr>
              <w:rFonts w:asciiTheme="minorHAnsi" w:eastAsiaTheme="minorEastAsia" w:hAnsiTheme="minorHAnsi"/>
              <w:noProof/>
              <w:lang w:eastAsia="es-CO"/>
            </w:rPr>
          </w:pPr>
          <w:hyperlink w:anchor="_Toc54088230" w:history="1">
            <w:r w:rsidR="008200B0" w:rsidRPr="00066816">
              <w:rPr>
                <w:rStyle w:val="Hipervnculo"/>
                <w:noProof/>
                <w:lang w:val="es-ES"/>
              </w:rPr>
              <w:t>Entidades gubernamentales</w:t>
            </w:r>
            <w:r w:rsidR="008200B0">
              <w:rPr>
                <w:noProof/>
                <w:webHidden/>
              </w:rPr>
              <w:tab/>
            </w:r>
            <w:r w:rsidR="008200B0">
              <w:rPr>
                <w:noProof/>
                <w:webHidden/>
              </w:rPr>
              <w:fldChar w:fldCharType="begin"/>
            </w:r>
            <w:r w:rsidR="008200B0">
              <w:rPr>
                <w:noProof/>
                <w:webHidden/>
              </w:rPr>
              <w:instrText xml:space="preserve"> PAGEREF _Toc54088230 \h </w:instrText>
            </w:r>
            <w:r w:rsidR="008200B0">
              <w:rPr>
                <w:noProof/>
                <w:webHidden/>
              </w:rPr>
            </w:r>
            <w:r w:rsidR="008200B0">
              <w:rPr>
                <w:noProof/>
                <w:webHidden/>
              </w:rPr>
              <w:fldChar w:fldCharType="separate"/>
            </w:r>
            <w:r w:rsidR="008200B0">
              <w:rPr>
                <w:noProof/>
                <w:webHidden/>
              </w:rPr>
              <w:t>18</w:t>
            </w:r>
            <w:r w:rsidR="008200B0">
              <w:rPr>
                <w:noProof/>
                <w:webHidden/>
              </w:rPr>
              <w:fldChar w:fldCharType="end"/>
            </w:r>
          </w:hyperlink>
        </w:p>
        <w:p w14:paraId="297C5FB5" w14:textId="3F36784A" w:rsidR="008200B0" w:rsidRDefault="00C93D98">
          <w:pPr>
            <w:pStyle w:val="TDC4"/>
            <w:tabs>
              <w:tab w:val="right" w:leader="dot" w:pos="9350"/>
            </w:tabs>
            <w:rPr>
              <w:rFonts w:asciiTheme="minorHAnsi" w:eastAsiaTheme="minorEastAsia" w:hAnsiTheme="minorHAnsi"/>
              <w:noProof/>
              <w:lang w:eastAsia="es-CO"/>
            </w:rPr>
          </w:pPr>
          <w:hyperlink w:anchor="_Toc54088231" w:history="1">
            <w:r w:rsidR="008200B0" w:rsidRPr="00066816">
              <w:rPr>
                <w:rStyle w:val="Hipervnculo"/>
                <w:noProof/>
                <w:lang w:val="es-ES"/>
              </w:rPr>
              <w:t>Ministerio Nacional del Trabajo</w:t>
            </w:r>
            <w:r w:rsidR="008200B0">
              <w:rPr>
                <w:noProof/>
                <w:webHidden/>
              </w:rPr>
              <w:tab/>
            </w:r>
            <w:r w:rsidR="008200B0">
              <w:rPr>
                <w:noProof/>
                <w:webHidden/>
              </w:rPr>
              <w:fldChar w:fldCharType="begin"/>
            </w:r>
            <w:r w:rsidR="008200B0">
              <w:rPr>
                <w:noProof/>
                <w:webHidden/>
              </w:rPr>
              <w:instrText xml:space="preserve"> PAGEREF _Toc54088231 \h </w:instrText>
            </w:r>
            <w:r w:rsidR="008200B0">
              <w:rPr>
                <w:noProof/>
                <w:webHidden/>
              </w:rPr>
            </w:r>
            <w:r w:rsidR="008200B0">
              <w:rPr>
                <w:noProof/>
                <w:webHidden/>
              </w:rPr>
              <w:fldChar w:fldCharType="separate"/>
            </w:r>
            <w:r w:rsidR="008200B0">
              <w:rPr>
                <w:noProof/>
                <w:webHidden/>
              </w:rPr>
              <w:t>18</w:t>
            </w:r>
            <w:r w:rsidR="008200B0">
              <w:rPr>
                <w:noProof/>
                <w:webHidden/>
              </w:rPr>
              <w:fldChar w:fldCharType="end"/>
            </w:r>
          </w:hyperlink>
        </w:p>
        <w:p w14:paraId="2370649E" w14:textId="2D940B3A" w:rsidR="008200B0" w:rsidRDefault="00C93D98">
          <w:pPr>
            <w:pStyle w:val="TDC4"/>
            <w:tabs>
              <w:tab w:val="right" w:leader="dot" w:pos="9350"/>
            </w:tabs>
            <w:rPr>
              <w:rFonts w:asciiTheme="minorHAnsi" w:eastAsiaTheme="minorEastAsia" w:hAnsiTheme="minorHAnsi"/>
              <w:noProof/>
              <w:lang w:eastAsia="es-CO"/>
            </w:rPr>
          </w:pPr>
          <w:hyperlink w:anchor="_Toc54088232" w:history="1">
            <w:r w:rsidR="008200B0" w:rsidRPr="00066816">
              <w:rPr>
                <w:rStyle w:val="Hipervnculo"/>
                <w:noProof/>
                <w:lang w:val="es-ES"/>
              </w:rPr>
              <w:t>Ministerio Nacional de la Salud</w:t>
            </w:r>
            <w:r w:rsidR="008200B0">
              <w:rPr>
                <w:noProof/>
                <w:webHidden/>
              </w:rPr>
              <w:tab/>
            </w:r>
            <w:r w:rsidR="008200B0">
              <w:rPr>
                <w:noProof/>
                <w:webHidden/>
              </w:rPr>
              <w:fldChar w:fldCharType="begin"/>
            </w:r>
            <w:r w:rsidR="008200B0">
              <w:rPr>
                <w:noProof/>
                <w:webHidden/>
              </w:rPr>
              <w:instrText xml:space="preserve"> PAGEREF _Toc54088232 \h </w:instrText>
            </w:r>
            <w:r w:rsidR="008200B0">
              <w:rPr>
                <w:noProof/>
                <w:webHidden/>
              </w:rPr>
            </w:r>
            <w:r w:rsidR="008200B0">
              <w:rPr>
                <w:noProof/>
                <w:webHidden/>
              </w:rPr>
              <w:fldChar w:fldCharType="separate"/>
            </w:r>
            <w:r w:rsidR="008200B0">
              <w:rPr>
                <w:noProof/>
                <w:webHidden/>
              </w:rPr>
              <w:t>19</w:t>
            </w:r>
            <w:r w:rsidR="008200B0">
              <w:rPr>
                <w:noProof/>
                <w:webHidden/>
              </w:rPr>
              <w:fldChar w:fldCharType="end"/>
            </w:r>
          </w:hyperlink>
        </w:p>
        <w:p w14:paraId="29D0CE47" w14:textId="095215F5" w:rsidR="008200B0" w:rsidRDefault="00C93D98">
          <w:pPr>
            <w:pStyle w:val="TDC3"/>
            <w:tabs>
              <w:tab w:val="right" w:leader="dot" w:pos="9350"/>
            </w:tabs>
            <w:rPr>
              <w:rFonts w:asciiTheme="minorHAnsi" w:eastAsiaTheme="minorEastAsia" w:hAnsiTheme="minorHAnsi"/>
              <w:noProof/>
              <w:lang w:eastAsia="es-CO"/>
            </w:rPr>
          </w:pPr>
          <w:hyperlink w:anchor="_Toc54088233" w:history="1">
            <w:r w:rsidR="008200B0" w:rsidRPr="00066816">
              <w:rPr>
                <w:rStyle w:val="Hipervnculo"/>
                <w:noProof/>
                <w:lang w:val="es-ES"/>
              </w:rPr>
              <w:t>ARL</w:t>
            </w:r>
            <w:r w:rsidR="008200B0">
              <w:rPr>
                <w:noProof/>
                <w:webHidden/>
              </w:rPr>
              <w:tab/>
            </w:r>
            <w:r w:rsidR="008200B0">
              <w:rPr>
                <w:noProof/>
                <w:webHidden/>
              </w:rPr>
              <w:fldChar w:fldCharType="begin"/>
            </w:r>
            <w:r w:rsidR="008200B0">
              <w:rPr>
                <w:noProof/>
                <w:webHidden/>
              </w:rPr>
              <w:instrText xml:space="preserve"> PAGEREF _Toc54088233 \h </w:instrText>
            </w:r>
            <w:r w:rsidR="008200B0">
              <w:rPr>
                <w:noProof/>
                <w:webHidden/>
              </w:rPr>
            </w:r>
            <w:r w:rsidR="008200B0">
              <w:rPr>
                <w:noProof/>
                <w:webHidden/>
              </w:rPr>
              <w:fldChar w:fldCharType="separate"/>
            </w:r>
            <w:r w:rsidR="008200B0">
              <w:rPr>
                <w:noProof/>
                <w:webHidden/>
              </w:rPr>
              <w:t>20</w:t>
            </w:r>
            <w:r w:rsidR="008200B0">
              <w:rPr>
                <w:noProof/>
                <w:webHidden/>
              </w:rPr>
              <w:fldChar w:fldCharType="end"/>
            </w:r>
          </w:hyperlink>
        </w:p>
        <w:p w14:paraId="4A863B34" w14:textId="60CA9D07" w:rsidR="008200B0" w:rsidRDefault="00C93D98">
          <w:pPr>
            <w:pStyle w:val="TDC3"/>
            <w:tabs>
              <w:tab w:val="right" w:leader="dot" w:pos="9350"/>
            </w:tabs>
            <w:rPr>
              <w:rFonts w:asciiTheme="minorHAnsi" w:eastAsiaTheme="minorEastAsia" w:hAnsiTheme="minorHAnsi"/>
              <w:noProof/>
              <w:lang w:eastAsia="es-CO"/>
            </w:rPr>
          </w:pPr>
          <w:hyperlink w:anchor="_Toc54088234" w:history="1">
            <w:r w:rsidR="008200B0" w:rsidRPr="00066816">
              <w:rPr>
                <w:rStyle w:val="Hipervnculo"/>
                <w:noProof/>
                <w:lang w:val="es-ES"/>
              </w:rPr>
              <w:t>EPS</w:t>
            </w:r>
            <w:r w:rsidR="008200B0">
              <w:rPr>
                <w:noProof/>
                <w:webHidden/>
              </w:rPr>
              <w:tab/>
            </w:r>
            <w:r w:rsidR="008200B0">
              <w:rPr>
                <w:noProof/>
                <w:webHidden/>
              </w:rPr>
              <w:fldChar w:fldCharType="begin"/>
            </w:r>
            <w:r w:rsidR="008200B0">
              <w:rPr>
                <w:noProof/>
                <w:webHidden/>
              </w:rPr>
              <w:instrText xml:space="preserve"> PAGEREF _Toc54088234 \h </w:instrText>
            </w:r>
            <w:r w:rsidR="008200B0">
              <w:rPr>
                <w:noProof/>
                <w:webHidden/>
              </w:rPr>
            </w:r>
            <w:r w:rsidR="008200B0">
              <w:rPr>
                <w:noProof/>
                <w:webHidden/>
              </w:rPr>
              <w:fldChar w:fldCharType="separate"/>
            </w:r>
            <w:r w:rsidR="008200B0">
              <w:rPr>
                <w:noProof/>
                <w:webHidden/>
              </w:rPr>
              <w:t>20</w:t>
            </w:r>
            <w:r w:rsidR="008200B0">
              <w:rPr>
                <w:noProof/>
                <w:webHidden/>
              </w:rPr>
              <w:fldChar w:fldCharType="end"/>
            </w:r>
          </w:hyperlink>
        </w:p>
        <w:p w14:paraId="1A9A29B0" w14:textId="3AA7EC86" w:rsidR="008200B0" w:rsidRDefault="00C93D98">
          <w:pPr>
            <w:pStyle w:val="TDC3"/>
            <w:tabs>
              <w:tab w:val="right" w:leader="dot" w:pos="9350"/>
            </w:tabs>
            <w:rPr>
              <w:rFonts w:asciiTheme="minorHAnsi" w:eastAsiaTheme="minorEastAsia" w:hAnsiTheme="minorHAnsi"/>
              <w:noProof/>
              <w:lang w:eastAsia="es-CO"/>
            </w:rPr>
          </w:pPr>
          <w:hyperlink w:anchor="_Toc54088235" w:history="1">
            <w:r w:rsidR="008200B0" w:rsidRPr="00066816">
              <w:rPr>
                <w:rStyle w:val="Hipervnculo"/>
                <w:noProof/>
                <w:lang w:val="es-ES"/>
              </w:rPr>
              <w:t>Empleador</w:t>
            </w:r>
            <w:r w:rsidR="008200B0">
              <w:rPr>
                <w:noProof/>
                <w:webHidden/>
              </w:rPr>
              <w:tab/>
            </w:r>
            <w:r w:rsidR="008200B0">
              <w:rPr>
                <w:noProof/>
                <w:webHidden/>
              </w:rPr>
              <w:fldChar w:fldCharType="begin"/>
            </w:r>
            <w:r w:rsidR="008200B0">
              <w:rPr>
                <w:noProof/>
                <w:webHidden/>
              </w:rPr>
              <w:instrText xml:space="preserve"> PAGEREF _Toc54088235 \h </w:instrText>
            </w:r>
            <w:r w:rsidR="008200B0">
              <w:rPr>
                <w:noProof/>
                <w:webHidden/>
              </w:rPr>
            </w:r>
            <w:r w:rsidR="008200B0">
              <w:rPr>
                <w:noProof/>
                <w:webHidden/>
              </w:rPr>
              <w:fldChar w:fldCharType="separate"/>
            </w:r>
            <w:r w:rsidR="008200B0">
              <w:rPr>
                <w:noProof/>
                <w:webHidden/>
              </w:rPr>
              <w:t>21</w:t>
            </w:r>
            <w:r w:rsidR="008200B0">
              <w:rPr>
                <w:noProof/>
                <w:webHidden/>
              </w:rPr>
              <w:fldChar w:fldCharType="end"/>
            </w:r>
          </w:hyperlink>
        </w:p>
        <w:p w14:paraId="273DF8B7" w14:textId="308761C5" w:rsidR="008200B0" w:rsidRDefault="00C93D98">
          <w:pPr>
            <w:pStyle w:val="TDC3"/>
            <w:tabs>
              <w:tab w:val="right" w:leader="dot" w:pos="9350"/>
            </w:tabs>
            <w:rPr>
              <w:rFonts w:asciiTheme="minorHAnsi" w:eastAsiaTheme="minorEastAsia" w:hAnsiTheme="minorHAnsi"/>
              <w:noProof/>
              <w:lang w:eastAsia="es-CO"/>
            </w:rPr>
          </w:pPr>
          <w:hyperlink w:anchor="_Toc54088236" w:history="1">
            <w:r w:rsidR="008200B0" w:rsidRPr="00066816">
              <w:rPr>
                <w:rStyle w:val="Hipervnculo"/>
                <w:noProof/>
                <w:lang w:val="es-ES"/>
              </w:rPr>
              <w:t>Empleado</w:t>
            </w:r>
            <w:r w:rsidR="008200B0">
              <w:rPr>
                <w:noProof/>
                <w:webHidden/>
              </w:rPr>
              <w:tab/>
            </w:r>
            <w:r w:rsidR="008200B0">
              <w:rPr>
                <w:noProof/>
                <w:webHidden/>
              </w:rPr>
              <w:fldChar w:fldCharType="begin"/>
            </w:r>
            <w:r w:rsidR="008200B0">
              <w:rPr>
                <w:noProof/>
                <w:webHidden/>
              </w:rPr>
              <w:instrText xml:space="preserve"> PAGEREF _Toc54088236 \h </w:instrText>
            </w:r>
            <w:r w:rsidR="008200B0">
              <w:rPr>
                <w:noProof/>
                <w:webHidden/>
              </w:rPr>
            </w:r>
            <w:r w:rsidR="008200B0">
              <w:rPr>
                <w:noProof/>
                <w:webHidden/>
              </w:rPr>
              <w:fldChar w:fldCharType="separate"/>
            </w:r>
            <w:r w:rsidR="008200B0">
              <w:rPr>
                <w:noProof/>
                <w:webHidden/>
              </w:rPr>
              <w:t>21</w:t>
            </w:r>
            <w:r w:rsidR="008200B0">
              <w:rPr>
                <w:noProof/>
                <w:webHidden/>
              </w:rPr>
              <w:fldChar w:fldCharType="end"/>
            </w:r>
          </w:hyperlink>
        </w:p>
        <w:p w14:paraId="0F7B4BAA" w14:textId="07EBEE8E" w:rsidR="008200B0" w:rsidRDefault="00C93D98">
          <w:pPr>
            <w:pStyle w:val="TDC2"/>
            <w:tabs>
              <w:tab w:val="right" w:leader="dot" w:pos="9350"/>
            </w:tabs>
            <w:rPr>
              <w:rFonts w:asciiTheme="minorHAnsi" w:eastAsiaTheme="minorEastAsia" w:hAnsiTheme="minorHAnsi"/>
              <w:noProof/>
              <w:lang w:eastAsia="es-CO"/>
            </w:rPr>
          </w:pPr>
          <w:hyperlink w:anchor="_Toc54088237" w:history="1">
            <w:r w:rsidR="008200B0" w:rsidRPr="00066816">
              <w:rPr>
                <w:rStyle w:val="Hipervnculo"/>
                <w:noProof/>
              </w:rPr>
              <w:t>Pausas activas</w:t>
            </w:r>
            <w:r w:rsidR="008200B0">
              <w:rPr>
                <w:noProof/>
                <w:webHidden/>
              </w:rPr>
              <w:tab/>
            </w:r>
            <w:r w:rsidR="008200B0">
              <w:rPr>
                <w:noProof/>
                <w:webHidden/>
              </w:rPr>
              <w:fldChar w:fldCharType="begin"/>
            </w:r>
            <w:r w:rsidR="008200B0">
              <w:rPr>
                <w:noProof/>
                <w:webHidden/>
              </w:rPr>
              <w:instrText xml:space="preserve"> PAGEREF _Toc54088237 \h </w:instrText>
            </w:r>
            <w:r w:rsidR="008200B0">
              <w:rPr>
                <w:noProof/>
                <w:webHidden/>
              </w:rPr>
            </w:r>
            <w:r w:rsidR="008200B0">
              <w:rPr>
                <w:noProof/>
                <w:webHidden/>
              </w:rPr>
              <w:fldChar w:fldCharType="separate"/>
            </w:r>
            <w:r w:rsidR="008200B0">
              <w:rPr>
                <w:noProof/>
                <w:webHidden/>
              </w:rPr>
              <w:t>22</w:t>
            </w:r>
            <w:r w:rsidR="008200B0">
              <w:rPr>
                <w:noProof/>
                <w:webHidden/>
              </w:rPr>
              <w:fldChar w:fldCharType="end"/>
            </w:r>
          </w:hyperlink>
        </w:p>
        <w:p w14:paraId="081281AB" w14:textId="2EA680C8" w:rsidR="008200B0" w:rsidRDefault="00C93D98">
          <w:pPr>
            <w:pStyle w:val="TDC4"/>
            <w:tabs>
              <w:tab w:val="right" w:leader="dot" w:pos="9350"/>
            </w:tabs>
            <w:rPr>
              <w:rFonts w:asciiTheme="minorHAnsi" w:eastAsiaTheme="minorEastAsia" w:hAnsiTheme="minorHAnsi"/>
              <w:noProof/>
              <w:lang w:eastAsia="es-CO"/>
            </w:rPr>
          </w:pPr>
          <w:hyperlink w:anchor="_Toc54088238" w:history="1">
            <w:r w:rsidR="008200B0" w:rsidRPr="00066816">
              <w:rPr>
                <w:rStyle w:val="Hipervnculo"/>
                <w:noProof/>
                <w:lang w:val="es-ES"/>
              </w:rPr>
              <w:t>Actividades físicas en el trabajo</w:t>
            </w:r>
            <w:r w:rsidR="008200B0">
              <w:rPr>
                <w:noProof/>
                <w:webHidden/>
              </w:rPr>
              <w:tab/>
            </w:r>
            <w:r w:rsidR="008200B0">
              <w:rPr>
                <w:noProof/>
                <w:webHidden/>
              </w:rPr>
              <w:fldChar w:fldCharType="begin"/>
            </w:r>
            <w:r w:rsidR="008200B0">
              <w:rPr>
                <w:noProof/>
                <w:webHidden/>
              </w:rPr>
              <w:instrText xml:space="preserve"> PAGEREF _Toc54088238 \h </w:instrText>
            </w:r>
            <w:r w:rsidR="008200B0">
              <w:rPr>
                <w:noProof/>
                <w:webHidden/>
              </w:rPr>
            </w:r>
            <w:r w:rsidR="008200B0">
              <w:rPr>
                <w:noProof/>
                <w:webHidden/>
              </w:rPr>
              <w:fldChar w:fldCharType="separate"/>
            </w:r>
            <w:r w:rsidR="008200B0">
              <w:rPr>
                <w:noProof/>
                <w:webHidden/>
              </w:rPr>
              <w:t>22</w:t>
            </w:r>
            <w:r w:rsidR="008200B0">
              <w:rPr>
                <w:noProof/>
                <w:webHidden/>
              </w:rPr>
              <w:fldChar w:fldCharType="end"/>
            </w:r>
          </w:hyperlink>
        </w:p>
        <w:p w14:paraId="4905267B" w14:textId="40976FA0" w:rsidR="008200B0" w:rsidRDefault="00C93D98">
          <w:pPr>
            <w:pStyle w:val="TDC2"/>
            <w:tabs>
              <w:tab w:val="right" w:leader="dot" w:pos="9350"/>
            </w:tabs>
            <w:rPr>
              <w:rFonts w:asciiTheme="minorHAnsi" w:eastAsiaTheme="minorEastAsia" w:hAnsiTheme="minorHAnsi"/>
              <w:noProof/>
              <w:lang w:eastAsia="es-CO"/>
            </w:rPr>
          </w:pPr>
          <w:hyperlink w:anchor="_Toc54088239" w:history="1">
            <w:r w:rsidR="008200B0" w:rsidRPr="00066816">
              <w:rPr>
                <w:rStyle w:val="Hipervnculo"/>
                <w:noProof/>
              </w:rPr>
              <w:t>Normativas de la seguridad y salud ocupacional</w:t>
            </w:r>
            <w:r w:rsidR="008200B0">
              <w:rPr>
                <w:noProof/>
                <w:webHidden/>
              </w:rPr>
              <w:tab/>
            </w:r>
            <w:r w:rsidR="008200B0">
              <w:rPr>
                <w:noProof/>
                <w:webHidden/>
              </w:rPr>
              <w:fldChar w:fldCharType="begin"/>
            </w:r>
            <w:r w:rsidR="008200B0">
              <w:rPr>
                <w:noProof/>
                <w:webHidden/>
              </w:rPr>
              <w:instrText xml:space="preserve"> PAGEREF _Toc54088239 \h </w:instrText>
            </w:r>
            <w:r w:rsidR="008200B0">
              <w:rPr>
                <w:noProof/>
                <w:webHidden/>
              </w:rPr>
            </w:r>
            <w:r w:rsidR="008200B0">
              <w:rPr>
                <w:noProof/>
                <w:webHidden/>
              </w:rPr>
              <w:fldChar w:fldCharType="separate"/>
            </w:r>
            <w:r w:rsidR="008200B0">
              <w:rPr>
                <w:noProof/>
                <w:webHidden/>
              </w:rPr>
              <w:t>23</w:t>
            </w:r>
            <w:r w:rsidR="008200B0">
              <w:rPr>
                <w:noProof/>
                <w:webHidden/>
              </w:rPr>
              <w:fldChar w:fldCharType="end"/>
            </w:r>
          </w:hyperlink>
        </w:p>
        <w:p w14:paraId="65A220B6" w14:textId="600AF9BC" w:rsidR="008200B0" w:rsidRDefault="00C93D98">
          <w:pPr>
            <w:pStyle w:val="TDC4"/>
            <w:tabs>
              <w:tab w:val="right" w:leader="dot" w:pos="9350"/>
            </w:tabs>
            <w:rPr>
              <w:rFonts w:asciiTheme="minorHAnsi" w:eastAsiaTheme="minorEastAsia" w:hAnsiTheme="minorHAnsi"/>
              <w:noProof/>
              <w:lang w:eastAsia="es-CO"/>
            </w:rPr>
          </w:pPr>
          <w:hyperlink w:anchor="_Toc54088240" w:history="1">
            <w:r w:rsidR="008200B0" w:rsidRPr="00066816">
              <w:rPr>
                <w:rStyle w:val="Hipervnculo"/>
                <w:noProof/>
                <w:lang w:val="es-ES"/>
              </w:rPr>
              <w:t>Resolución 0312 del 2019</w:t>
            </w:r>
            <w:r w:rsidR="008200B0">
              <w:rPr>
                <w:noProof/>
                <w:webHidden/>
              </w:rPr>
              <w:tab/>
            </w:r>
            <w:r w:rsidR="008200B0">
              <w:rPr>
                <w:noProof/>
                <w:webHidden/>
              </w:rPr>
              <w:fldChar w:fldCharType="begin"/>
            </w:r>
            <w:r w:rsidR="008200B0">
              <w:rPr>
                <w:noProof/>
                <w:webHidden/>
              </w:rPr>
              <w:instrText xml:space="preserve"> PAGEREF _Toc54088240 \h </w:instrText>
            </w:r>
            <w:r w:rsidR="008200B0">
              <w:rPr>
                <w:noProof/>
                <w:webHidden/>
              </w:rPr>
            </w:r>
            <w:r w:rsidR="008200B0">
              <w:rPr>
                <w:noProof/>
                <w:webHidden/>
              </w:rPr>
              <w:fldChar w:fldCharType="separate"/>
            </w:r>
            <w:r w:rsidR="008200B0">
              <w:rPr>
                <w:noProof/>
                <w:webHidden/>
              </w:rPr>
              <w:t>23</w:t>
            </w:r>
            <w:r w:rsidR="008200B0">
              <w:rPr>
                <w:noProof/>
                <w:webHidden/>
              </w:rPr>
              <w:fldChar w:fldCharType="end"/>
            </w:r>
          </w:hyperlink>
        </w:p>
        <w:p w14:paraId="17CDD2C4" w14:textId="3FE641C2" w:rsidR="008200B0" w:rsidRDefault="00C93D98">
          <w:pPr>
            <w:pStyle w:val="TDC4"/>
            <w:tabs>
              <w:tab w:val="right" w:leader="dot" w:pos="9350"/>
            </w:tabs>
            <w:rPr>
              <w:rFonts w:asciiTheme="minorHAnsi" w:eastAsiaTheme="minorEastAsia" w:hAnsiTheme="minorHAnsi"/>
              <w:noProof/>
              <w:lang w:eastAsia="es-CO"/>
            </w:rPr>
          </w:pPr>
          <w:hyperlink w:anchor="_Toc54088241" w:history="1">
            <w:r w:rsidR="008200B0" w:rsidRPr="00066816">
              <w:rPr>
                <w:rStyle w:val="Hipervnculo"/>
                <w:noProof/>
                <w:lang w:val="es-ES"/>
              </w:rPr>
              <w:t>Decreto 1072 de 2015</w:t>
            </w:r>
            <w:r w:rsidR="008200B0">
              <w:rPr>
                <w:noProof/>
                <w:webHidden/>
              </w:rPr>
              <w:tab/>
            </w:r>
            <w:r w:rsidR="008200B0">
              <w:rPr>
                <w:noProof/>
                <w:webHidden/>
              </w:rPr>
              <w:fldChar w:fldCharType="begin"/>
            </w:r>
            <w:r w:rsidR="008200B0">
              <w:rPr>
                <w:noProof/>
                <w:webHidden/>
              </w:rPr>
              <w:instrText xml:space="preserve"> PAGEREF _Toc54088241 \h </w:instrText>
            </w:r>
            <w:r w:rsidR="008200B0">
              <w:rPr>
                <w:noProof/>
                <w:webHidden/>
              </w:rPr>
            </w:r>
            <w:r w:rsidR="008200B0">
              <w:rPr>
                <w:noProof/>
                <w:webHidden/>
              </w:rPr>
              <w:fldChar w:fldCharType="separate"/>
            </w:r>
            <w:r w:rsidR="008200B0">
              <w:rPr>
                <w:noProof/>
                <w:webHidden/>
              </w:rPr>
              <w:t>24</w:t>
            </w:r>
            <w:r w:rsidR="008200B0">
              <w:rPr>
                <w:noProof/>
                <w:webHidden/>
              </w:rPr>
              <w:fldChar w:fldCharType="end"/>
            </w:r>
          </w:hyperlink>
        </w:p>
        <w:p w14:paraId="4E1B6B37" w14:textId="391A7A6E" w:rsidR="008200B0" w:rsidRDefault="00C93D98">
          <w:pPr>
            <w:pStyle w:val="TDC4"/>
            <w:tabs>
              <w:tab w:val="right" w:leader="dot" w:pos="9350"/>
            </w:tabs>
            <w:rPr>
              <w:rFonts w:asciiTheme="minorHAnsi" w:eastAsiaTheme="minorEastAsia" w:hAnsiTheme="minorHAnsi"/>
              <w:noProof/>
              <w:lang w:eastAsia="es-CO"/>
            </w:rPr>
          </w:pPr>
          <w:hyperlink w:anchor="_Toc54088242" w:history="1">
            <w:r w:rsidR="008200B0" w:rsidRPr="00066816">
              <w:rPr>
                <w:rStyle w:val="Hipervnculo"/>
                <w:noProof/>
                <w:lang w:val="es-ES"/>
              </w:rPr>
              <w:t>Ley 1474 de 2011</w:t>
            </w:r>
            <w:r w:rsidR="008200B0">
              <w:rPr>
                <w:noProof/>
                <w:webHidden/>
              </w:rPr>
              <w:tab/>
            </w:r>
            <w:r w:rsidR="008200B0">
              <w:rPr>
                <w:noProof/>
                <w:webHidden/>
              </w:rPr>
              <w:fldChar w:fldCharType="begin"/>
            </w:r>
            <w:r w:rsidR="008200B0">
              <w:rPr>
                <w:noProof/>
                <w:webHidden/>
              </w:rPr>
              <w:instrText xml:space="preserve"> PAGEREF _Toc54088242 \h </w:instrText>
            </w:r>
            <w:r w:rsidR="008200B0">
              <w:rPr>
                <w:noProof/>
                <w:webHidden/>
              </w:rPr>
            </w:r>
            <w:r w:rsidR="008200B0">
              <w:rPr>
                <w:noProof/>
                <w:webHidden/>
              </w:rPr>
              <w:fldChar w:fldCharType="separate"/>
            </w:r>
            <w:r w:rsidR="008200B0">
              <w:rPr>
                <w:noProof/>
                <w:webHidden/>
              </w:rPr>
              <w:t>24</w:t>
            </w:r>
            <w:r w:rsidR="008200B0">
              <w:rPr>
                <w:noProof/>
                <w:webHidden/>
              </w:rPr>
              <w:fldChar w:fldCharType="end"/>
            </w:r>
          </w:hyperlink>
        </w:p>
        <w:p w14:paraId="0CECF7CC" w14:textId="72FD2011" w:rsidR="008200B0" w:rsidRDefault="00C93D98">
          <w:pPr>
            <w:pStyle w:val="TDC4"/>
            <w:tabs>
              <w:tab w:val="right" w:leader="dot" w:pos="9350"/>
            </w:tabs>
            <w:rPr>
              <w:rFonts w:asciiTheme="minorHAnsi" w:eastAsiaTheme="minorEastAsia" w:hAnsiTheme="minorHAnsi"/>
              <w:noProof/>
              <w:lang w:eastAsia="es-CO"/>
            </w:rPr>
          </w:pPr>
          <w:hyperlink w:anchor="_Toc54088243" w:history="1">
            <w:r w:rsidR="008200B0" w:rsidRPr="00066816">
              <w:rPr>
                <w:rStyle w:val="Hipervnculo"/>
                <w:noProof/>
                <w:lang w:val="es-ES"/>
              </w:rPr>
              <w:t>Resolución 2013 de 1986</w:t>
            </w:r>
            <w:r w:rsidR="008200B0">
              <w:rPr>
                <w:noProof/>
                <w:webHidden/>
              </w:rPr>
              <w:tab/>
            </w:r>
            <w:r w:rsidR="008200B0">
              <w:rPr>
                <w:noProof/>
                <w:webHidden/>
              </w:rPr>
              <w:fldChar w:fldCharType="begin"/>
            </w:r>
            <w:r w:rsidR="008200B0">
              <w:rPr>
                <w:noProof/>
                <w:webHidden/>
              </w:rPr>
              <w:instrText xml:space="preserve"> PAGEREF _Toc54088243 \h </w:instrText>
            </w:r>
            <w:r w:rsidR="008200B0">
              <w:rPr>
                <w:noProof/>
                <w:webHidden/>
              </w:rPr>
            </w:r>
            <w:r w:rsidR="008200B0">
              <w:rPr>
                <w:noProof/>
                <w:webHidden/>
              </w:rPr>
              <w:fldChar w:fldCharType="separate"/>
            </w:r>
            <w:r w:rsidR="008200B0">
              <w:rPr>
                <w:noProof/>
                <w:webHidden/>
              </w:rPr>
              <w:t>24</w:t>
            </w:r>
            <w:r w:rsidR="008200B0">
              <w:rPr>
                <w:noProof/>
                <w:webHidden/>
              </w:rPr>
              <w:fldChar w:fldCharType="end"/>
            </w:r>
          </w:hyperlink>
        </w:p>
        <w:p w14:paraId="79EB0647" w14:textId="3A62293F" w:rsidR="008200B0" w:rsidRDefault="00C93D98">
          <w:pPr>
            <w:pStyle w:val="TDC2"/>
            <w:tabs>
              <w:tab w:val="right" w:leader="dot" w:pos="9350"/>
            </w:tabs>
            <w:rPr>
              <w:rFonts w:asciiTheme="minorHAnsi" w:eastAsiaTheme="minorEastAsia" w:hAnsiTheme="minorHAnsi"/>
              <w:noProof/>
              <w:lang w:eastAsia="es-CO"/>
            </w:rPr>
          </w:pPr>
          <w:hyperlink w:anchor="_Toc54088244" w:history="1">
            <w:r w:rsidR="008200B0" w:rsidRPr="00066816">
              <w:rPr>
                <w:rStyle w:val="Hipervnculo"/>
                <w:noProof/>
              </w:rPr>
              <w:t>Gamificación</w:t>
            </w:r>
            <w:r w:rsidR="008200B0">
              <w:rPr>
                <w:noProof/>
                <w:webHidden/>
              </w:rPr>
              <w:tab/>
            </w:r>
            <w:r w:rsidR="008200B0">
              <w:rPr>
                <w:noProof/>
                <w:webHidden/>
              </w:rPr>
              <w:fldChar w:fldCharType="begin"/>
            </w:r>
            <w:r w:rsidR="008200B0">
              <w:rPr>
                <w:noProof/>
                <w:webHidden/>
              </w:rPr>
              <w:instrText xml:space="preserve"> PAGEREF _Toc54088244 \h </w:instrText>
            </w:r>
            <w:r w:rsidR="008200B0">
              <w:rPr>
                <w:noProof/>
                <w:webHidden/>
              </w:rPr>
            </w:r>
            <w:r w:rsidR="008200B0">
              <w:rPr>
                <w:noProof/>
                <w:webHidden/>
              </w:rPr>
              <w:fldChar w:fldCharType="separate"/>
            </w:r>
            <w:r w:rsidR="008200B0">
              <w:rPr>
                <w:noProof/>
                <w:webHidden/>
              </w:rPr>
              <w:t>25</w:t>
            </w:r>
            <w:r w:rsidR="008200B0">
              <w:rPr>
                <w:noProof/>
                <w:webHidden/>
              </w:rPr>
              <w:fldChar w:fldCharType="end"/>
            </w:r>
          </w:hyperlink>
        </w:p>
        <w:p w14:paraId="485CC256" w14:textId="1F2C893B" w:rsidR="008200B0" w:rsidRDefault="00C93D98">
          <w:pPr>
            <w:pStyle w:val="TDC3"/>
            <w:tabs>
              <w:tab w:val="right" w:leader="dot" w:pos="9350"/>
            </w:tabs>
            <w:rPr>
              <w:rFonts w:asciiTheme="minorHAnsi" w:eastAsiaTheme="minorEastAsia" w:hAnsiTheme="minorHAnsi"/>
              <w:noProof/>
              <w:lang w:eastAsia="es-CO"/>
            </w:rPr>
          </w:pPr>
          <w:hyperlink w:anchor="_Toc54088245" w:history="1">
            <w:r w:rsidR="008200B0" w:rsidRPr="00066816">
              <w:rPr>
                <w:rStyle w:val="Hipervnculo"/>
                <w:noProof/>
                <w:lang w:val="es-ES"/>
              </w:rPr>
              <w:t>Teoría de decisión</w:t>
            </w:r>
            <w:r w:rsidR="008200B0">
              <w:rPr>
                <w:noProof/>
                <w:webHidden/>
              </w:rPr>
              <w:tab/>
            </w:r>
            <w:r w:rsidR="008200B0">
              <w:rPr>
                <w:noProof/>
                <w:webHidden/>
              </w:rPr>
              <w:fldChar w:fldCharType="begin"/>
            </w:r>
            <w:r w:rsidR="008200B0">
              <w:rPr>
                <w:noProof/>
                <w:webHidden/>
              </w:rPr>
              <w:instrText xml:space="preserve"> PAGEREF _Toc54088245 \h </w:instrText>
            </w:r>
            <w:r w:rsidR="008200B0">
              <w:rPr>
                <w:noProof/>
                <w:webHidden/>
              </w:rPr>
            </w:r>
            <w:r w:rsidR="008200B0">
              <w:rPr>
                <w:noProof/>
                <w:webHidden/>
              </w:rPr>
              <w:fldChar w:fldCharType="separate"/>
            </w:r>
            <w:r w:rsidR="008200B0">
              <w:rPr>
                <w:noProof/>
                <w:webHidden/>
              </w:rPr>
              <w:t>25</w:t>
            </w:r>
            <w:r w:rsidR="008200B0">
              <w:rPr>
                <w:noProof/>
                <w:webHidden/>
              </w:rPr>
              <w:fldChar w:fldCharType="end"/>
            </w:r>
          </w:hyperlink>
        </w:p>
        <w:p w14:paraId="2998307D" w14:textId="0450E239" w:rsidR="008200B0" w:rsidRDefault="00C93D98">
          <w:pPr>
            <w:pStyle w:val="TDC3"/>
            <w:tabs>
              <w:tab w:val="right" w:leader="dot" w:pos="9350"/>
            </w:tabs>
            <w:rPr>
              <w:rFonts w:asciiTheme="minorHAnsi" w:eastAsiaTheme="minorEastAsia" w:hAnsiTheme="minorHAnsi"/>
              <w:noProof/>
              <w:lang w:eastAsia="es-CO"/>
            </w:rPr>
          </w:pPr>
          <w:hyperlink w:anchor="_Toc54088246" w:history="1">
            <w:r w:rsidR="008200B0" w:rsidRPr="00066816">
              <w:rPr>
                <w:rStyle w:val="Hipervnculo"/>
                <w:noProof/>
                <w:lang w:val="es-ES"/>
              </w:rPr>
              <w:t>Sistema de recompensas</w:t>
            </w:r>
            <w:r w:rsidR="008200B0">
              <w:rPr>
                <w:noProof/>
                <w:webHidden/>
              </w:rPr>
              <w:tab/>
            </w:r>
            <w:r w:rsidR="008200B0">
              <w:rPr>
                <w:noProof/>
                <w:webHidden/>
              </w:rPr>
              <w:fldChar w:fldCharType="begin"/>
            </w:r>
            <w:r w:rsidR="008200B0">
              <w:rPr>
                <w:noProof/>
                <w:webHidden/>
              </w:rPr>
              <w:instrText xml:space="preserve"> PAGEREF _Toc54088246 \h </w:instrText>
            </w:r>
            <w:r w:rsidR="008200B0">
              <w:rPr>
                <w:noProof/>
                <w:webHidden/>
              </w:rPr>
            </w:r>
            <w:r w:rsidR="008200B0">
              <w:rPr>
                <w:noProof/>
                <w:webHidden/>
              </w:rPr>
              <w:fldChar w:fldCharType="separate"/>
            </w:r>
            <w:r w:rsidR="008200B0">
              <w:rPr>
                <w:noProof/>
                <w:webHidden/>
              </w:rPr>
              <w:t>25</w:t>
            </w:r>
            <w:r w:rsidR="008200B0">
              <w:rPr>
                <w:noProof/>
                <w:webHidden/>
              </w:rPr>
              <w:fldChar w:fldCharType="end"/>
            </w:r>
          </w:hyperlink>
        </w:p>
        <w:p w14:paraId="4E88FDAE" w14:textId="06F6FC80" w:rsidR="008200B0" w:rsidRDefault="00C93D98">
          <w:pPr>
            <w:pStyle w:val="TDC2"/>
            <w:tabs>
              <w:tab w:val="right" w:leader="dot" w:pos="9350"/>
            </w:tabs>
            <w:rPr>
              <w:rFonts w:asciiTheme="minorHAnsi" w:eastAsiaTheme="minorEastAsia" w:hAnsiTheme="minorHAnsi"/>
              <w:noProof/>
              <w:lang w:eastAsia="es-CO"/>
            </w:rPr>
          </w:pPr>
          <w:hyperlink w:anchor="_Toc54088247" w:history="1">
            <w:r w:rsidR="008200B0" w:rsidRPr="00066816">
              <w:rPr>
                <w:rStyle w:val="Hipervnculo"/>
                <w:noProof/>
              </w:rPr>
              <w:t>Desarrollo móvil</w:t>
            </w:r>
            <w:r w:rsidR="008200B0">
              <w:rPr>
                <w:noProof/>
                <w:webHidden/>
              </w:rPr>
              <w:tab/>
            </w:r>
            <w:r w:rsidR="008200B0">
              <w:rPr>
                <w:noProof/>
                <w:webHidden/>
              </w:rPr>
              <w:fldChar w:fldCharType="begin"/>
            </w:r>
            <w:r w:rsidR="008200B0">
              <w:rPr>
                <w:noProof/>
                <w:webHidden/>
              </w:rPr>
              <w:instrText xml:space="preserve"> PAGEREF _Toc54088247 \h </w:instrText>
            </w:r>
            <w:r w:rsidR="008200B0">
              <w:rPr>
                <w:noProof/>
                <w:webHidden/>
              </w:rPr>
            </w:r>
            <w:r w:rsidR="008200B0">
              <w:rPr>
                <w:noProof/>
                <w:webHidden/>
              </w:rPr>
              <w:fldChar w:fldCharType="separate"/>
            </w:r>
            <w:r w:rsidR="008200B0">
              <w:rPr>
                <w:noProof/>
                <w:webHidden/>
              </w:rPr>
              <w:t>26</w:t>
            </w:r>
            <w:r w:rsidR="008200B0">
              <w:rPr>
                <w:noProof/>
                <w:webHidden/>
              </w:rPr>
              <w:fldChar w:fldCharType="end"/>
            </w:r>
          </w:hyperlink>
        </w:p>
        <w:p w14:paraId="7878E6FB" w14:textId="03209B83" w:rsidR="008200B0" w:rsidRDefault="00C93D98">
          <w:pPr>
            <w:pStyle w:val="TDC3"/>
            <w:tabs>
              <w:tab w:val="right" w:leader="dot" w:pos="9350"/>
            </w:tabs>
            <w:rPr>
              <w:rFonts w:asciiTheme="minorHAnsi" w:eastAsiaTheme="minorEastAsia" w:hAnsiTheme="minorHAnsi"/>
              <w:noProof/>
              <w:lang w:eastAsia="es-CO"/>
            </w:rPr>
          </w:pPr>
          <w:hyperlink w:anchor="_Toc54088248" w:history="1">
            <w:r w:rsidR="008200B0" w:rsidRPr="00066816">
              <w:rPr>
                <w:rStyle w:val="Hipervnculo"/>
                <w:noProof/>
              </w:rPr>
              <w:t>Ciclo de vida para el desarrollo de aplicaciones móviles</w:t>
            </w:r>
            <w:r w:rsidR="008200B0">
              <w:rPr>
                <w:noProof/>
                <w:webHidden/>
              </w:rPr>
              <w:tab/>
            </w:r>
            <w:r w:rsidR="008200B0">
              <w:rPr>
                <w:noProof/>
                <w:webHidden/>
              </w:rPr>
              <w:fldChar w:fldCharType="begin"/>
            </w:r>
            <w:r w:rsidR="008200B0">
              <w:rPr>
                <w:noProof/>
                <w:webHidden/>
              </w:rPr>
              <w:instrText xml:space="preserve"> PAGEREF _Toc54088248 \h </w:instrText>
            </w:r>
            <w:r w:rsidR="008200B0">
              <w:rPr>
                <w:noProof/>
                <w:webHidden/>
              </w:rPr>
            </w:r>
            <w:r w:rsidR="008200B0">
              <w:rPr>
                <w:noProof/>
                <w:webHidden/>
              </w:rPr>
              <w:fldChar w:fldCharType="separate"/>
            </w:r>
            <w:r w:rsidR="008200B0">
              <w:rPr>
                <w:noProof/>
                <w:webHidden/>
              </w:rPr>
              <w:t>26</w:t>
            </w:r>
            <w:r w:rsidR="008200B0">
              <w:rPr>
                <w:noProof/>
                <w:webHidden/>
              </w:rPr>
              <w:fldChar w:fldCharType="end"/>
            </w:r>
          </w:hyperlink>
        </w:p>
        <w:p w14:paraId="5142252B" w14:textId="26ADA9DC" w:rsidR="008200B0" w:rsidRDefault="00C93D98">
          <w:pPr>
            <w:pStyle w:val="TDC3"/>
            <w:tabs>
              <w:tab w:val="left" w:pos="1100"/>
              <w:tab w:val="right" w:leader="dot" w:pos="9350"/>
            </w:tabs>
            <w:rPr>
              <w:rFonts w:asciiTheme="minorHAnsi" w:eastAsiaTheme="minorEastAsia" w:hAnsiTheme="minorHAnsi"/>
              <w:noProof/>
              <w:lang w:eastAsia="es-CO"/>
            </w:rPr>
          </w:pPr>
          <w:hyperlink w:anchor="_Toc54088249" w:history="1">
            <w:r w:rsidR="008200B0" w:rsidRPr="00066816">
              <w:rPr>
                <w:rStyle w:val="Hipervnculo"/>
                <w:noProof/>
              </w:rPr>
              <w:t>(1)</w:t>
            </w:r>
            <w:r w:rsidR="008200B0">
              <w:rPr>
                <w:rFonts w:asciiTheme="minorHAnsi" w:eastAsiaTheme="minorEastAsia" w:hAnsiTheme="minorHAnsi"/>
                <w:noProof/>
                <w:lang w:eastAsia="es-CO"/>
              </w:rPr>
              <w:tab/>
            </w:r>
            <w:r w:rsidR="008200B0" w:rsidRPr="00066816">
              <w:rPr>
                <w:rStyle w:val="Hipervnculo"/>
                <w:b/>
                <w:bCs/>
                <w:noProof/>
              </w:rPr>
              <w:t>Prototipo:</w:t>
            </w:r>
            <w:r w:rsidR="008200B0">
              <w:rPr>
                <w:noProof/>
                <w:webHidden/>
              </w:rPr>
              <w:tab/>
            </w:r>
            <w:r w:rsidR="008200B0">
              <w:rPr>
                <w:noProof/>
                <w:webHidden/>
              </w:rPr>
              <w:fldChar w:fldCharType="begin"/>
            </w:r>
            <w:r w:rsidR="008200B0">
              <w:rPr>
                <w:noProof/>
                <w:webHidden/>
              </w:rPr>
              <w:instrText xml:space="preserve"> PAGEREF _Toc54088249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7198B15E" w14:textId="1B1AD16E" w:rsidR="008200B0" w:rsidRDefault="00C93D98">
          <w:pPr>
            <w:pStyle w:val="TDC3"/>
            <w:tabs>
              <w:tab w:val="left" w:pos="1100"/>
              <w:tab w:val="right" w:leader="dot" w:pos="9350"/>
            </w:tabs>
            <w:rPr>
              <w:rFonts w:asciiTheme="minorHAnsi" w:eastAsiaTheme="minorEastAsia" w:hAnsiTheme="minorHAnsi"/>
              <w:noProof/>
              <w:lang w:eastAsia="es-CO"/>
            </w:rPr>
          </w:pPr>
          <w:hyperlink w:anchor="_Toc54088250" w:history="1">
            <w:r w:rsidR="008200B0" w:rsidRPr="00066816">
              <w:rPr>
                <w:rStyle w:val="Hipervnculo"/>
                <w:noProof/>
              </w:rPr>
              <w:t>(2)</w:t>
            </w:r>
            <w:r w:rsidR="008200B0">
              <w:rPr>
                <w:rFonts w:asciiTheme="minorHAnsi" w:eastAsiaTheme="minorEastAsia" w:hAnsiTheme="minorHAnsi"/>
                <w:noProof/>
                <w:lang w:eastAsia="es-CO"/>
              </w:rPr>
              <w:tab/>
            </w:r>
            <w:r w:rsidR="008200B0" w:rsidRPr="00066816">
              <w:rPr>
                <w:rStyle w:val="Hipervnculo"/>
                <w:b/>
                <w:bCs/>
                <w:noProof/>
              </w:rPr>
              <w:t>Alfa:</w:t>
            </w:r>
            <w:r w:rsidR="008200B0">
              <w:rPr>
                <w:noProof/>
                <w:webHidden/>
              </w:rPr>
              <w:tab/>
            </w:r>
            <w:r w:rsidR="008200B0">
              <w:rPr>
                <w:noProof/>
                <w:webHidden/>
              </w:rPr>
              <w:fldChar w:fldCharType="begin"/>
            </w:r>
            <w:r w:rsidR="008200B0">
              <w:rPr>
                <w:noProof/>
                <w:webHidden/>
              </w:rPr>
              <w:instrText xml:space="preserve"> PAGEREF _Toc54088250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09D95FAF" w14:textId="655C9ADD" w:rsidR="008200B0" w:rsidRDefault="00C93D98">
          <w:pPr>
            <w:pStyle w:val="TDC3"/>
            <w:tabs>
              <w:tab w:val="left" w:pos="1100"/>
              <w:tab w:val="right" w:leader="dot" w:pos="9350"/>
            </w:tabs>
            <w:rPr>
              <w:rFonts w:asciiTheme="minorHAnsi" w:eastAsiaTheme="minorEastAsia" w:hAnsiTheme="minorHAnsi"/>
              <w:noProof/>
              <w:lang w:eastAsia="es-CO"/>
            </w:rPr>
          </w:pPr>
          <w:hyperlink w:anchor="_Toc54088251" w:history="1">
            <w:r w:rsidR="008200B0" w:rsidRPr="00066816">
              <w:rPr>
                <w:rStyle w:val="Hipervnculo"/>
                <w:noProof/>
              </w:rPr>
              <w:t>(3)</w:t>
            </w:r>
            <w:r w:rsidR="008200B0">
              <w:rPr>
                <w:rFonts w:asciiTheme="minorHAnsi" w:eastAsiaTheme="minorEastAsia" w:hAnsiTheme="minorHAnsi"/>
                <w:noProof/>
                <w:lang w:eastAsia="es-CO"/>
              </w:rPr>
              <w:tab/>
            </w:r>
            <w:r w:rsidR="008200B0" w:rsidRPr="00066816">
              <w:rPr>
                <w:rStyle w:val="Hipervnculo"/>
                <w:b/>
                <w:bCs/>
                <w:noProof/>
              </w:rPr>
              <w:t>Beta:</w:t>
            </w:r>
            <w:r w:rsidR="008200B0">
              <w:rPr>
                <w:noProof/>
                <w:webHidden/>
              </w:rPr>
              <w:tab/>
            </w:r>
            <w:r w:rsidR="008200B0">
              <w:rPr>
                <w:noProof/>
                <w:webHidden/>
              </w:rPr>
              <w:fldChar w:fldCharType="begin"/>
            </w:r>
            <w:r w:rsidR="008200B0">
              <w:rPr>
                <w:noProof/>
                <w:webHidden/>
              </w:rPr>
              <w:instrText xml:space="preserve"> PAGEREF _Toc54088251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73386BDA" w14:textId="47B1802F" w:rsidR="008200B0" w:rsidRDefault="00C93D98">
          <w:pPr>
            <w:pStyle w:val="TDC3"/>
            <w:tabs>
              <w:tab w:val="left" w:pos="1100"/>
              <w:tab w:val="right" w:leader="dot" w:pos="9350"/>
            </w:tabs>
            <w:rPr>
              <w:rFonts w:asciiTheme="minorHAnsi" w:eastAsiaTheme="minorEastAsia" w:hAnsiTheme="minorHAnsi"/>
              <w:noProof/>
              <w:lang w:eastAsia="es-CO"/>
            </w:rPr>
          </w:pPr>
          <w:hyperlink w:anchor="_Toc54088252" w:history="1">
            <w:r w:rsidR="008200B0" w:rsidRPr="00066816">
              <w:rPr>
                <w:rStyle w:val="Hipervnculo"/>
                <w:noProof/>
              </w:rPr>
              <w:t>(4)</w:t>
            </w:r>
            <w:r w:rsidR="008200B0">
              <w:rPr>
                <w:rFonts w:asciiTheme="minorHAnsi" w:eastAsiaTheme="minorEastAsia" w:hAnsiTheme="minorHAnsi"/>
                <w:noProof/>
                <w:lang w:eastAsia="es-CO"/>
              </w:rPr>
              <w:tab/>
            </w:r>
            <w:r w:rsidR="008200B0" w:rsidRPr="00066816">
              <w:rPr>
                <w:rStyle w:val="Hipervnculo"/>
                <w:b/>
                <w:bCs/>
                <w:noProof/>
              </w:rPr>
              <w:t>Versión candidata para lanzamiento:</w:t>
            </w:r>
            <w:r w:rsidR="008200B0">
              <w:rPr>
                <w:noProof/>
                <w:webHidden/>
              </w:rPr>
              <w:tab/>
            </w:r>
            <w:r w:rsidR="008200B0">
              <w:rPr>
                <w:noProof/>
                <w:webHidden/>
              </w:rPr>
              <w:fldChar w:fldCharType="begin"/>
            </w:r>
            <w:r w:rsidR="008200B0">
              <w:rPr>
                <w:noProof/>
                <w:webHidden/>
              </w:rPr>
              <w:instrText xml:space="preserve"> PAGEREF _Toc54088252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568E7BA3" w14:textId="12137694" w:rsidR="008200B0" w:rsidRDefault="00C93D98">
          <w:pPr>
            <w:pStyle w:val="TDC3"/>
            <w:tabs>
              <w:tab w:val="left" w:pos="880"/>
              <w:tab w:val="right" w:leader="dot" w:pos="9350"/>
            </w:tabs>
            <w:rPr>
              <w:rFonts w:asciiTheme="minorHAnsi" w:eastAsiaTheme="minorEastAsia" w:hAnsiTheme="minorHAnsi"/>
              <w:noProof/>
              <w:lang w:eastAsia="es-CO"/>
            </w:rPr>
          </w:pPr>
          <w:hyperlink w:anchor="_Toc54088253" w:history="1">
            <w:r w:rsidR="008200B0" w:rsidRPr="00066816">
              <w:rPr>
                <w:rStyle w:val="Hipervnculo"/>
                <w:noProof/>
              </w:rPr>
              <w:t>5.</w:t>
            </w:r>
            <w:r w:rsidR="008200B0">
              <w:rPr>
                <w:rFonts w:asciiTheme="minorHAnsi" w:eastAsiaTheme="minorEastAsia" w:hAnsiTheme="minorHAnsi"/>
                <w:noProof/>
                <w:lang w:eastAsia="es-CO"/>
              </w:rPr>
              <w:tab/>
            </w:r>
            <w:r w:rsidR="008200B0" w:rsidRPr="00066816">
              <w:rPr>
                <w:rStyle w:val="Hipervnculo"/>
                <w:b/>
                <w:bCs/>
                <w:noProof/>
              </w:rPr>
              <w:t>Distribución:</w:t>
            </w:r>
            <w:r w:rsidR="008200B0">
              <w:rPr>
                <w:noProof/>
                <w:webHidden/>
              </w:rPr>
              <w:tab/>
            </w:r>
            <w:r w:rsidR="008200B0">
              <w:rPr>
                <w:noProof/>
                <w:webHidden/>
              </w:rPr>
              <w:fldChar w:fldCharType="begin"/>
            </w:r>
            <w:r w:rsidR="008200B0">
              <w:rPr>
                <w:noProof/>
                <w:webHidden/>
              </w:rPr>
              <w:instrText xml:space="preserve"> PAGEREF _Toc54088253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3329F65B" w14:textId="5B251A43" w:rsidR="008200B0" w:rsidRDefault="00C93D98">
          <w:pPr>
            <w:pStyle w:val="TDC3"/>
            <w:tabs>
              <w:tab w:val="left" w:pos="1100"/>
              <w:tab w:val="right" w:leader="dot" w:pos="9350"/>
            </w:tabs>
            <w:rPr>
              <w:rFonts w:asciiTheme="minorHAnsi" w:eastAsiaTheme="minorEastAsia" w:hAnsiTheme="minorHAnsi"/>
              <w:noProof/>
              <w:lang w:eastAsia="es-CO"/>
            </w:rPr>
          </w:pPr>
          <w:hyperlink w:anchor="_Toc54088254" w:history="1">
            <w:r w:rsidR="008200B0" w:rsidRPr="00066816">
              <w:rPr>
                <w:rStyle w:val="Hipervnculo"/>
                <w:noProof/>
              </w:rPr>
              <w:t>(1)</w:t>
            </w:r>
            <w:r w:rsidR="008200B0">
              <w:rPr>
                <w:rFonts w:asciiTheme="minorHAnsi" w:eastAsiaTheme="minorEastAsia" w:hAnsiTheme="minorHAnsi"/>
                <w:noProof/>
                <w:lang w:eastAsia="es-CO"/>
              </w:rPr>
              <w:tab/>
            </w:r>
            <w:r w:rsidR="008200B0" w:rsidRPr="00066816">
              <w:rPr>
                <w:rStyle w:val="Hipervnculo"/>
                <w:b/>
                <w:bCs/>
                <w:noProof/>
              </w:rPr>
              <w:t>IOS:</w:t>
            </w:r>
            <w:r w:rsidR="008200B0">
              <w:rPr>
                <w:noProof/>
                <w:webHidden/>
              </w:rPr>
              <w:tab/>
            </w:r>
            <w:r w:rsidR="008200B0">
              <w:rPr>
                <w:noProof/>
                <w:webHidden/>
              </w:rPr>
              <w:fldChar w:fldCharType="begin"/>
            </w:r>
            <w:r w:rsidR="008200B0">
              <w:rPr>
                <w:noProof/>
                <w:webHidden/>
              </w:rPr>
              <w:instrText xml:space="preserve"> PAGEREF _Toc54088254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6BDCC83D" w14:textId="15965E98" w:rsidR="008200B0" w:rsidRDefault="00C93D98">
          <w:pPr>
            <w:pStyle w:val="TDC3"/>
            <w:tabs>
              <w:tab w:val="left" w:pos="1100"/>
              <w:tab w:val="right" w:leader="dot" w:pos="9350"/>
            </w:tabs>
            <w:rPr>
              <w:rFonts w:asciiTheme="minorHAnsi" w:eastAsiaTheme="minorEastAsia" w:hAnsiTheme="minorHAnsi"/>
              <w:noProof/>
              <w:lang w:eastAsia="es-CO"/>
            </w:rPr>
          </w:pPr>
          <w:hyperlink w:anchor="_Toc54088255" w:history="1">
            <w:r w:rsidR="008200B0" w:rsidRPr="00066816">
              <w:rPr>
                <w:rStyle w:val="Hipervnculo"/>
                <w:noProof/>
              </w:rPr>
              <w:t>(2)</w:t>
            </w:r>
            <w:r w:rsidR="008200B0">
              <w:rPr>
                <w:rFonts w:asciiTheme="minorHAnsi" w:eastAsiaTheme="minorEastAsia" w:hAnsiTheme="minorHAnsi"/>
                <w:noProof/>
                <w:lang w:eastAsia="es-CO"/>
              </w:rPr>
              <w:tab/>
            </w:r>
            <w:r w:rsidR="008200B0" w:rsidRPr="00066816">
              <w:rPr>
                <w:rStyle w:val="Hipervnculo"/>
                <w:b/>
                <w:bCs/>
                <w:noProof/>
              </w:rPr>
              <w:t>Android:</w:t>
            </w:r>
            <w:r w:rsidR="008200B0">
              <w:rPr>
                <w:noProof/>
                <w:webHidden/>
              </w:rPr>
              <w:tab/>
            </w:r>
            <w:r w:rsidR="008200B0">
              <w:rPr>
                <w:noProof/>
                <w:webHidden/>
              </w:rPr>
              <w:fldChar w:fldCharType="begin"/>
            </w:r>
            <w:r w:rsidR="008200B0">
              <w:rPr>
                <w:noProof/>
                <w:webHidden/>
              </w:rPr>
              <w:instrText xml:space="preserve"> PAGEREF _Toc54088255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0FFABB6F" w14:textId="7A301688" w:rsidR="008200B0" w:rsidRDefault="00C93D98">
          <w:pPr>
            <w:pStyle w:val="TDC3"/>
            <w:tabs>
              <w:tab w:val="right" w:leader="dot" w:pos="9350"/>
            </w:tabs>
            <w:rPr>
              <w:rFonts w:asciiTheme="minorHAnsi" w:eastAsiaTheme="minorEastAsia" w:hAnsiTheme="minorHAnsi"/>
              <w:noProof/>
              <w:lang w:eastAsia="es-CO"/>
            </w:rPr>
          </w:pPr>
          <w:hyperlink w:anchor="_Toc54088256" w:history="1">
            <w:r w:rsidR="008200B0" w:rsidRPr="00066816">
              <w:rPr>
                <w:rStyle w:val="Hipervnculo"/>
                <w:noProof/>
              </w:rPr>
              <w:t>Wireframe (Mockup)</w:t>
            </w:r>
            <w:r w:rsidR="008200B0">
              <w:rPr>
                <w:noProof/>
                <w:webHidden/>
              </w:rPr>
              <w:tab/>
            </w:r>
            <w:r w:rsidR="008200B0">
              <w:rPr>
                <w:noProof/>
                <w:webHidden/>
              </w:rPr>
              <w:fldChar w:fldCharType="begin"/>
            </w:r>
            <w:r w:rsidR="008200B0">
              <w:rPr>
                <w:noProof/>
                <w:webHidden/>
              </w:rPr>
              <w:instrText xml:space="preserve"> PAGEREF _Toc54088256 \h </w:instrText>
            </w:r>
            <w:r w:rsidR="008200B0">
              <w:rPr>
                <w:noProof/>
                <w:webHidden/>
              </w:rPr>
            </w:r>
            <w:r w:rsidR="008200B0">
              <w:rPr>
                <w:noProof/>
                <w:webHidden/>
              </w:rPr>
              <w:fldChar w:fldCharType="separate"/>
            </w:r>
            <w:r w:rsidR="008200B0">
              <w:rPr>
                <w:noProof/>
                <w:webHidden/>
              </w:rPr>
              <w:t>27</w:t>
            </w:r>
            <w:r w:rsidR="008200B0">
              <w:rPr>
                <w:noProof/>
                <w:webHidden/>
              </w:rPr>
              <w:fldChar w:fldCharType="end"/>
            </w:r>
          </w:hyperlink>
        </w:p>
        <w:p w14:paraId="20F53AC3" w14:textId="51BF19F6" w:rsidR="008200B0" w:rsidRDefault="00C93D98">
          <w:pPr>
            <w:pStyle w:val="TDC3"/>
            <w:tabs>
              <w:tab w:val="right" w:leader="dot" w:pos="9350"/>
            </w:tabs>
            <w:rPr>
              <w:rFonts w:asciiTheme="minorHAnsi" w:eastAsiaTheme="minorEastAsia" w:hAnsiTheme="minorHAnsi"/>
              <w:noProof/>
              <w:lang w:eastAsia="es-CO"/>
            </w:rPr>
          </w:pPr>
          <w:hyperlink w:anchor="_Toc54088257" w:history="1">
            <w:r w:rsidR="008200B0" w:rsidRPr="00066816">
              <w:rPr>
                <w:rStyle w:val="Hipervnculo"/>
                <w:noProof/>
              </w:rPr>
              <w:t>Conectividad</w:t>
            </w:r>
            <w:r w:rsidR="008200B0">
              <w:rPr>
                <w:noProof/>
                <w:webHidden/>
              </w:rPr>
              <w:tab/>
            </w:r>
            <w:r w:rsidR="008200B0">
              <w:rPr>
                <w:noProof/>
                <w:webHidden/>
              </w:rPr>
              <w:fldChar w:fldCharType="begin"/>
            </w:r>
            <w:r w:rsidR="008200B0">
              <w:rPr>
                <w:noProof/>
                <w:webHidden/>
              </w:rPr>
              <w:instrText xml:space="preserve"> PAGEREF _Toc54088257 \h </w:instrText>
            </w:r>
            <w:r w:rsidR="008200B0">
              <w:rPr>
                <w:noProof/>
                <w:webHidden/>
              </w:rPr>
            </w:r>
            <w:r w:rsidR="008200B0">
              <w:rPr>
                <w:noProof/>
                <w:webHidden/>
              </w:rPr>
              <w:fldChar w:fldCharType="separate"/>
            </w:r>
            <w:r w:rsidR="008200B0">
              <w:rPr>
                <w:noProof/>
                <w:webHidden/>
              </w:rPr>
              <w:t>28</w:t>
            </w:r>
            <w:r w:rsidR="008200B0">
              <w:rPr>
                <w:noProof/>
                <w:webHidden/>
              </w:rPr>
              <w:fldChar w:fldCharType="end"/>
            </w:r>
          </w:hyperlink>
        </w:p>
        <w:p w14:paraId="7ADC0F79" w14:textId="51CA8693" w:rsidR="008200B0" w:rsidRDefault="00C93D98">
          <w:pPr>
            <w:pStyle w:val="TDC2"/>
            <w:tabs>
              <w:tab w:val="right" w:leader="dot" w:pos="9350"/>
            </w:tabs>
            <w:rPr>
              <w:rFonts w:asciiTheme="minorHAnsi" w:eastAsiaTheme="minorEastAsia" w:hAnsiTheme="minorHAnsi"/>
              <w:noProof/>
              <w:lang w:eastAsia="es-CO"/>
            </w:rPr>
          </w:pPr>
          <w:hyperlink w:anchor="_Toc54088258" w:history="1">
            <w:r w:rsidR="008200B0" w:rsidRPr="00066816">
              <w:rPr>
                <w:rStyle w:val="Hipervnculo"/>
                <w:noProof/>
              </w:rPr>
              <w:t>Aplicaciones móviles</w:t>
            </w:r>
            <w:r w:rsidR="008200B0">
              <w:rPr>
                <w:noProof/>
                <w:webHidden/>
              </w:rPr>
              <w:tab/>
            </w:r>
            <w:r w:rsidR="008200B0">
              <w:rPr>
                <w:noProof/>
                <w:webHidden/>
              </w:rPr>
              <w:fldChar w:fldCharType="begin"/>
            </w:r>
            <w:r w:rsidR="008200B0">
              <w:rPr>
                <w:noProof/>
                <w:webHidden/>
              </w:rPr>
              <w:instrText xml:space="preserve"> PAGEREF _Toc54088258 \h </w:instrText>
            </w:r>
            <w:r w:rsidR="008200B0">
              <w:rPr>
                <w:noProof/>
                <w:webHidden/>
              </w:rPr>
            </w:r>
            <w:r w:rsidR="008200B0">
              <w:rPr>
                <w:noProof/>
                <w:webHidden/>
              </w:rPr>
              <w:fldChar w:fldCharType="separate"/>
            </w:r>
            <w:r w:rsidR="008200B0">
              <w:rPr>
                <w:noProof/>
                <w:webHidden/>
              </w:rPr>
              <w:t>28</w:t>
            </w:r>
            <w:r w:rsidR="008200B0">
              <w:rPr>
                <w:noProof/>
                <w:webHidden/>
              </w:rPr>
              <w:fldChar w:fldCharType="end"/>
            </w:r>
          </w:hyperlink>
        </w:p>
        <w:p w14:paraId="674A7D7B" w14:textId="5821A838" w:rsidR="008200B0" w:rsidRDefault="00C93D98">
          <w:pPr>
            <w:pStyle w:val="TDC3"/>
            <w:tabs>
              <w:tab w:val="right" w:leader="dot" w:pos="9350"/>
            </w:tabs>
            <w:rPr>
              <w:rFonts w:asciiTheme="minorHAnsi" w:eastAsiaTheme="minorEastAsia" w:hAnsiTheme="minorHAnsi"/>
              <w:noProof/>
              <w:lang w:eastAsia="es-CO"/>
            </w:rPr>
          </w:pPr>
          <w:hyperlink w:anchor="_Toc54088259" w:history="1">
            <w:r w:rsidR="008200B0" w:rsidRPr="00066816">
              <w:rPr>
                <w:rStyle w:val="Hipervnculo"/>
                <w:noProof/>
              </w:rPr>
              <w:t>Apps nativas</w:t>
            </w:r>
            <w:r w:rsidR="008200B0">
              <w:rPr>
                <w:noProof/>
                <w:webHidden/>
              </w:rPr>
              <w:tab/>
            </w:r>
            <w:r w:rsidR="008200B0">
              <w:rPr>
                <w:noProof/>
                <w:webHidden/>
              </w:rPr>
              <w:fldChar w:fldCharType="begin"/>
            </w:r>
            <w:r w:rsidR="008200B0">
              <w:rPr>
                <w:noProof/>
                <w:webHidden/>
              </w:rPr>
              <w:instrText xml:space="preserve"> PAGEREF _Toc54088259 \h </w:instrText>
            </w:r>
            <w:r w:rsidR="008200B0">
              <w:rPr>
                <w:noProof/>
                <w:webHidden/>
              </w:rPr>
            </w:r>
            <w:r w:rsidR="008200B0">
              <w:rPr>
                <w:noProof/>
                <w:webHidden/>
              </w:rPr>
              <w:fldChar w:fldCharType="separate"/>
            </w:r>
            <w:r w:rsidR="008200B0">
              <w:rPr>
                <w:noProof/>
                <w:webHidden/>
              </w:rPr>
              <w:t>28</w:t>
            </w:r>
            <w:r w:rsidR="008200B0">
              <w:rPr>
                <w:noProof/>
                <w:webHidden/>
              </w:rPr>
              <w:fldChar w:fldCharType="end"/>
            </w:r>
          </w:hyperlink>
        </w:p>
        <w:p w14:paraId="2FBCC082" w14:textId="250CDDA2" w:rsidR="008200B0" w:rsidRDefault="00C93D98">
          <w:pPr>
            <w:pStyle w:val="TDC3"/>
            <w:tabs>
              <w:tab w:val="right" w:leader="dot" w:pos="9350"/>
            </w:tabs>
            <w:rPr>
              <w:rFonts w:asciiTheme="minorHAnsi" w:eastAsiaTheme="minorEastAsia" w:hAnsiTheme="minorHAnsi"/>
              <w:noProof/>
              <w:lang w:eastAsia="es-CO"/>
            </w:rPr>
          </w:pPr>
          <w:hyperlink w:anchor="_Toc54088260" w:history="1">
            <w:r w:rsidR="008200B0" w:rsidRPr="00066816">
              <w:rPr>
                <w:rStyle w:val="Hipervnculo"/>
                <w:noProof/>
              </w:rPr>
              <w:t>Apps hibridas</w:t>
            </w:r>
            <w:r w:rsidR="008200B0">
              <w:rPr>
                <w:noProof/>
                <w:webHidden/>
              </w:rPr>
              <w:tab/>
            </w:r>
            <w:r w:rsidR="008200B0">
              <w:rPr>
                <w:noProof/>
                <w:webHidden/>
              </w:rPr>
              <w:fldChar w:fldCharType="begin"/>
            </w:r>
            <w:r w:rsidR="008200B0">
              <w:rPr>
                <w:noProof/>
                <w:webHidden/>
              </w:rPr>
              <w:instrText xml:space="preserve"> PAGEREF _Toc54088260 \h </w:instrText>
            </w:r>
            <w:r w:rsidR="008200B0">
              <w:rPr>
                <w:noProof/>
                <w:webHidden/>
              </w:rPr>
            </w:r>
            <w:r w:rsidR="008200B0">
              <w:rPr>
                <w:noProof/>
                <w:webHidden/>
              </w:rPr>
              <w:fldChar w:fldCharType="separate"/>
            </w:r>
            <w:r w:rsidR="008200B0">
              <w:rPr>
                <w:noProof/>
                <w:webHidden/>
              </w:rPr>
              <w:t>28</w:t>
            </w:r>
            <w:r w:rsidR="008200B0">
              <w:rPr>
                <w:noProof/>
                <w:webHidden/>
              </w:rPr>
              <w:fldChar w:fldCharType="end"/>
            </w:r>
          </w:hyperlink>
        </w:p>
        <w:p w14:paraId="7732197C" w14:textId="12636D3B" w:rsidR="008200B0" w:rsidRDefault="00C93D98">
          <w:pPr>
            <w:pStyle w:val="TDC3"/>
            <w:tabs>
              <w:tab w:val="right" w:leader="dot" w:pos="9350"/>
            </w:tabs>
            <w:rPr>
              <w:rFonts w:asciiTheme="minorHAnsi" w:eastAsiaTheme="minorEastAsia" w:hAnsiTheme="minorHAnsi"/>
              <w:noProof/>
              <w:lang w:eastAsia="es-CO"/>
            </w:rPr>
          </w:pPr>
          <w:hyperlink w:anchor="_Toc54088261" w:history="1">
            <w:r w:rsidR="008200B0" w:rsidRPr="00066816">
              <w:rPr>
                <w:rStyle w:val="Hipervnculo"/>
                <w:noProof/>
              </w:rPr>
              <w:t>Web app</w:t>
            </w:r>
            <w:r w:rsidR="008200B0">
              <w:rPr>
                <w:noProof/>
                <w:webHidden/>
              </w:rPr>
              <w:tab/>
            </w:r>
            <w:r w:rsidR="008200B0">
              <w:rPr>
                <w:noProof/>
                <w:webHidden/>
              </w:rPr>
              <w:fldChar w:fldCharType="begin"/>
            </w:r>
            <w:r w:rsidR="008200B0">
              <w:rPr>
                <w:noProof/>
                <w:webHidden/>
              </w:rPr>
              <w:instrText xml:space="preserve"> PAGEREF _Toc54088261 \h </w:instrText>
            </w:r>
            <w:r w:rsidR="008200B0">
              <w:rPr>
                <w:noProof/>
                <w:webHidden/>
              </w:rPr>
            </w:r>
            <w:r w:rsidR="008200B0">
              <w:rPr>
                <w:noProof/>
                <w:webHidden/>
              </w:rPr>
              <w:fldChar w:fldCharType="separate"/>
            </w:r>
            <w:r w:rsidR="008200B0">
              <w:rPr>
                <w:noProof/>
                <w:webHidden/>
              </w:rPr>
              <w:t>29</w:t>
            </w:r>
            <w:r w:rsidR="008200B0">
              <w:rPr>
                <w:noProof/>
                <w:webHidden/>
              </w:rPr>
              <w:fldChar w:fldCharType="end"/>
            </w:r>
          </w:hyperlink>
        </w:p>
        <w:p w14:paraId="58089737" w14:textId="78D06764" w:rsidR="008200B0" w:rsidRDefault="00C93D98">
          <w:pPr>
            <w:pStyle w:val="TDC4"/>
            <w:tabs>
              <w:tab w:val="right" w:leader="dot" w:pos="9350"/>
            </w:tabs>
            <w:rPr>
              <w:rFonts w:asciiTheme="minorHAnsi" w:eastAsiaTheme="minorEastAsia" w:hAnsiTheme="minorHAnsi"/>
              <w:noProof/>
              <w:lang w:eastAsia="es-CO"/>
            </w:rPr>
          </w:pPr>
          <w:hyperlink w:anchor="_Toc54088262" w:history="1">
            <w:r w:rsidR="008200B0" w:rsidRPr="00066816">
              <w:rPr>
                <w:rStyle w:val="Hipervnculo"/>
                <w:noProof/>
              </w:rPr>
              <w:t>Aplicaciones web móviles dedicadas.</w:t>
            </w:r>
            <w:r w:rsidR="008200B0">
              <w:rPr>
                <w:noProof/>
                <w:webHidden/>
              </w:rPr>
              <w:tab/>
            </w:r>
            <w:r w:rsidR="008200B0">
              <w:rPr>
                <w:noProof/>
                <w:webHidden/>
              </w:rPr>
              <w:fldChar w:fldCharType="begin"/>
            </w:r>
            <w:r w:rsidR="008200B0">
              <w:rPr>
                <w:noProof/>
                <w:webHidden/>
              </w:rPr>
              <w:instrText xml:space="preserve"> PAGEREF _Toc54088262 \h </w:instrText>
            </w:r>
            <w:r w:rsidR="008200B0">
              <w:rPr>
                <w:noProof/>
                <w:webHidden/>
              </w:rPr>
            </w:r>
            <w:r w:rsidR="008200B0">
              <w:rPr>
                <w:noProof/>
                <w:webHidden/>
              </w:rPr>
              <w:fldChar w:fldCharType="separate"/>
            </w:r>
            <w:r w:rsidR="008200B0">
              <w:rPr>
                <w:noProof/>
                <w:webHidden/>
              </w:rPr>
              <w:t>29</w:t>
            </w:r>
            <w:r w:rsidR="008200B0">
              <w:rPr>
                <w:noProof/>
                <w:webHidden/>
              </w:rPr>
              <w:fldChar w:fldCharType="end"/>
            </w:r>
          </w:hyperlink>
        </w:p>
        <w:p w14:paraId="5C9E0BD8" w14:textId="258C8994" w:rsidR="008200B0" w:rsidRDefault="00C93D98">
          <w:pPr>
            <w:pStyle w:val="TDC4"/>
            <w:tabs>
              <w:tab w:val="right" w:leader="dot" w:pos="9350"/>
            </w:tabs>
            <w:rPr>
              <w:rFonts w:asciiTheme="minorHAnsi" w:eastAsiaTheme="minorEastAsia" w:hAnsiTheme="minorHAnsi"/>
              <w:noProof/>
              <w:lang w:eastAsia="es-CO"/>
            </w:rPr>
          </w:pPr>
          <w:hyperlink w:anchor="_Toc54088263" w:history="1">
            <w:r w:rsidR="008200B0" w:rsidRPr="00066816">
              <w:rPr>
                <w:rStyle w:val="Hipervnculo"/>
                <w:noProof/>
              </w:rPr>
              <w:t>Aplicaciones web móviles genéricas</w:t>
            </w:r>
            <w:r w:rsidR="008200B0">
              <w:rPr>
                <w:noProof/>
                <w:webHidden/>
              </w:rPr>
              <w:tab/>
            </w:r>
            <w:r w:rsidR="008200B0">
              <w:rPr>
                <w:noProof/>
                <w:webHidden/>
              </w:rPr>
              <w:fldChar w:fldCharType="begin"/>
            </w:r>
            <w:r w:rsidR="008200B0">
              <w:rPr>
                <w:noProof/>
                <w:webHidden/>
              </w:rPr>
              <w:instrText xml:space="preserve"> PAGEREF _Toc54088263 \h </w:instrText>
            </w:r>
            <w:r w:rsidR="008200B0">
              <w:rPr>
                <w:noProof/>
                <w:webHidden/>
              </w:rPr>
            </w:r>
            <w:r w:rsidR="008200B0">
              <w:rPr>
                <w:noProof/>
                <w:webHidden/>
              </w:rPr>
              <w:fldChar w:fldCharType="separate"/>
            </w:r>
            <w:r w:rsidR="008200B0">
              <w:rPr>
                <w:noProof/>
                <w:webHidden/>
              </w:rPr>
              <w:t>29</w:t>
            </w:r>
            <w:r w:rsidR="008200B0">
              <w:rPr>
                <w:noProof/>
                <w:webHidden/>
              </w:rPr>
              <w:fldChar w:fldCharType="end"/>
            </w:r>
          </w:hyperlink>
        </w:p>
        <w:p w14:paraId="363948C4" w14:textId="1CFEB600" w:rsidR="008200B0" w:rsidRDefault="00C93D98">
          <w:pPr>
            <w:pStyle w:val="TDC2"/>
            <w:tabs>
              <w:tab w:val="right" w:leader="dot" w:pos="9350"/>
            </w:tabs>
            <w:rPr>
              <w:rFonts w:asciiTheme="minorHAnsi" w:eastAsiaTheme="minorEastAsia" w:hAnsiTheme="minorHAnsi"/>
              <w:noProof/>
              <w:lang w:eastAsia="es-CO"/>
            </w:rPr>
          </w:pPr>
          <w:hyperlink w:anchor="_Toc54088264" w:history="1">
            <w:r w:rsidR="008200B0" w:rsidRPr="00066816">
              <w:rPr>
                <w:rStyle w:val="Hipervnculo"/>
                <w:noProof/>
              </w:rPr>
              <w:t>Bases de datos</w:t>
            </w:r>
            <w:r w:rsidR="008200B0">
              <w:rPr>
                <w:noProof/>
                <w:webHidden/>
              </w:rPr>
              <w:tab/>
            </w:r>
            <w:r w:rsidR="008200B0">
              <w:rPr>
                <w:noProof/>
                <w:webHidden/>
              </w:rPr>
              <w:fldChar w:fldCharType="begin"/>
            </w:r>
            <w:r w:rsidR="008200B0">
              <w:rPr>
                <w:noProof/>
                <w:webHidden/>
              </w:rPr>
              <w:instrText xml:space="preserve"> PAGEREF _Toc54088264 \h </w:instrText>
            </w:r>
            <w:r w:rsidR="008200B0">
              <w:rPr>
                <w:noProof/>
                <w:webHidden/>
              </w:rPr>
            </w:r>
            <w:r w:rsidR="008200B0">
              <w:rPr>
                <w:noProof/>
                <w:webHidden/>
              </w:rPr>
              <w:fldChar w:fldCharType="separate"/>
            </w:r>
            <w:r w:rsidR="008200B0">
              <w:rPr>
                <w:noProof/>
                <w:webHidden/>
              </w:rPr>
              <w:t>29</w:t>
            </w:r>
            <w:r w:rsidR="008200B0">
              <w:rPr>
                <w:noProof/>
                <w:webHidden/>
              </w:rPr>
              <w:fldChar w:fldCharType="end"/>
            </w:r>
          </w:hyperlink>
        </w:p>
        <w:p w14:paraId="4EA9653D" w14:textId="78698273" w:rsidR="008200B0" w:rsidRDefault="00C93D98">
          <w:pPr>
            <w:pStyle w:val="TDC3"/>
            <w:tabs>
              <w:tab w:val="right" w:leader="dot" w:pos="9350"/>
            </w:tabs>
            <w:rPr>
              <w:rFonts w:asciiTheme="minorHAnsi" w:eastAsiaTheme="minorEastAsia" w:hAnsiTheme="minorHAnsi"/>
              <w:noProof/>
              <w:lang w:eastAsia="es-CO"/>
            </w:rPr>
          </w:pPr>
          <w:hyperlink w:anchor="_Toc54088265" w:history="1">
            <w:r w:rsidR="008200B0" w:rsidRPr="00066816">
              <w:rPr>
                <w:rStyle w:val="Hipervnculo"/>
                <w:noProof/>
              </w:rPr>
              <w:t>Bases de datos relacionales</w:t>
            </w:r>
            <w:r w:rsidR="008200B0">
              <w:rPr>
                <w:noProof/>
                <w:webHidden/>
              </w:rPr>
              <w:tab/>
            </w:r>
            <w:r w:rsidR="008200B0">
              <w:rPr>
                <w:noProof/>
                <w:webHidden/>
              </w:rPr>
              <w:fldChar w:fldCharType="begin"/>
            </w:r>
            <w:r w:rsidR="008200B0">
              <w:rPr>
                <w:noProof/>
                <w:webHidden/>
              </w:rPr>
              <w:instrText xml:space="preserve"> PAGEREF _Toc54088265 \h </w:instrText>
            </w:r>
            <w:r w:rsidR="008200B0">
              <w:rPr>
                <w:noProof/>
                <w:webHidden/>
              </w:rPr>
            </w:r>
            <w:r w:rsidR="008200B0">
              <w:rPr>
                <w:noProof/>
                <w:webHidden/>
              </w:rPr>
              <w:fldChar w:fldCharType="separate"/>
            </w:r>
            <w:r w:rsidR="008200B0">
              <w:rPr>
                <w:noProof/>
                <w:webHidden/>
              </w:rPr>
              <w:t>29</w:t>
            </w:r>
            <w:r w:rsidR="008200B0">
              <w:rPr>
                <w:noProof/>
                <w:webHidden/>
              </w:rPr>
              <w:fldChar w:fldCharType="end"/>
            </w:r>
          </w:hyperlink>
        </w:p>
        <w:p w14:paraId="539DAD6D" w14:textId="683A695D" w:rsidR="008200B0" w:rsidRDefault="00C93D98">
          <w:pPr>
            <w:pStyle w:val="TDC4"/>
            <w:tabs>
              <w:tab w:val="right" w:leader="dot" w:pos="9350"/>
            </w:tabs>
            <w:rPr>
              <w:rFonts w:asciiTheme="minorHAnsi" w:eastAsiaTheme="minorEastAsia" w:hAnsiTheme="minorHAnsi"/>
              <w:noProof/>
              <w:lang w:eastAsia="es-CO"/>
            </w:rPr>
          </w:pPr>
          <w:hyperlink w:anchor="_Toc54088266" w:history="1">
            <w:r w:rsidR="008200B0" w:rsidRPr="00066816">
              <w:rPr>
                <w:rStyle w:val="Hipervnculo"/>
                <w:noProof/>
              </w:rPr>
              <w:t>Oracle</w:t>
            </w:r>
            <w:r w:rsidR="008200B0">
              <w:rPr>
                <w:noProof/>
                <w:webHidden/>
              </w:rPr>
              <w:tab/>
            </w:r>
            <w:r w:rsidR="008200B0">
              <w:rPr>
                <w:noProof/>
                <w:webHidden/>
              </w:rPr>
              <w:fldChar w:fldCharType="begin"/>
            </w:r>
            <w:r w:rsidR="008200B0">
              <w:rPr>
                <w:noProof/>
                <w:webHidden/>
              </w:rPr>
              <w:instrText xml:space="preserve"> PAGEREF _Toc54088266 \h </w:instrText>
            </w:r>
            <w:r w:rsidR="008200B0">
              <w:rPr>
                <w:noProof/>
                <w:webHidden/>
              </w:rPr>
            </w:r>
            <w:r w:rsidR="008200B0">
              <w:rPr>
                <w:noProof/>
                <w:webHidden/>
              </w:rPr>
              <w:fldChar w:fldCharType="separate"/>
            </w:r>
            <w:r w:rsidR="008200B0">
              <w:rPr>
                <w:noProof/>
                <w:webHidden/>
              </w:rPr>
              <w:t>30</w:t>
            </w:r>
            <w:r w:rsidR="008200B0">
              <w:rPr>
                <w:noProof/>
                <w:webHidden/>
              </w:rPr>
              <w:fldChar w:fldCharType="end"/>
            </w:r>
          </w:hyperlink>
        </w:p>
        <w:p w14:paraId="63130763" w14:textId="227E01F0" w:rsidR="008200B0" w:rsidRDefault="00C93D98">
          <w:pPr>
            <w:pStyle w:val="TDC4"/>
            <w:tabs>
              <w:tab w:val="right" w:leader="dot" w:pos="9350"/>
            </w:tabs>
            <w:rPr>
              <w:rFonts w:asciiTheme="minorHAnsi" w:eastAsiaTheme="minorEastAsia" w:hAnsiTheme="minorHAnsi"/>
              <w:noProof/>
              <w:lang w:eastAsia="es-CO"/>
            </w:rPr>
          </w:pPr>
          <w:hyperlink w:anchor="_Toc54088267" w:history="1">
            <w:r w:rsidR="008200B0" w:rsidRPr="00066816">
              <w:rPr>
                <w:rStyle w:val="Hipervnculo"/>
                <w:noProof/>
              </w:rPr>
              <w:t>Microsoft SQL Server</w:t>
            </w:r>
            <w:r w:rsidR="008200B0">
              <w:rPr>
                <w:noProof/>
                <w:webHidden/>
              </w:rPr>
              <w:tab/>
            </w:r>
            <w:r w:rsidR="008200B0">
              <w:rPr>
                <w:noProof/>
                <w:webHidden/>
              </w:rPr>
              <w:fldChar w:fldCharType="begin"/>
            </w:r>
            <w:r w:rsidR="008200B0">
              <w:rPr>
                <w:noProof/>
                <w:webHidden/>
              </w:rPr>
              <w:instrText xml:space="preserve"> PAGEREF _Toc54088267 \h </w:instrText>
            </w:r>
            <w:r w:rsidR="008200B0">
              <w:rPr>
                <w:noProof/>
                <w:webHidden/>
              </w:rPr>
            </w:r>
            <w:r w:rsidR="008200B0">
              <w:rPr>
                <w:noProof/>
                <w:webHidden/>
              </w:rPr>
              <w:fldChar w:fldCharType="separate"/>
            </w:r>
            <w:r w:rsidR="008200B0">
              <w:rPr>
                <w:noProof/>
                <w:webHidden/>
              </w:rPr>
              <w:t>30</w:t>
            </w:r>
            <w:r w:rsidR="008200B0">
              <w:rPr>
                <w:noProof/>
                <w:webHidden/>
              </w:rPr>
              <w:fldChar w:fldCharType="end"/>
            </w:r>
          </w:hyperlink>
        </w:p>
        <w:p w14:paraId="6C0F442B" w14:textId="187C0F2B" w:rsidR="008200B0" w:rsidRDefault="00C93D98">
          <w:pPr>
            <w:pStyle w:val="TDC4"/>
            <w:tabs>
              <w:tab w:val="right" w:leader="dot" w:pos="9350"/>
            </w:tabs>
            <w:rPr>
              <w:rFonts w:asciiTheme="minorHAnsi" w:eastAsiaTheme="minorEastAsia" w:hAnsiTheme="minorHAnsi"/>
              <w:noProof/>
              <w:lang w:eastAsia="es-CO"/>
            </w:rPr>
          </w:pPr>
          <w:hyperlink w:anchor="_Toc54088268" w:history="1">
            <w:r w:rsidR="008200B0" w:rsidRPr="00066816">
              <w:rPr>
                <w:rStyle w:val="Hipervnculo"/>
                <w:noProof/>
              </w:rPr>
              <w:t>MySQL</w:t>
            </w:r>
            <w:r w:rsidR="008200B0">
              <w:rPr>
                <w:noProof/>
                <w:webHidden/>
              </w:rPr>
              <w:tab/>
            </w:r>
            <w:r w:rsidR="008200B0">
              <w:rPr>
                <w:noProof/>
                <w:webHidden/>
              </w:rPr>
              <w:fldChar w:fldCharType="begin"/>
            </w:r>
            <w:r w:rsidR="008200B0">
              <w:rPr>
                <w:noProof/>
                <w:webHidden/>
              </w:rPr>
              <w:instrText xml:space="preserve"> PAGEREF _Toc54088268 \h </w:instrText>
            </w:r>
            <w:r w:rsidR="008200B0">
              <w:rPr>
                <w:noProof/>
                <w:webHidden/>
              </w:rPr>
            </w:r>
            <w:r w:rsidR="008200B0">
              <w:rPr>
                <w:noProof/>
                <w:webHidden/>
              </w:rPr>
              <w:fldChar w:fldCharType="separate"/>
            </w:r>
            <w:r w:rsidR="008200B0">
              <w:rPr>
                <w:noProof/>
                <w:webHidden/>
              </w:rPr>
              <w:t>30</w:t>
            </w:r>
            <w:r w:rsidR="008200B0">
              <w:rPr>
                <w:noProof/>
                <w:webHidden/>
              </w:rPr>
              <w:fldChar w:fldCharType="end"/>
            </w:r>
          </w:hyperlink>
        </w:p>
        <w:p w14:paraId="20B71258" w14:textId="5C8E07FD" w:rsidR="008200B0" w:rsidRDefault="00C93D98">
          <w:pPr>
            <w:pStyle w:val="TDC4"/>
            <w:tabs>
              <w:tab w:val="right" w:leader="dot" w:pos="9350"/>
            </w:tabs>
            <w:rPr>
              <w:rFonts w:asciiTheme="minorHAnsi" w:eastAsiaTheme="minorEastAsia" w:hAnsiTheme="minorHAnsi"/>
              <w:noProof/>
              <w:lang w:eastAsia="es-CO"/>
            </w:rPr>
          </w:pPr>
          <w:hyperlink w:anchor="_Toc54088269" w:history="1">
            <w:r w:rsidR="008200B0" w:rsidRPr="00066816">
              <w:rPr>
                <w:rStyle w:val="Hipervnculo"/>
                <w:noProof/>
              </w:rPr>
              <w:t>PostgreSQL</w:t>
            </w:r>
            <w:r w:rsidR="008200B0">
              <w:rPr>
                <w:noProof/>
                <w:webHidden/>
              </w:rPr>
              <w:tab/>
            </w:r>
            <w:r w:rsidR="008200B0">
              <w:rPr>
                <w:noProof/>
                <w:webHidden/>
              </w:rPr>
              <w:fldChar w:fldCharType="begin"/>
            </w:r>
            <w:r w:rsidR="008200B0">
              <w:rPr>
                <w:noProof/>
                <w:webHidden/>
              </w:rPr>
              <w:instrText xml:space="preserve"> PAGEREF _Toc54088269 \h </w:instrText>
            </w:r>
            <w:r w:rsidR="008200B0">
              <w:rPr>
                <w:noProof/>
                <w:webHidden/>
              </w:rPr>
            </w:r>
            <w:r w:rsidR="008200B0">
              <w:rPr>
                <w:noProof/>
                <w:webHidden/>
              </w:rPr>
              <w:fldChar w:fldCharType="separate"/>
            </w:r>
            <w:r w:rsidR="008200B0">
              <w:rPr>
                <w:noProof/>
                <w:webHidden/>
              </w:rPr>
              <w:t>31</w:t>
            </w:r>
            <w:r w:rsidR="008200B0">
              <w:rPr>
                <w:noProof/>
                <w:webHidden/>
              </w:rPr>
              <w:fldChar w:fldCharType="end"/>
            </w:r>
          </w:hyperlink>
        </w:p>
        <w:p w14:paraId="2A478307" w14:textId="608CDE6C" w:rsidR="008200B0" w:rsidRDefault="00C93D98">
          <w:pPr>
            <w:pStyle w:val="TDC4"/>
            <w:tabs>
              <w:tab w:val="right" w:leader="dot" w:pos="9350"/>
            </w:tabs>
            <w:rPr>
              <w:rFonts w:asciiTheme="minorHAnsi" w:eastAsiaTheme="minorEastAsia" w:hAnsiTheme="minorHAnsi"/>
              <w:noProof/>
              <w:lang w:eastAsia="es-CO"/>
            </w:rPr>
          </w:pPr>
          <w:hyperlink w:anchor="_Toc54088270" w:history="1">
            <w:r w:rsidR="008200B0" w:rsidRPr="00066816">
              <w:rPr>
                <w:rStyle w:val="Hipervnculo"/>
                <w:noProof/>
              </w:rPr>
              <w:t>MariaDB</w:t>
            </w:r>
            <w:r w:rsidR="008200B0">
              <w:rPr>
                <w:noProof/>
                <w:webHidden/>
              </w:rPr>
              <w:tab/>
            </w:r>
            <w:r w:rsidR="008200B0">
              <w:rPr>
                <w:noProof/>
                <w:webHidden/>
              </w:rPr>
              <w:fldChar w:fldCharType="begin"/>
            </w:r>
            <w:r w:rsidR="008200B0">
              <w:rPr>
                <w:noProof/>
                <w:webHidden/>
              </w:rPr>
              <w:instrText xml:space="preserve"> PAGEREF _Toc54088270 \h </w:instrText>
            </w:r>
            <w:r w:rsidR="008200B0">
              <w:rPr>
                <w:noProof/>
                <w:webHidden/>
              </w:rPr>
            </w:r>
            <w:r w:rsidR="008200B0">
              <w:rPr>
                <w:noProof/>
                <w:webHidden/>
              </w:rPr>
              <w:fldChar w:fldCharType="separate"/>
            </w:r>
            <w:r w:rsidR="008200B0">
              <w:rPr>
                <w:noProof/>
                <w:webHidden/>
              </w:rPr>
              <w:t>31</w:t>
            </w:r>
            <w:r w:rsidR="008200B0">
              <w:rPr>
                <w:noProof/>
                <w:webHidden/>
              </w:rPr>
              <w:fldChar w:fldCharType="end"/>
            </w:r>
          </w:hyperlink>
        </w:p>
        <w:p w14:paraId="147A5AD8" w14:textId="2554E333" w:rsidR="008200B0" w:rsidRDefault="00C93D98">
          <w:pPr>
            <w:pStyle w:val="TDC3"/>
            <w:tabs>
              <w:tab w:val="right" w:leader="dot" w:pos="9350"/>
            </w:tabs>
            <w:rPr>
              <w:rFonts w:asciiTheme="minorHAnsi" w:eastAsiaTheme="minorEastAsia" w:hAnsiTheme="minorHAnsi"/>
              <w:noProof/>
              <w:lang w:eastAsia="es-CO"/>
            </w:rPr>
          </w:pPr>
          <w:hyperlink w:anchor="_Toc54088271" w:history="1">
            <w:r w:rsidR="008200B0" w:rsidRPr="00066816">
              <w:rPr>
                <w:rStyle w:val="Hipervnculo"/>
                <w:noProof/>
              </w:rPr>
              <w:t>Bases de datos no relacionales</w:t>
            </w:r>
            <w:r w:rsidR="008200B0">
              <w:rPr>
                <w:noProof/>
                <w:webHidden/>
              </w:rPr>
              <w:tab/>
            </w:r>
            <w:r w:rsidR="008200B0">
              <w:rPr>
                <w:noProof/>
                <w:webHidden/>
              </w:rPr>
              <w:fldChar w:fldCharType="begin"/>
            </w:r>
            <w:r w:rsidR="008200B0">
              <w:rPr>
                <w:noProof/>
                <w:webHidden/>
              </w:rPr>
              <w:instrText xml:space="preserve"> PAGEREF _Toc54088271 \h </w:instrText>
            </w:r>
            <w:r w:rsidR="008200B0">
              <w:rPr>
                <w:noProof/>
                <w:webHidden/>
              </w:rPr>
            </w:r>
            <w:r w:rsidR="008200B0">
              <w:rPr>
                <w:noProof/>
                <w:webHidden/>
              </w:rPr>
              <w:fldChar w:fldCharType="separate"/>
            </w:r>
            <w:r w:rsidR="008200B0">
              <w:rPr>
                <w:noProof/>
                <w:webHidden/>
              </w:rPr>
              <w:t>31</w:t>
            </w:r>
            <w:r w:rsidR="008200B0">
              <w:rPr>
                <w:noProof/>
                <w:webHidden/>
              </w:rPr>
              <w:fldChar w:fldCharType="end"/>
            </w:r>
          </w:hyperlink>
        </w:p>
        <w:p w14:paraId="34FBC5E5" w14:textId="093F3821" w:rsidR="008200B0" w:rsidRDefault="00C93D98">
          <w:pPr>
            <w:pStyle w:val="TDC2"/>
            <w:tabs>
              <w:tab w:val="right" w:leader="dot" w:pos="9350"/>
            </w:tabs>
            <w:rPr>
              <w:rFonts w:asciiTheme="minorHAnsi" w:eastAsiaTheme="minorEastAsia" w:hAnsiTheme="minorHAnsi"/>
              <w:noProof/>
              <w:lang w:eastAsia="es-CO"/>
            </w:rPr>
          </w:pPr>
          <w:hyperlink w:anchor="_Toc54088272" w:history="1">
            <w:r w:rsidR="008200B0" w:rsidRPr="00066816">
              <w:rPr>
                <w:rStyle w:val="Hipervnculo"/>
                <w:noProof/>
              </w:rPr>
              <w:t>Servidor de bases de datos</w:t>
            </w:r>
            <w:r w:rsidR="008200B0">
              <w:rPr>
                <w:noProof/>
                <w:webHidden/>
              </w:rPr>
              <w:tab/>
            </w:r>
            <w:r w:rsidR="008200B0">
              <w:rPr>
                <w:noProof/>
                <w:webHidden/>
              </w:rPr>
              <w:fldChar w:fldCharType="begin"/>
            </w:r>
            <w:r w:rsidR="008200B0">
              <w:rPr>
                <w:noProof/>
                <w:webHidden/>
              </w:rPr>
              <w:instrText xml:space="preserve"> PAGEREF _Toc54088272 \h </w:instrText>
            </w:r>
            <w:r w:rsidR="008200B0">
              <w:rPr>
                <w:noProof/>
                <w:webHidden/>
              </w:rPr>
            </w:r>
            <w:r w:rsidR="008200B0">
              <w:rPr>
                <w:noProof/>
                <w:webHidden/>
              </w:rPr>
              <w:fldChar w:fldCharType="separate"/>
            </w:r>
            <w:r w:rsidR="008200B0">
              <w:rPr>
                <w:noProof/>
                <w:webHidden/>
              </w:rPr>
              <w:t>33</w:t>
            </w:r>
            <w:r w:rsidR="008200B0">
              <w:rPr>
                <w:noProof/>
                <w:webHidden/>
              </w:rPr>
              <w:fldChar w:fldCharType="end"/>
            </w:r>
          </w:hyperlink>
        </w:p>
        <w:p w14:paraId="39E3A939" w14:textId="63753699" w:rsidR="008200B0" w:rsidRDefault="00C93D98">
          <w:pPr>
            <w:pStyle w:val="TDC3"/>
            <w:tabs>
              <w:tab w:val="right" w:leader="dot" w:pos="9350"/>
            </w:tabs>
            <w:rPr>
              <w:rFonts w:asciiTheme="minorHAnsi" w:eastAsiaTheme="minorEastAsia" w:hAnsiTheme="minorHAnsi"/>
              <w:noProof/>
              <w:lang w:eastAsia="es-CO"/>
            </w:rPr>
          </w:pPr>
          <w:hyperlink w:anchor="_Toc54088273" w:history="1">
            <w:r w:rsidR="008200B0" w:rsidRPr="00066816">
              <w:rPr>
                <w:rStyle w:val="Hipervnculo"/>
                <w:noProof/>
              </w:rPr>
              <w:t>Seguridad e integridad de los datos</w:t>
            </w:r>
            <w:r w:rsidR="008200B0">
              <w:rPr>
                <w:noProof/>
                <w:webHidden/>
              </w:rPr>
              <w:tab/>
            </w:r>
            <w:r w:rsidR="008200B0">
              <w:rPr>
                <w:noProof/>
                <w:webHidden/>
              </w:rPr>
              <w:fldChar w:fldCharType="begin"/>
            </w:r>
            <w:r w:rsidR="008200B0">
              <w:rPr>
                <w:noProof/>
                <w:webHidden/>
              </w:rPr>
              <w:instrText xml:space="preserve"> PAGEREF _Toc54088273 \h </w:instrText>
            </w:r>
            <w:r w:rsidR="008200B0">
              <w:rPr>
                <w:noProof/>
                <w:webHidden/>
              </w:rPr>
            </w:r>
            <w:r w:rsidR="008200B0">
              <w:rPr>
                <w:noProof/>
                <w:webHidden/>
              </w:rPr>
              <w:fldChar w:fldCharType="separate"/>
            </w:r>
            <w:r w:rsidR="008200B0">
              <w:rPr>
                <w:noProof/>
                <w:webHidden/>
              </w:rPr>
              <w:t>34</w:t>
            </w:r>
            <w:r w:rsidR="008200B0">
              <w:rPr>
                <w:noProof/>
                <w:webHidden/>
              </w:rPr>
              <w:fldChar w:fldCharType="end"/>
            </w:r>
          </w:hyperlink>
        </w:p>
        <w:p w14:paraId="6DDFD109" w14:textId="6B38EA6B" w:rsidR="008200B0" w:rsidRDefault="00C93D98">
          <w:pPr>
            <w:pStyle w:val="TDC1"/>
            <w:tabs>
              <w:tab w:val="right" w:leader="dot" w:pos="9350"/>
            </w:tabs>
            <w:rPr>
              <w:rFonts w:asciiTheme="minorHAnsi" w:eastAsiaTheme="minorEastAsia" w:hAnsiTheme="minorHAnsi"/>
              <w:noProof/>
              <w:lang w:eastAsia="es-CO"/>
            </w:rPr>
          </w:pPr>
          <w:hyperlink w:anchor="_Toc54088274" w:history="1">
            <w:r w:rsidR="008200B0" w:rsidRPr="00066816">
              <w:rPr>
                <w:rStyle w:val="Hipervnculo"/>
                <w:rFonts w:eastAsia="Times New Roman"/>
                <w:noProof/>
                <w:lang w:eastAsia="es-CO"/>
              </w:rPr>
              <w:t>ESTADO DEL ARTE</w:t>
            </w:r>
            <w:r w:rsidR="008200B0">
              <w:rPr>
                <w:noProof/>
                <w:webHidden/>
              </w:rPr>
              <w:tab/>
            </w:r>
            <w:r w:rsidR="008200B0">
              <w:rPr>
                <w:noProof/>
                <w:webHidden/>
              </w:rPr>
              <w:fldChar w:fldCharType="begin"/>
            </w:r>
            <w:r w:rsidR="008200B0">
              <w:rPr>
                <w:noProof/>
                <w:webHidden/>
              </w:rPr>
              <w:instrText xml:space="preserve"> PAGEREF _Toc54088274 \h </w:instrText>
            </w:r>
            <w:r w:rsidR="008200B0">
              <w:rPr>
                <w:noProof/>
                <w:webHidden/>
              </w:rPr>
            </w:r>
            <w:r w:rsidR="008200B0">
              <w:rPr>
                <w:noProof/>
                <w:webHidden/>
              </w:rPr>
              <w:fldChar w:fldCharType="separate"/>
            </w:r>
            <w:r w:rsidR="008200B0">
              <w:rPr>
                <w:noProof/>
                <w:webHidden/>
              </w:rPr>
              <w:t>36</w:t>
            </w:r>
            <w:r w:rsidR="008200B0">
              <w:rPr>
                <w:noProof/>
                <w:webHidden/>
              </w:rPr>
              <w:fldChar w:fldCharType="end"/>
            </w:r>
          </w:hyperlink>
        </w:p>
        <w:p w14:paraId="3E634499" w14:textId="4ECCC0B8" w:rsidR="008200B0" w:rsidRDefault="00C93D98">
          <w:pPr>
            <w:pStyle w:val="TDC2"/>
            <w:tabs>
              <w:tab w:val="right" w:leader="dot" w:pos="9350"/>
            </w:tabs>
            <w:rPr>
              <w:rFonts w:asciiTheme="minorHAnsi" w:eastAsiaTheme="minorEastAsia" w:hAnsiTheme="minorHAnsi"/>
              <w:noProof/>
              <w:lang w:eastAsia="es-CO"/>
            </w:rPr>
          </w:pPr>
          <w:hyperlink w:anchor="_Toc54088275" w:history="1">
            <w:r w:rsidR="008200B0" w:rsidRPr="00066816">
              <w:rPr>
                <w:rStyle w:val="Hipervnculo"/>
                <w:noProof/>
                <w:lang w:eastAsia="es-CO"/>
              </w:rPr>
              <w:t>Descripción de los trabajos</w:t>
            </w:r>
            <w:r w:rsidR="008200B0">
              <w:rPr>
                <w:noProof/>
                <w:webHidden/>
              </w:rPr>
              <w:tab/>
            </w:r>
            <w:r w:rsidR="008200B0">
              <w:rPr>
                <w:noProof/>
                <w:webHidden/>
              </w:rPr>
              <w:fldChar w:fldCharType="begin"/>
            </w:r>
            <w:r w:rsidR="008200B0">
              <w:rPr>
                <w:noProof/>
                <w:webHidden/>
              </w:rPr>
              <w:instrText xml:space="preserve"> PAGEREF _Toc54088275 \h </w:instrText>
            </w:r>
            <w:r w:rsidR="008200B0">
              <w:rPr>
                <w:noProof/>
                <w:webHidden/>
              </w:rPr>
            </w:r>
            <w:r w:rsidR="008200B0">
              <w:rPr>
                <w:noProof/>
                <w:webHidden/>
              </w:rPr>
              <w:fldChar w:fldCharType="separate"/>
            </w:r>
            <w:r w:rsidR="008200B0">
              <w:rPr>
                <w:noProof/>
                <w:webHidden/>
              </w:rPr>
              <w:t>36</w:t>
            </w:r>
            <w:r w:rsidR="008200B0">
              <w:rPr>
                <w:noProof/>
                <w:webHidden/>
              </w:rPr>
              <w:fldChar w:fldCharType="end"/>
            </w:r>
          </w:hyperlink>
        </w:p>
        <w:p w14:paraId="014B8504" w14:textId="7C899941" w:rsidR="008200B0" w:rsidRDefault="00C93D98">
          <w:pPr>
            <w:pStyle w:val="TDC3"/>
            <w:tabs>
              <w:tab w:val="right" w:leader="dot" w:pos="9350"/>
            </w:tabs>
            <w:rPr>
              <w:rFonts w:asciiTheme="minorHAnsi" w:eastAsiaTheme="minorEastAsia" w:hAnsiTheme="minorHAnsi"/>
              <w:noProof/>
              <w:lang w:eastAsia="es-CO"/>
            </w:rPr>
          </w:pPr>
          <w:hyperlink w:anchor="_Toc54088276" w:history="1">
            <w:r w:rsidR="008200B0" w:rsidRPr="00066816">
              <w:rPr>
                <w:rStyle w:val="Hipervnculo"/>
                <w:noProof/>
                <w:lang w:eastAsia="es-CO"/>
              </w:rPr>
              <w:t>Pausa activa como factor de cambio en actividad física en funcionarios públicos</w:t>
            </w:r>
            <w:r w:rsidR="008200B0">
              <w:rPr>
                <w:noProof/>
                <w:webHidden/>
              </w:rPr>
              <w:tab/>
            </w:r>
            <w:r w:rsidR="008200B0">
              <w:rPr>
                <w:noProof/>
                <w:webHidden/>
              </w:rPr>
              <w:fldChar w:fldCharType="begin"/>
            </w:r>
            <w:r w:rsidR="008200B0">
              <w:rPr>
                <w:noProof/>
                <w:webHidden/>
              </w:rPr>
              <w:instrText xml:space="preserve"> PAGEREF _Toc54088276 \h </w:instrText>
            </w:r>
            <w:r w:rsidR="008200B0">
              <w:rPr>
                <w:noProof/>
                <w:webHidden/>
              </w:rPr>
            </w:r>
            <w:r w:rsidR="008200B0">
              <w:rPr>
                <w:noProof/>
                <w:webHidden/>
              </w:rPr>
              <w:fldChar w:fldCharType="separate"/>
            </w:r>
            <w:r w:rsidR="008200B0">
              <w:rPr>
                <w:noProof/>
                <w:webHidden/>
              </w:rPr>
              <w:t>36</w:t>
            </w:r>
            <w:r w:rsidR="008200B0">
              <w:rPr>
                <w:noProof/>
                <w:webHidden/>
              </w:rPr>
              <w:fldChar w:fldCharType="end"/>
            </w:r>
          </w:hyperlink>
        </w:p>
        <w:p w14:paraId="493A9F5A" w14:textId="22F2CFEC" w:rsidR="008200B0" w:rsidRDefault="00C93D98">
          <w:pPr>
            <w:pStyle w:val="TDC3"/>
            <w:tabs>
              <w:tab w:val="right" w:leader="dot" w:pos="9350"/>
            </w:tabs>
            <w:rPr>
              <w:rFonts w:asciiTheme="minorHAnsi" w:eastAsiaTheme="minorEastAsia" w:hAnsiTheme="minorHAnsi"/>
              <w:noProof/>
              <w:lang w:eastAsia="es-CO"/>
            </w:rPr>
          </w:pPr>
          <w:hyperlink w:anchor="_Toc54088277" w:history="1">
            <w:r w:rsidR="008200B0" w:rsidRPr="00066816">
              <w:rPr>
                <w:rStyle w:val="Hipervnculo"/>
                <w:noProof/>
                <w:lang w:eastAsia="es-CO"/>
              </w:rPr>
              <w:t>Pausas activas</w:t>
            </w:r>
            <w:r w:rsidR="008200B0">
              <w:rPr>
                <w:noProof/>
                <w:webHidden/>
              </w:rPr>
              <w:tab/>
            </w:r>
            <w:r w:rsidR="008200B0">
              <w:rPr>
                <w:noProof/>
                <w:webHidden/>
              </w:rPr>
              <w:fldChar w:fldCharType="begin"/>
            </w:r>
            <w:r w:rsidR="008200B0">
              <w:rPr>
                <w:noProof/>
                <w:webHidden/>
              </w:rPr>
              <w:instrText xml:space="preserve"> PAGEREF _Toc54088277 \h </w:instrText>
            </w:r>
            <w:r w:rsidR="008200B0">
              <w:rPr>
                <w:noProof/>
                <w:webHidden/>
              </w:rPr>
            </w:r>
            <w:r w:rsidR="008200B0">
              <w:rPr>
                <w:noProof/>
                <w:webHidden/>
              </w:rPr>
              <w:fldChar w:fldCharType="separate"/>
            </w:r>
            <w:r w:rsidR="008200B0">
              <w:rPr>
                <w:noProof/>
                <w:webHidden/>
              </w:rPr>
              <w:t>37</w:t>
            </w:r>
            <w:r w:rsidR="008200B0">
              <w:rPr>
                <w:noProof/>
                <w:webHidden/>
              </w:rPr>
              <w:fldChar w:fldCharType="end"/>
            </w:r>
          </w:hyperlink>
        </w:p>
        <w:p w14:paraId="690022AD" w14:textId="5C9D8C2A" w:rsidR="008200B0" w:rsidRDefault="00C93D98">
          <w:pPr>
            <w:pStyle w:val="TDC3"/>
            <w:tabs>
              <w:tab w:val="right" w:leader="dot" w:pos="9350"/>
            </w:tabs>
            <w:rPr>
              <w:rFonts w:asciiTheme="minorHAnsi" w:eastAsiaTheme="minorEastAsia" w:hAnsiTheme="minorHAnsi"/>
              <w:noProof/>
              <w:lang w:eastAsia="es-CO"/>
            </w:rPr>
          </w:pPr>
          <w:hyperlink w:anchor="_Toc54088278" w:history="1">
            <w:r w:rsidR="008200B0" w:rsidRPr="00066816">
              <w:rPr>
                <w:rStyle w:val="Hipervnculo"/>
                <w:noProof/>
                <w:lang w:eastAsia="es-CO"/>
              </w:rPr>
              <w:t>Futura Activa 4.0</w:t>
            </w:r>
            <w:r w:rsidR="008200B0">
              <w:rPr>
                <w:noProof/>
                <w:webHidden/>
              </w:rPr>
              <w:tab/>
            </w:r>
            <w:r w:rsidR="008200B0">
              <w:rPr>
                <w:noProof/>
                <w:webHidden/>
              </w:rPr>
              <w:fldChar w:fldCharType="begin"/>
            </w:r>
            <w:r w:rsidR="008200B0">
              <w:rPr>
                <w:noProof/>
                <w:webHidden/>
              </w:rPr>
              <w:instrText xml:space="preserve"> PAGEREF _Toc54088278 \h </w:instrText>
            </w:r>
            <w:r w:rsidR="008200B0">
              <w:rPr>
                <w:noProof/>
                <w:webHidden/>
              </w:rPr>
            </w:r>
            <w:r w:rsidR="008200B0">
              <w:rPr>
                <w:noProof/>
                <w:webHidden/>
              </w:rPr>
              <w:fldChar w:fldCharType="separate"/>
            </w:r>
            <w:r w:rsidR="008200B0">
              <w:rPr>
                <w:noProof/>
                <w:webHidden/>
              </w:rPr>
              <w:t>37</w:t>
            </w:r>
            <w:r w:rsidR="008200B0">
              <w:rPr>
                <w:noProof/>
                <w:webHidden/>
              </w:rPr>
              <w:fldChar w:fldCharType="end"/>
            </w:r>
          </w:hyperlink>
        </w:p>
        <w:p w14:paraId="453F2A21" w14:textId="368183EC" w:rsidR="008200B0" w:rsidRDefault="00C93D98">
          <w:pPr>
            <w:pStyle w:val="TDC3"/>
            <w:tabs>
              <w:tab w:val="right" w:leader="dot" w:pos="9350"/>
            </w:tabs>
            <w:rPr>
              <w:rFonts w:asciiTheme="minorHAnsi" w:eastAsiaTheme="minorEastAsia" w:hAnsiTheme="minorHAnsi"/>
              <w:noProof/>
              <w:lang w:eastAsia="es-CO"/>
            </w:rPr>
          </w:pPr>
          <w:hyperlink w:anchor="_Toc54088279" w:history="1">
            <w:r w:rsidR="008200B0" w:rsidRPr="00066816">
              <w:rPr>
                <w:rStyle w:val="Hipervnculo"/>
                <w:noProof/>
                <w:lang w:eastAsia="es-CO"/>
              </w:rPr>
              <w:t>Pausapp</w:t>
            </w:r>
            <w:r w:rsidR="008200B0">
              <w:rPr>
                <w:noProof/>
                <w:webHidden/>
              </w:rPr>
              <w:tab/>
            </w:r>
            <w:r w:rsidR="008200B0">
              <w:rPr>
                <w:noProof/>
                <w:webHidden/>
              </w:rPr>
              <w:fldChar w:fldCharType="begin"/>
            </w:r>
            <w:r w:rsidR="008200B0">
              <w:rPr>
                <w:noProof/>
                <w:webHidden/>
              </w:rPr>
              <w:instrText xml:space="preserve"> PAGEREF _Toc54088279 \h </w:instrText>
            </w:r>
            <w:r w:rsidR="008200B0">
              <w:rPr>
                <w:noProof/>
                <w:webHidden/>
              </w:rPr>
            </w:r>
            <w:r w:rsidR="008200B0">
              <w:rPr>
                <w:noProof/>
                <w:webHidden/>
              </w:rPr>
              <w:fldChar w:fldCharType="separate"/>
            </w:r>
            <w:r w:rsidR="008200B0">
              <w:rPr>
                <w:noProof/>
                <w:webHidden/>
              </w:rPr>
              <w:t>38</w:t>
            </w:r>
            <w:r w:rsidR="008200B0">
              <w:rPr>
                <w:noProof/>
                <w:webHidden/>
              </w:rPr>
              <w:fldChar w:fldCharType="end"/>
            </w:r>
          </w:hyperlink>
        </w:p>
        <w:p w14:paraId="23400151" w14:textId="202E2D2A" w:rsidR="008200B0" w:rsidRDefault="00C93D98">
          <w:pPr>
            <w:pStyle w:val="TDC2"/>
            <w:tabs>
              <w:tab w:val="right" w:leader="dot" w:pos="9350"/>
            </w:tabs>
            <w:rPr>
              <w:rFonts w:asciiTheme="minorHAnsi" w:eastAsiaTheme="minorEastAsia" w:hAnsiTheme="minorHAnsi"/>
              <w:noProof/>
              <w:lang w:eastAsia="es-CO"/>
            </w:rPr>
          </w:pPr>
          <w:hyperlink w:anchor="_Toc54088280" w:history="1">
            <w:r w:rsidR="008200B0" w:rsidRPr="00066816">
              <w:rPr>
                <w:rStyle w:val="Hipervnculo"/>
                <w:noProof/>
                <w:lang w:eastAsia="es-CO"/>
              </w:rPr>
              <w:t>Conclusión</w:t>
            </w:r>
            <w:r w:rsidR="008200B0">
              <w:rPr>
                <w:noProof/>
                <w:webHidden/>
              </w:rPr>
              <w:tab/>
            </w:r>
            <w:r w:rsidR="008200B0">
              <w:rPr>
                <w:noProof/>
                <w:webHidden/>
              </w:rPr>
              <w:fldChar w:fldCharType="begin"/>
            </w:r>
            <w:r w:rsidR="008200B0">
              <w:rPr>
                <w:noProof/>
                <w:webHidden/>
              </w:rPr>
              <w:instrText xml:space="preserve"> PAGEREF _Toc54088280 \h </w:instrText>
            </w:r>
            <w:r w:rsidR="008200B0">
              <w:rPr>
                <w:noProof/>
                <w:webHidden/>
              </w:rPr>
            </w:r>
            <w:r w:rsidR="008200B0">
              <w:rPr>
                <w:noProof/>
                <w:webHidden/>
              </w:rPr>
              <w:fldChar w:fldCharType="separate"/>
            </w:r>
            <w:r w:rsidR="008200B0">
              <w:rPr>
                <w:noProof/>
                <w:webHidden/>
              </w:rPr>
              <w:t>42</w:t>
            </w:r>
            <w:r w:rsidR="008200B0">
              <w:rPr>
                <w:noProof/>
                <w:webHidden/>
              </w:rPr>
              <w:fldChar w:fldCharType="end"/>
            </w:r>
          </w:hyperlink>
        </w:p>
        <w:p w14:paraId="697F4548" w14:textId="7FF1F562" w:rsidR="008200B0" w:rsidRDefault="00C93D98">
          <w:pPr>
            <w:pStyle w:val="TDC1"/>
            <w:tabs>
              <w:tab w:val="right" w:leader="dot" w:pos="9350"/>
            </w:tabs>
            <w:rPr>
              <w:rFonts w:asciiTheme="minorHAnsi" w:eastAsiaTheme="minorEastAsia" w:hAnsiTheme="minorHAnsi"/>
              <w:noProof/>
              <w:lang w:eastAsia="es-CO"/>
            </w:rPr>
          </w:pPr>
          <w:hyperlink w:anchor="_Toc54088281" w:history="1">
            <w:r w:rsidR="008200B0" w:rsidRPr="00066816">
              <w:rPr>
                <w:rStyle w:val="Hipervnculo"/>
                <w:noProof/>
              </w:rPr>
              <w:t>PREGUNTA GENERADORA</w:t>
            </w:r>
            <w:r w:rsidR="008200B0">
              <w:rPr>
                <w:noProof/>
                <w:webHidden/>
              </w:rPr>
              <w:tab/>
            </w:r>
            <w:r w:rsidR="008200B0">
              <w:rPr>
                <w:noProof/>
                <w:webHidden/>
              </w:rPr>
              <w:fldChar w:fldCharType="begin"/>
            </w:r>
            <w:r w:rsidR="008200B0">
              <w:rPr>
                <w:noProof/>
                <w:webHidden/>
              </w:rPr>
              <w:instrText xml:space="preserve"> PAGEREF _Toc54088281 \h </w:instrText>
            </w:r>
            <w:r w:rsidR="008200B0">
              <w:rPr>
                <w:noProof/>
                <w:webHidden/>
              </w:rPr>
            </w:r>
            <w:r w:rsidR="008200B0">
              <w:rPr>
                <w:noProof/>
                <w:webHidden/>
              </w:rPr>
              <w:fldChar w:fldCharType="separate"/>
            </w:r>
            <w:r w:rsidR="008200B0">
              <w:rPr>
                <w:noProof/>
                <w:webHidden/>
              </w:rPr>
              <w:t>43</w:t>
            </w:r>
            <w:r w:rsidR="008200B0">
              <w:rPr>
                <w:noProof/>
                <w:webHidden/>
              </w:rPr>
              <w:fldChar w:fldCharType="end"/>
            </w:r>
          </w:hyperlink>
        </w:p>
        <w:p w14:paraId="5291D896" w14:textId="29ECAD5D" w:rsidR="008200B0" w:rsidRDefault="00C93D98">
          <w:pPr>
            <w:pStyle w:val="TDC1"/>
            <w:tabs>
              <w:tab w:val="right" w:leader="dot" w:pos="9350"/>
            </w:tabs>
            <w:rPr>
              <w:rFonts w:asciiTheme="minorHAnsi" w:eastAsiaTheme="minorEastAsia" w:hAnsiTheme="minorHAnsi"/>
              <w:noProof/>
              <w:lang w:eastAsia="es-CO"/>
            </w:rPr>
          </w:pPr>
          <w:hyperlink w:anchor="_Toc54088282" w:history="1">
            <w:r w:rsidR="008200B0" w:rsidRPr="00066816">
              <w:rPr>
                <w:rStyle w:val="Hipervnculo"/>
                <w:noProof/>
              </w:rPr>
              <w:t>OBJETIVOS</w:t>
            </w:r>
            <w:r w:rsidR="008200B0">
              <w:rPr>
                <w:noProof/>
                <w:webHidden/>
              </w:rPr>
              <w:tab/>
            </w:r>
            <w:r w:rsidR="008200B0">
              <w:rPr>
                <w:noProof/>
                <w:webHidden/>
              </w:rPr>
              <w:fldChar w:fldCharType="begin"/>
            </w:r>
            <w:r w:rsidR="008200B0">
              <w:rPr>
                <w:noProof/>
                <w:webHidden/>
              </w:rPr>
              <w:instrText xml:space="preserve"> PAGEREF _Toc54088282 \h </w:instrText>
            </w:r>
            <w:r w:rsidR="008200B0">
              <w:rPr>
                <w:noProof/>
                <w:webHidden/>
              </w:rPr>
            </w:r>
            <w:r w:rsidR="008200B0">
              <w:rPr>
                <w:noProof/>
                <w:webHidden/>
              </w:rPr>
              <w:fldChar w:fldCharType="separate"/>
            </w:r>
            <w:r w:rsidR="008200B0">
              <w:rPr>
                <w:noProof/>
                <w:webHidden/>
              </w:rPr>
              <w:t>43</w:t>
            </w:r>
            <w:r w:rsidR="008200B0">
              <w:rPr>
                <w:noProof/>
                <w:webHidden/>
              </w:rPr>
              <w:fldChar w:fldCharType="end"/>
            </w:r>
          </w:hyperlink>
        </w:p>
        <w:p w14:paraId="402ECEE1" w14:textId="722232E9" w:rsidR="008200B0" w:rsidRDefault="00C93D98">
          <w:pPr>
            <w:pStyle w:val="TDC2"/>
            <w:tabs>
              <w:tab w:val="right" w:leader="dot" w:pos="9350"/>
            </w:tabs>
            <w:rPr>
              <w:rFonts w:asciiTheme="minorHAnsi" w:eastAsiaTheme="minorEastAsia" w:hAnsiTheme="minorHAnsi"/>
              <w:noProof/>
              <w:lang w:eastAsia="es-CO"/>
            </w:rPr>
          </w:pPr>
          <w:hyperlink w:anchor="_Toc54088283" w:history="1">
            <w:r w:rsidR="008200B0" w:rsidRPr="00066816">
              <w:rPr>
                <w:rStyle w:val="Hipervnculo"/>
                <w:noProof/>
              </w:rPr>
              <w:t>Objetivo general</w:t>
            </w:r>
            <w:r w:rsidR="008200B0">
              <w:rPr>
                <w:noProof/>
                <w:webHidden/>
              </w:rPr>
              <w:tab/>
            </w:r>
            <w:r w:rsidR="008200B0">
              <w:rPr>
                <w:noProof/>
                <w:webHidden/>
              </w:rPr>
              <w:fldChar w:fldCharType="begin"/>
            </w:r>
            <w:r w:rsidR="008200B0">
              <w:rPr>
                <w:noProof/>
                <w:webHidden/>
              </w:rPr>
              <w:instrText xml:space="preserve"> PAGEREF _Toc54088283 \h </w:instrText>
            </w:r>
            <w:r w:rsidR="008200B0">
              <w:rPr>
                <w:noProof/>
                <w:webHidden/>
              </w:rPr>
            </w:r>
            <w:r w:rsidR="008200B0">
              <w:rPr>
                <w:noProof/>
                <w:webHidden/>
              </w:rPr>
              <w:fldChar w:fldCharType="separate"/>
            </w:r>
            <w:r w:rsidR="008200B0">
              <w:rPr>
                <w:noProof/>
                <w:webHidden/>
              </w:rPr>
              <w:t>43</w:t>
            </w:r>
            <w:r w:rsidR="008200B0">
              <w:rPr>
                <w:noProof/>
                <w:webHidden/>
              </w:rPr>
              <w:fldChar w:fldCharType="end"/>
            </w:r>
          </w:hyperlink>
        </w:p>
        <w:p w14:paraId="5EC36627" w14:textId="0199CD70" w:rsidR="008200B0" w:rsidRDefault="00C93D98">
          <w:pPr>
            <w:pStyle w:val="TDC2"/>
            <w:tabs>
              <w:tab w:val="right" w:leader="dot" w:pos="9350"/>
            </w:tabs>
            <w:rPr>
              <w:rFonts w:asciiTheme="minorHAnsi" w:eastAsiaTheme="minorEastAsia" w:hAnsiTheme="minorHAnsi"/>
              <w:noProof/>
              <w:lang w:eastAsia="es-CO"/>
            </w:rPr>
          </w:pPr>
          <w:hyperlink w:anchor="_Toc54088284" w:history="1">
            <w:r w:rsidR="008200B0" w:rsidRPr="00066816">
              <w:rPr>
                <w:rStyle w:val="Hipervnculo"/>
                <w:noProof/>
              </w:rPr>
              <w:t>Desarrollar una aplicación que contribuya con la correcta implementación de las pausas activas de los trabajadores en las empresas colombianas por medio de la gamificación</w:t>
            </w:r>
            <w:r w:rsidR="008200B0">
              <w:rPr>
                <w:noProof/>
                <w:webHidden/>
              </w:rPr>
              <w:tab/>
            </w:r>
            <w:r w:rsidR="008200B0">
              <w:rPr>
                <w:noProof/>
                <w:webHidden/>
              </w:rPr>
              <w:fldChar w:fldCharType="begin"/>
            </w:r>
            <w:r w:rsidR="008200B0">
              <w:rPr>
                <w:noProof/>
                <w:webHidden/>
              </w:rPr>
              <w:instrText xml:space="preserve"> PAGEREF _Toc54088284 \h </w:instrText>
            </w:r>
            <w:r w:rsidR="008200B0">
              <w:rPr>
                <w:noProof/>
                <w:webHidden/>
              </w:rPr>
            </w:r>
            <w:r w:rsidR="008200B0">
              <w:rPr>
                <w:noProof/>
                <w:webHidden/>
              </w:rPr>
              <w:fldChar w:fldCharType="separate"/>
            </w:r>
            <w:r w:rsidR="008200B0">
              <w:rPr>
                <w:noProof/>
                <w:webHidden/>
              </w:rPr>
              <w:t>43</w:t>
            </w:r>
            <w:r w:rsidR="008200B0">
              <w:rPr>
                <w:noProof/>
                <w:webHidden/>
              </w:rPr>
              <w:fldChar w:fldCharType="end"/>
            </w:r>
          </w:hyperlink>
        </w:p>
        <w:p w14:paraId="0932CCE6" w14:textId="4763DDAE" w:rsidR="008200B0" w:rsidRDefault="00C93D98">
          <w:pPr>
            <w:pStyle w:val="TDC2"/>
            <w:tabs>
              <w:tab w:val="right" w:leader="dot" w:pos="9350"/>
            </w:tabs>
            <w:rPr>
              <w:rFonts w:asciiTheme="minorHAnsi" w:eastAsiaTheme="minorEastAsia" w:hAnsiTheme="minorHAnsi"/>
              <w:noProof/>
              <w:lang w:eastAsia="es-CO"/>
            </w:rPr>
          </w:pPr>
          <w:hyperlink w:anchor="_Toc54088285" w:history="1">
            <w:r w:rsidR="008200B0" w:rsidRPr="00066816">
              <w:rPr>
                <w:rStyle w:val="Hipervnculo"/>
                <w:noProof/>
              </w:rPr>
              <w:t>Objetivos específicos</w:t>
            </w:r>
            <w:r w:rsidR="008200B0">
              <w:rPr>
                <w:noProof/>
                <w:webHidden/>
              </w:rPr>
              <w:tab/>
            </w:r>
            <w:r w:rsidR="008200B0">
              <w:rPr>
                <w:noProof/>
                <w:webHidden/>
              </w:rPr>
              <w:fldChar w:fldCharType="begin"/>
            </w:r>
            <w:r w:rsidR="008200B0">
              <w:rPr>
                <w:noProof/>
                <w:webHidden/>
              </w:rPr>
              <w:instrText xml:space="preserve"> PAGEREF _Toc54088285 \h </w:instrText>
            </w:r>
            <w:r w:rsidR="008200B0">
              <w:rPr>
                <w:noProof/>
                <w:webHidden/>
              </w:rPr>
            </w:r>
            <w:r w:rsidR="008200B0">
              <w:rPr>
                <w:noProof/>
                <w:webHidden/>
              </w:rPr>
              <w:fldChar w:fldCharType="separate"/>
            </w:r>
            <w:r w:rsidR="008200B0">
              <w:rPr>
                <w:noProof/>
                <w:webHidden/>
              </w:rPr>
              <w:t>43</w:t>
            </w:r>
            <w:r w:rsidR="008200B0">
              <w:rPr>
                <w:noProof/>
                <w:webHidden/>
              </w:rPr>
              <w:fldChar w:fldCharType="end"/>
            </w:r>
          </w:hyperlink>
        </w:p>
        <w:p w14:paraId="7CEB4827" w14:textId="009BBA46" w:rsidR="008200B0" w:rsidRDefault="00C93D98">
          <w:pPr>
            <w:pStyle w:val="TDC1"/>
            <w:tabs>
              <w:tab w:val="right" w:leader="dot" w:pos="9350"/>
            </w:tabs>
            <w:rPr>
              <w:rFonts w:asciiTheme="minorHAnsi" w:eastAsiaTheme="minorEastAsia" w:hAnsiTheme="minorHAnsi"/>
              <w:noProof/>
              <w:lang w:eastAsia="es-CO"/>
            </w:rPr>
          </w:pPr>
          <w:hyperlink w:anchor="_Toc54088286" w:history="1">
            <w:r w:rsidR="008200B0" w:rsidRPr="00066816">
              <w:rPr>
                <w:rStyle w:val="Hipervnculo"/>
                <w:noProof/>
              </w:rPr>
              <w:t>LIMITACIONES</w:t>
            </w:r>
            <w:r w:rsidR="008200B0">
              <w:rPr>
                <w:noProof/>
                <w:webHidden/>
              </w:rPr>
              <w:tab/>
            </w:r>
            <w:r w:rsidR="008200B0">
              <w:rPr>
                <w:noProof/>
                <w:webHidden/>
              </w:rPr>
              <w:fldChar w:fldCharType="begin"/>
            </w:r>
            <w:r w:rsidR="008200B0">
              <w:rPr>
                <w:noProof/>
                <w:webHidden/>
              </w:rPr>
              <w:instrText xml:space="preserve"> PAGEREF _Toc54088286 \h </w:instrText>
            </w:r>
            <w:r w:rsidR="008200B0">
              <w:rPr>
                <w:noProof/>
                <w:webHidden/>
              </w:rPr>
            </w:r>
            <w:r w:rsidR="008200B0">
              <w:rPr>
                <w:noProof/>
                <w:webHidden/>
              </w:rPr>
              <w:fldChar w:fldCharType="separate"/>
            </w:r>
            <w:r w:rsidR="008200B0">
              <w:rPr>
                <w:noProof/>
                <w:webHidden/>
              </w:rPr>
              <w:t>43</w:t>
            </w:r>
            <w:r w:rsidR="008200B0">
              <w:rPr>
                <w:noProof/>
                <w:webHidden/>
              </w:rPr>
              <w:fldChar w:fldCharType="end"/>
            </w:r>
          </w:hyperlink>
        </w:p>
        <w:p w14:paraId="693BEDA3" w14:textId="554CD9F2" w:rsidR="008200B0" w:rsidRDefault="00C93D98">
          <w:pPr>
            <w:pStyle w:val="TDC1"/>
            <w:tabs>
              <w:tab w:val="right" w:leader="dot" w:pos="9350"/>
            </w:tabs>
            <w:rPr>
              <w:rFonts w:asciiTheme="minorHAnsi" w:eastAsiaTheme="minorEastAsia" w:hAnsiTheme="minorHAnsi"/>
              <w:noProof/>
              <w:lang w:eastAsia="es-CO"/>
            </w:rPr>
          </w:pPr>
          <w:hyperlink w:anchor="_Toc54088287" w:history="1">
            <w:r w:rsidR="008200B0" w:rsidRPr="00066816">
              <w:rPr>
                <w:rStyle w:val="Hipervnculo"/>
                <w:noProof/>
              </w:rPr>
              <w:t>ALCANCES</w:t>
            </w:r>
            <w:r w:rsidR="008200B0">
              <w:rPr>
                <w:noProof/>
                <w:webHidden/>
              </w:rPr>
              <w:tab/>
            </w:r>
            <w:r w:rsidR="008200B0">
              <w:rPr>
                <w:noProof/>
                <w:webHidden/>
              </w:rPr>
              <w:fldChar w:fldCharType="begin"/>
            </w:r>
            <w:r w:rsidR="008200B0">
              <w:rPr>
                <w:noProof/>
                <w:webHidden/>
              </w:rPr>
              <w:instrText xml:space="preserve"> PAGEREF _Toc54088287 \h </w:instrText>
            </w:r>
            <w:r w:rsidR="008200B0">
              <w:rPr>
                <w:noProof/>
                <w:webHidden/>
              </w:rPr>
            </w:r>
            <w:r w:rsidR="008200B0">
              <w:rPr>
                <w:noProof/>
                <w:webHidden/>
              </w:rPr>
              <w:fldChar w:fldCharType="separate"/>
            </w:r>
            <w:r w:rsidR="008200B0">
              <w:rPr>
                <w:noProof/>
                <w:webHidden/>
              </w:rPr>
              <w:t>43</w:t>
            </w:r>
            <w:r w:rsidR="008200B0">
              <w:rPr>
                <w:noProof/>
                <w:webHidden/>
              </w:rPr>
              <w:fldChar w:fldCharType="end"/>
            </w:r>
          </w:hyperlink>
        </w:p>
        <w:p w14:paraId="3B186E97" w14:textId="3B35C8C5" w:rsidR="008200B0" w:rsidRDefault="00C93D98">
          <w:pPr>
            <w:pStyle w:val="TDC1"/>
            <w:tabs>
              <w:tab w:val="right" w:leader="dot" w:pos="9350"/>
            </w:tabs>
            <w:rPr>
              <w:rFonts w:asciiTheme="minorHAnsi" w:eastAsiaTheme="minorEastAsia" w:hAnsiTheme="minorHAnsi"/>
              <w:noProof/>
              <w:lang w:eastAsia="es-CO"/>
            </w:rPr>
          </w:pPr>
          <w:hyperlink w:anchor="_Toc54088288" w:history="1">
            <w:r w:rsidR="008200B0" w:rsidRPr="00066816">
              <w:rPr>
                <w:rStyle w:val="Hipervnculo"/>
                <w:rFonts w:eastAsia="Times New Roman"/>
                <w:noProof/>
                <w:lang w:eastAsia="es-CO"/>
              </w:rPr>
              <w:t>METODOLOGIA</w:t>
            </w:r>
            <w:r w:rsidR="008200B0">
              <w:rPr>
                <w:noProof/>
                <w:webHidden/>
              </w:rPr>
              <w:tab/>
            </w:r>
            <w:r w:rsidR="008200B0">
              <w:rPr>
                <w:noProof/>
                <w:webHidden/>
              </w:rPr>
              <w:fldChar w:fldCharType="begin"/>
            </w:r>
            <w:r w:rsidR="008200B0">
              <w:rPr>
                <w:noProof/>
                <w:webHidden/>
              </w:rPr>
              <w:instrText xml:space="preserve"> PAGEREF _Toc54088288 \h </w:instrText>
            </w:r>
            <w:r w:rsidR="008200B0">
              <w:rPr>
                <w:noProof/>
                <w:webHidden/>
              </w:rPr>
            </w:r>
            <w:r w:rsidR="008200B0">
              <w:rPr>
                <w:noProof/>
                <w:webHidden/>
              </w:rPr>
              <w:fldChar w:fldCharType="separate"/>
            </w:r>
            <w:r w:rsidR="008200B0">
              <w:rPr>
                <w:noProof/>
                <w:webHidden/>
              </w:rPr>
              <w:t>45</w:t>
            </w:r>
            <w:r w:rsidR="008200B0">
              <w:rPr>
                <w:noProof/>
                <w:webHidden/>
              </w:rPr>
              <w:fldChar w:fldCharType="end"/>
            </w:r>
          </w:hyperlink>
        </w:p>
        <w:p w14:paraId="335771AB" w14:textId="163A31DE" w:rsidR="008200B0" w:rsidRDefault="00C93D98">
          <w:pPr>
            <w:pStyle w:val="TDC2"/>
            <w:tabs>
              <w:tab w:val="right" w:leader="dot" w:pos="9350"/>
            </w:tabs>
            <w:rPr>
              <w:rFonts w:asciiTheme="minorHAnsi" w:eastAsiaTheme="minorEastAsia" w:hAnsiTheme="minorHAnsi"/>
              <w:noProof/>
              <w:lang w:eastAsia="es-CO"/>
            </w:rPr>
          </w:pPr>
          <w:hyperlink w:anchor="_Toc54088289" w:history="1">
            <w:r w:rsidR="008200B0" w:rsidRPr="00066816">
              <w:rPr>
                <w:rStyle w:val="Hipervnculo"/>
                <w:rFonts w:eastAsia="Times New Roman"/>
                <w:noProof/>
                <w:lang w:eastAsia="es-CO"/>
              </w:rPr>
              <w:t>CRONOGRAMA</w:t>
            </w:r>
            <w:r w:rsidR="008200B0">
              <w:rPr>
                <w:noProof/>
                <w:webHidden/>
              </w:rPr>
              <w:tab/>
            </w:r>
            <w:r w:rsidR="008200B0">
              <w:rPr>
                <w:noProof/>
                <w:webHidden/>
              </w:rPr>
              <w:fldChar w:fldCharType="begin"/>
            </w:r>
            <w:r w:rsidR="008200B0">
              <w:rPr>
                <w:noProof/>
                <w:webHidden/>
              </w:rPr>
              <w:instrText xml:space="preserve"> PAGEREF _Toc54088289 \h </w:instrText>
            </w:r>
            <w:r w:rsidR="008200B0">
              <w:rPr>
                <w:noProof/>
                <w:webHidden/>
              </w:rPr>
            </w:r>
            <w:r w:rsidR="008200B0">
              <w:rPr>
                <w:noProof/>
                <w:webHidden/>
              </w:rPr>
              <w:fldChar w:fldCharType="separate"/>
            </w:r>
            <w:r w:rsidR="008200B0">
              <w:rPr>
                <w:noProof/>
                <w:webHidden/>
              </w:rPr>
              <w:t>46</w:t>
            </w:r>
            <w:r w:rsidR="008200B0">
              <w:rPr>
                <w:noProof/>
                <w:webHidden/>
              </w:rPr>
              <w:fldChar w:fldCharType="end"/>
            </w:r>
          </w:hyperlink>
        </w:p>
        <w:p w14:paraId="3CB08CA8" w14:textId="068DBC9C" w:rsidR="008200B0" w:rsidRDefault="00C93D98">
          <w:pPr>
            <w:pStyle w:val="TDC1"/>
            <w:tabs>
              <w:tab w:val="right" w:leader="dot" w:pos="9350"/>
            </w:tabs>
            <w:rPr>
              <w:rFonts w:asciiTheme="minorHAnsi" w:eastAsiaTheme="minorEastAsia" w:hAnsiTheme="minorHAnsi"/>
              <w:noProof/>
              <w:lang w:eastAsia="es-CO"/>
            </w:rPr>
          </w:pPr>
          <w:hyperlink w:anchor="_Toc54088290" w:history="1">
            <w:r w:rsidR="008200B0" w:rsidRPr="00066816">
              <w:rPr>
                <w:rStyle w:val="Hipervnculo"/>
                <w:noProof/>
                <w:lang w:eastAsia="es-CO"/>
              </w:rPr>
              <w:t>DESARROLLO</w:t>
            </w:r>
            <w:r w:rsidR="008200B0">
              <w:rPr>
                <w:noProof/>
                <w:webHidden/>
              </w:rPr>
              <w:tab/>
            </w:r>
            <w:r w:rsidR="008200B0">
              <w:rPr>
                <w:noProof/>
                <w:webHidden/>
              </w:rPr>
              <w:fldChar w:fldCharType="begin"/>
            </w:r>
            <w:r w:rsidR="008200B0">
              <w:rPr>
                <w:noProof/>
                <w:webHidden/>
              </w:rPr>
              <w:instrText xml:space="preserve"> PAGEREF _Toc54088290 \h </w:instrText>
            </w:r>
            <w:r w:rsidR="008200B0">
              <w:rPr>
                <w:noProof/>
                <w:webHidden/>
              </w:rPr>
            </w:r>
            <w:r w:rsidR="008200B0">
              <w:rPr>
                <w:noProof/>
                <w:webHidden/>
              </w:rPr>
              <w:fldChar w:fldCharType="separate"/>
            </w:r>
            <w:r w:rsidR="008200B0">
              <w:rPr>
                <w:noProof/>
                <w:webHidden/>
              </w:rPr>
              <w:t>47</w:t>
            </w:r>
            <w:r w:rsidR="008200B0">
              <w:rPr>
                <w:noProof/>
                <w:webHidden/>
              </w:rPr>
              <w:fldChar w:fldCharType="end"/>
            </w:r>
          </w:hyperlink>
        </w:p>
        <w:p w14:paraId="5C10D335" w14:textId="063DB9C1" w:rsidR="008200B0" w:rsidRDefault="00C93D98">
          <w:pPr>
            <w:pStyle w:val="TDC2"/>
            <w:tabs>
              <w:tab w:val="right" w:leader="dot" w:pos="9350"/>
            </w:tabs>
            <w:rPr>
              <w:rFonts w:asciiTheme="minorHAnsi" w:eastAsiaTheme="minorEastAsia" w:hAnsiTheme="minorHAnsi"/>
              <w:noProof/>
              <w:lang w:eastAsia="es-CO"/>
            </w:rPr>
          </w:pPr>
          <w:hyperlink w:anchor="_Toc54088291" w:history="1">
            <w:r w:rsidR="008200B0" w:rsidRPr="00066816">
              <w:rPr>
                <w:rStyle w:val="Hipervnculo"/>
                <w:noProof/>
                <w:lang w:eastAsia="es-CO"/>
              </w:rPr>
              <w:t>Arquitectura del proyecto</w:t>
            </w:r>
            <w:r w:rsidR="008200B0">
              <w:rPr>
                <w:noProof/>
                <w:webHidden/>
              </w:rPr>
              <w:tab/>
            </w:r>
            <w:r w:rsidR="008200B0">
              <w:rPr>
                <w:noProof/>
                <w:webHidden/>
              </w:rPr>
              <w:fldChar w:fldCharType="begin"/>
            </w:r>
            <w:r w:rsidR="008200B0">
              <w:rPr>
                <w:noProof/>
                <w:webHidden/>
              </w:rPr>
              <w:instrText xml:space="preserve"> PAGEREF _Toc54088291 \h </w:instrText>
            </w:r>
            <w:r w:rsidR="008200B0">
              <w:rPr>
                <w:noProof/>
                <w:webHidden/>
              </w:rPr>
            </w:r>
            <w:r w:rsidR="008200B0">
              <w:rPr>
                <w:noProof/>
                <w:webHidden/>
              </w:rPr>
              <w:fldChar w:fldCharType="separate"/>
            </w:r>
            <w:r w:rsidR="008200B0">
              <w:rPr>
                <w:noProof/>
                <w:webHidden/>
              </w:rPr>
              <w:t>47</w:t>
            </w:r>
            <w:r w:rsidR="008200B0">
              <w:rPr>
                <w:noProof/>
                <w:webHidden/>
              </w:rPr>
              <w:fldChar w:fldCharType="end"/>
            </w:r>
          </w:hyperlink>
        </w:p>
        <w:p w14:paraId="0C8391B7" w14:textId="6ECD016D" w:rsidR="008200B0" w:rsidRDefault="00C93D98">
          <w:pPr>
            <w:pStyle w:val="TDC2"/>
            <w:tabs>
              <w:tab w:val="right" w:leader="dot" w:pos="9350"/>
            </w:tabs>
            <w:rPr>
              <w:rFonts w:asciiTheme="minorHAnsi" w:eastAsiaTheme="minorEastAsia" w:hAnsiTheme="minorHAnsi"/>
              <w:noProof/>
              <w:lang w:eastAsia="es-CO"/>
            </w:rPr>
          </w:pPr>
          <w:hyperlink w:anchor="_Toc54088292" w:history="1">
            <w:r w:rsidR="008200B0" w:rsidRPr="00066816">
              <w:rPr>
                <w:rStyle w:val="Hipervnculo"/>
                <w:noProof/>
                <w:lang w:eastAsia="es-CO"/>
              </w:rPr>
              <w:t>Diagrama de Despliegue</w:t>
            </w:r>
            <w:r w:rsidR="008200B0">
              <w:rPr>
                <w:noProof/>
                <w:webHidden/>
              </w:rPr>
              <w:tab/>
            </w:r>
            <w:r w:rsidR="008200B0">
              <w:rPr>
                <w:noProof/>
                <w:webHidden/>
              </w:rPr>
              <w:fldChar w:fldCharType="begin"/>
            </w:r>
            <w:r w:rsidR="008200B0">
              <w:rPr>
                <w:noProof/>
                <w:webHidden/>
              </w:rPr>
              <w:instrText xml:space="preserve"> PAGEREF _Toc54088292 \h </w:instrText>
            </w:r>
            <w:r w:rsidR="008200B0">
              <w:rPr>
                <w:noProof/>
                <w:webHidden/>
              </w:rPr>
            </w:r>
            <w:r w:rsidR="008200B0">
              <w:rPr>
                <w:noProof/>
                <w:webHidden/>
              </w:rPr>
              <w:fldChar w:fldCharType="separate"/>
            </w:r>
            <w:r w:rsidR="008200B0">
              <w:rPr>
                <w:noProof/>
                <w:webHidden/>
              </w:rPr>
              <w:t>48</w:t>
            </w:r>
            <w:r w:rsidR="008200B0">
              <w:rPr>
                <w:noProof/>
                <w:webHidden/>
              </w:rPr>
              <w:fldChar w:fldCharType="end"/>
            </w:r>
          </w:hyperlink>
        </w:p>
        <w:p w14:paraId="2E79DDD1" w14:textId="07A46749" w:rsidR="008200B0" w:rsidRDefault="00C93D98">
          <w:pPr>
            <w:pStyle w:val="TDC2"/>
            <w:tabs>
              <w:tab w:val="right" w:leader="dot" w:pos="9350"/>
            </w:tabs>
            <w:rPr>
              <w:rFonts w:asciiTheme="minorHAnsi" w:eastAsiaTheme="minorEastAsia" w:hAnsiTheme="minorHAnsi"/>
              <w:noProof/>
              <w:lang w:eastAsia="es-CO"/>
            </w:rPr>
          </w:pPr>
          <w:hyperlink w:anchor="_Toc54088293" w:history="1">
            <w:r w:rsidR="008200B0" w:rsidRPr="00066816">
              <w:rPr>
                <w:rStyle w:val="Hipervnculo"/>
                <w:noProof/>
                <w:lang w:eastAsia="es-CO"/>
              </w:rPr>
              <w:t>Modelo Entidad Relación</w:t>
            </w:r>
            <w:r w:rsidR="008200B0">
              <w:rPr>
                <w:noProof/>
                <w:webHidden/>
              </w:rPr>
              <w:tab/>
            </w:r>
            <w:r w:rsidR="008200B0">
              <w:rPr>
                <w:noProof/>
                <w:webHidden/>
              </w:rPr>
              <w:fldChar w:fldCharType="begin"/>
            </w:r>
            <w:r w:rsidR="008200B0">
              <w:rPr>
                <w:noProof/>
                <w:webHidden/>
              </w:rPr>
              <w:instrText xml:space="preserve"> PAGEREF _Toc54088293 \h </w:instrText>
            </w:r>
            <w:r w:rsidR="008200B0">
              <w:rPr>
                <w:noProof/>
                <w:webHidden/>
              </w:rPr>
            </w:r>
            <w:r w:rsidR="008200B0">
              <w:rPr>
                <w:noProof/>
                <w:webHidden/>
              </w:rPr>
              <w:fldChar w:fldCharType="separate"/>
            </w:r>
            <w:r w:rsidR="008200B0">
              <w:rPr>
                <w:noProof/>
                <w:webHidden/>
              </w:rPr>
              <w:t>49</w:t>
            </w:r>
            <w:r w:rsidR="008200B0">
              <w:rPr>
                <w:noProof/>
                <w:webHidden/>
              </w:rPr>
              <w:fldChar w:fldCharType="end"/>
            </w:r>
          </w:hyperlink>
        </w:p>
        <w:p w14:paraId="143F6795" w14:textId="2EDAE0D6" w:rsidR="008200B0" w:rsidRDefault="00C93D98">
          <w:pPr>
            <w:pStyle w:val="TDC2"/>
            <w:tabs>
              <w:tab w:val="right" w:leader="dot" w:pos="9350"/>
            </w:tabs>
            <w:rPr>
              <w:rFonts w:asciiTheme="minorHAnsi" w:eastAsiaTheme="minorEastAsia" w:hAnsiTheme="minorHAnsi"/>
              <w:noProof/>
              <w:lang w:eastAsia="es-CO"/>
            </w:rPr>
          </w:pPr>
          <w:hyperlink w:anchor="_Toc54088294" w:history="1">
            <w:r w:rsidR="008200B0" w:rsidRPr="00066816">
              <w:rPr>
                <w:rStyle w:val="Hipervnculo"/>
                <w:noProof/>
                <w:lang w:eastAsia="es-CO"/>
              </w:rPr>
              <w:t>Diccionario de Datos</w:t>
            </w:r>
            <w:r w:rsidR="008200B0">
              <w:rPr>
                <w:noProof/>
                <w:webHidden/>
              </w:rPr>
              <w:tab/>
            </w:r>
            <w:r w:rsidR="008200B0">
              <w:rPr>
                <w:noProof/>
                <w:webHidden/>
              </w:rPr>
              <w:fldChar w:fldCharType="begin"/>
            </w:r>
            <w:r w:rsidR="008200B0">
              <w:rPr>
                <w:noProof/>
                <w:webHidden/>
              </w:rPr>
              <w:instrText xml:space="preserve"> PAGEREF _Toc54088294 \h </w:instrText>
            </w:r>
            <w:r w:rsidR="008200B0">
              <w:rPr>
                <w:noProof/>
                <w:webHidden/>
              </w:rPr>
            </w:r>
            <w:r w:rsidR="008200B0">
              <w:rPr>
                <w:noProof/>
                <w:webHidden/>
              </w:rPr>
              <w:fldChar w:fldCharType="separate"/>
            </w:r>
            <w:r w:rsidR="008200B0">
              <w:rPr>
                <w:noProof/>
                <w:webHidden/>
              </w:rPr>
              <w:t>50</w:t>
            </w:r>
            <w:r w:rsidR="008200B0">
              <w:rPr>
                <w:noProof/>
                <w:webHidden/>
              </w:rPr>
              <w:fldChar w:fldCharType="end"/>
            </w:r>
          </w:hyperlink>
        </w:p>
        <w:p w14:paraId="5F756BA2" w14:textId="3B4F72FE" w:rsidR="008200B0" w:rsidRDefault="00C93D98">
          <w:pPr>
            <w:pStyle w:val="TDC3"/>
            <w:tabs>
              <w:tab w:val="right" w:leader="dot" w:pos="9350"/>
            </w:tabs>
            <w:rPr>
              <w:rFonts w:asciiTheme="minorHAnsi" w:eastAsiaTheme="minorEastAsia" w:hAnsiTheme="minorHAnsi"/>
              <w:noProof/>
              <w:lang w:eastAsia="es-CO"/>
            </w:rPr>
          </w:pPr>
          <w:hyperlink w:anchor="_Toc54088295" w:history="1">
            <w:r w:rsidR="008200B0" w:rsidRPr="00066816">
              <w:rPr>
                <w:rStyle w:val="Hipervnculo"/>
                <w:noProof/>
              </w:rPr>
              <w:t>Listado de Tablas</w:t>
            </w:r>
            <w:r w:rsidR="008200B0">
              <w:rPr>
                <w:noProof/>
                <w:webHidden/>
              </w:rPr>
              <w:tab/>
            </w:r>
            <w:r w:rsidR="008200B0">
              <w:rPr>
                <w:noProof/>
                <w:webHidden/>
              </w:rPr>
              <w:fldChar w:fldCharType="begin"/>
            </w:r>
            <w:r w:rsidR="008200B0">
              <w:rPr>
                <w:noProof/>
                <w:webHidden/>
              </w:rPr>
              <w:instrText xml:space="preserve"> PAGEREF _Toc54088295 \h </w:instrText>
            </w:r>
            <w:r w:rsidR="008200B0">
              <w:rPr>
                <w:noProof/>
                <w:webHidden/>
              </w:rPr>
            </w:r>
            <w:r w:rsidR="008200B0">
              <w:rPr>
                <w:noProof/>
                <w:webHidden/>
              </w:rPr>
              <w:fldChar w:fldCharType="separate"/>
            </w:r>
            <w:r w:rsidR="008200B0">
              <w:rPr>
                <w:noProof/>
                <w:webHidden/>
              </w:rPr>
              <w:t>50</w:t>
            </w:r>
            <w:r w:rsidR="008200B0">
              <w:rPr>
                <w:noProof/>
                <w:webHidden/>
              </w:rPr>
              <w:fldChar w:fldCharType="end"/>
            </w:r>
          </w:hyperlink>
        </w:p>
        <w:p w14:paraId="36AF2202" w14:textId="61228837" w:rsidR="008200B0" w:rsidRDefault="00C93D98">
          <w:pPr>
            <w:pStyle w:val="TDC3"/>
            <w:tabs>
              <w:tab w:val="right" w:leader="dot" w:pos="9350"/>
            </w:tabs>
            <w:rPr>
              <w:rFonts w:asciiTheme="minorHAnsi" w:eastAsiaTheme="minorEastAsia" w:hAnsiTheme="minorHAnsi"/>
              <w:noProof/>
              <w:lang w:eastAsia="es-CO"/>
            </w:rPr>
          </w:pPr>
          <w:hyperlink w:anchor="_Toc54088296" w:history="1">
            <w:r w:rsidR="008200B0" w:rsidRPr="00066816">
              <w:rPr>
                <w:rStyle w:val="Hipervnculo"/>
                <w:noProof/>
              </w:rPr>
              <w:t>afeccion_empleado</w:t>
            </w:r>
            <w:r w:rsidR="008200B0">
              <w:rPr>
                <w:noProof/>
                <w:webHidden/>
              </w:rPr>
              <w:tab/>
            </w:r>
            <w:r w:rsidR="008200B0">
              <w:rPr>
                <w:noProof/>
                <w:webHidden/>
              </w:rPr>
              <w:fldChar w:fldCharType="begin"/>
            </w:r>
            <w:r w:rsidR="008200B0">
              <w:rPr>
                <w:noProof/>
                <w:webHidden/>
              </w:rPr>
              <w:instrText xml:space="preserve"> PAGEREF _Toc54088296 \h </w:instrText>
            </w:r>
            <w:r w:rsidR="008200B0">
              <w:rPr>
                <w:noProof/>
                <w:webHidden/>
              </w:rPr>
            </w:r>
            <w:r w:rsidR="008200B0">
              <w:rPr>
                <w:noProof/>
                <w:webHidden/>
              </w:rPr>
              <w:fldChar w:fldCharType="separate"/>
            </w:r>
            <w:r w:rsidR="008200B0">
              <w:rPr>
                <w:noProof/>
                <w:webHidden/>
              </w:rPr>
              <w:t>51</w:t>
            </w:r>
            <w:r w:rsidR="008200B0">
              <w:rPr>
                <w:noProof/>
                <w:webHidden/>
              </w:rPr>
              <w:fldChar w:fldCharType="end"/>
            </w:r>
          </w:hyperlink>
        </w:p>
        <w:p w14:paraId="77B87FBD" w14:textId="39834050" w:rsidR="008200B0" w:rsidRDefault="00C93D98">
          <w:pPr>
            <w:pStyle w:val="TDC4"/>
            <w:tabs>
              <w:tab w:val="right" w:leader="dot" w:pos="9350"/>
            </w:tabs>
            <w:rPr>
              <w:rFonts w:asciiTheme="minorHAnsi" w:eastAsiaTheme="minorEastAsia" w:hAnsiTheme="minorHAnsi"/>
              <w:noProof/>
              <w:lang w:eastAsia="es-CO"/>
            </w:rPr>
          </w:pPr>
          <w:hyperlink w:anchor="_Toc54088297"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297 \h </w:instrText>
            </w:r>
            <w:r w:rsidR="008200B0">
              <w:rPr>
                <w:noProof/>
                <w:webHidden/>
              </w:rPr>
            </w:r>
            <w:r w:rsidR="008200B0">
              <w:rPr>
                <w:noProof/>
                <w:webHidden/>
              </w:rPr>
              <w:fldChar w:fldCharType="separate"/>
            </w:r>
            <w:r w:rsidR="008200B0">
              <w:rPr>
                <w:noProof/>
                <w:webHidden/>
              </w:rPr>
              <w:t>52</w:t>
            </w:r>
            <w:r w:rsidR="008200B0">
              <w:rPr>
                <w:noProof/>
                <w:webHidden/>
              </w:rPr>
              <w:fldChar w:fldCharType="end"/>
            </w:r>
          </w:hyperlink>
        </w:p>
        <w:p w14:paraId="7C096DC4" w14:textId="757AAD6C" w:rsidR="008200B0" w:rsidRDefault="00C93D98">
          <w:pPr>
            <w:pStyle w:val="TDC3"/>
            <w:tabs>
              <w:tab w:val="right" w:leader="dot" w:pos="9350"/>
            </w:tabs>
            <w:rPr>
              <w:rFonts w:asciiTheme="minorHAnsi" w:eastAsiaTheme="minorEastAsia" w:hAnsiTheme="minorHAnsi"/>
              <w:noProof/>
              <w:lang w:eastAsia="es-CO"/>
            </w:rPr>
          </w:pPr>
          <w:hyperlink w:anchor="_Toc54088298" w:history="1">
            <w:r w:rsidR="008200B0" w:rsidRPr="00066816">
              <w:rPr>
                <w:rStyle w:val="Hipervnculo"/>
                <w:noProof/>
              </w:rPr>
              <w:t>afeccion_medica</w:t>
            </w:r>
            <w:r w:rsidR="008200B0">
              <w:rPr>
                <w:noProof/>
                <w:webHidden/>
              </w:rPr>
              <w:tab/>
            </w:r>
            <w:r w:rsidR="008200B0">
              <w:rPr>
                <w:noProof/>
                <w:webHidden/>
              </w:rPr>
              <w:fldChar w:fldCharType="begin"/>
            </w:r>
            <w:r w:rsidR="008200B0">
              <w:rPr>
                <w:noProof/>
                <w:webHidden/>
              </w:rPr>
              <w:instrText xml:space="preserve"> PAGEREF _Toc54088298 \h </w:instrText>
            </w:r>
            <w:r w:rsidR="008200B0">
              <w:rPr>
                <w:noProof/>
                <w:webHidden/>
              </w:rPr>
            </w:r>
            <w:r w:rsidR="008200B0">
              <w:rPr>
                <w:noProof/>
                <w:webHidden/>
              </w:rPr>
              <w:fldChar w:fldCharType="separate"/>
            </w:r>
            <w:r w:rsidR="008200B0">
              <w:rPr>
                <w:noProof/>
                <w:webHidden/>
              </w:rPr>
              <w:t>52</w:t>
            </w:r>
            <w:r w:rsidR="008200B0">
              <w:rPr>
                <w:noProof/>
                <w:webHidden/>
              </w:rPr>
              <w:fldChar w:fldCharType="end"/>
            </w:r>
          </w:hyperlink>
        </w:p>
        <w:p w14:paraId="10C4FF01" w14:textId="37928199" w:rsidR="008200B0" w:rsidRDefault="00C93D98">
          <w:pPr>
            <w:pStyle w:val="TDC4"/>
            <w:tabs>
              <w:tab w:val="right" w:leader="dot" w:pos="9350"/>
            </w:tabs>
            <w:rPr>
              <w:rFonts w:asciiTheme="minorHAnsi" w:eastAsiaTheme="minorEastAsia" w:hAnsiTheme="minorHAnsi"/>
              <w:noProof/>
              <w:lang w:eastAsia="es-CO"/>
            </w:rPr>
          </w:pPr>
          <w:hyperlink w:anchor="_Toc54088299"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299 \h </w:instrText>
            </w:r>
            <w:r w:rsidR="008200B0">
              <w:rPr>
                <w:noProof/>
                <w:webHidden/>
              </w:rPr>
            </w:r>
            <w:r w:rsidR="008200B0">
              <w:rPr>
                <w:noProof/>
                <w:webHidden/>
              </w:rPr>
              <w:fldChar w:fldCharType="separate"/>
            </w:r>
            <w:r w:rsidR="008200B0">
              <w:rPr>
                <w:noProof/>
                <w:webHidden/>
              </w:rPr>
              <w:t>53</w:t>
            </w:r>
            <w:r w:rsidR="008200B0">
              <w:rPr>
                <w:noProof/>
                <w:webHidden/>
              </w:rPr>
              <w:fldChar w:fldCharType="end"/>
            </w:r>
          </w:hyperlink>
        </w:p>
        <w:p w14:paraId="70777425" w14:textId="033BCD08" w:rsidR="008200B0" w:rsidRDefault="00C93D98">
          <w:pPr>
            <w:pStyle w:val="TDC3"/>
            <w:tabs>
              <w:tab w:val="right" w:leader="dot" w:pos="9350"/>
            </w:tabs>
            <w:rPr>
              <w:rFonts w:asciiTheme="minorHAnsi" w:eastAsiaTheme="minorEastAsia" w:hAnsiTheme="minorHAnsi"/>
              <w:noProof/>
              <w:lang w:eastAsia="es-CO"/>
            </w:rPr>
          </w:pPr>
          <w:hyperlink w:anchor="_Toc54088300" w:history="1">
            <w:r w:rsidR="008200B0" w:rsidRPr="00066816">
              <w:rPr>
                <w:rStyle w:val="Hipervnculo"/>
                <w:noProof/>
              </w:rPr>
              <w:t>afiliacion_contrato</w:t>
            </w:r>
            <w:r w:rsidR="008200B0">
              <w:rPr>
                <w:noProof/>
                <w:webHidden/>
              </w:rPr>
              <w:tab/>
            </w:r>
            <w:r w:rsidR="008200B0">
              <w:rPr>
                <w:noProof/>
                <w:webHidden/>
              </w:rPr>
              <w:fldChar w:fldCharType="begin"/>
            </w:r>
            <w:r w:rsidR="008200B0">
              <w:rPr>
                <w:noProof/>
                <w:webHidden/>
              </w:rPr>
              <w:instrText xml:space="preserve"> PAGEREF _Toc54088300 \h </w:instrText>
            </w:r>
            <w:r w:rsidR="008200B0">
              <w:rPr>
                <w:noProof/>
                <w:webHidden/>
              </w:rPr>
            </w:r>
            <w:r w:rsidR="008200B0">
              <w:rPr>
                <w:noProof/>
                <w:webHidden/>
              </w:rPr>
              <w:fldChar w:fldCharType="separate"/>
            </w:r>
            <w:r w:rsidR="008200B0">
              <w:rPr>
                <w:noProof/>
                <w:webHidden/>
              </w:rPr>
              <w:t>53</w:t>
            </w:r>
            <w:r w:rsidR="008200B0">
              <w:rPr>
                <w:noProof/>
                <w:webHidden/>
              </w:rPr>
              <w:fldChar w:fldCharType="end"/>
            </w:r>
          </w:hyperlink>
        </w:p>
        <w:p w14:paraId="31AFA4C8" w14:textId="64A546A1" w:rsidR="008200B0" w:rsidRDefault="00C93D98">
          <w:pPr>
            <w:pStyle w:val="TDC4"/>
            <w:tabs>
              <w:tab w:val="right" w:leader="dot" w:pos="9350"/>
            </w:tabs>
            <w:rPr>
              <w:rFonts w:asciiTheme="minorHAnsi" w:eastAsiaTheme="minorEastAsia" w:hAnsiTheme="minorHAnsi"/>
              <w:noProof/>
              <w:lang w:eastAsia="es-CO"/>
            </w:rPr>
          </w:pPr>
          <w:hyperlink w:anchor="_Toc54088301"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01 \h </w:instrText>
            </w:r>
            <w:r w:rsidR="008200B0">
              <w:rPr>
                <w:noProof/>
                <w:webHidden/>
              </w:rPr>
            </w:r>
            <w:r w:rsidR="008200B0">
              <w:rPr>
                <w:noProof/>
                <w:webHidden/>
              </w:rPr>
              <w:fldChar w:fldCharType="separate"/>
            </w:r>
            <w:r w:rsidR="008200B0">
              <w:rPr>
                <w:noProof/>
                <w:webHidden/>
              </w:rPr>
              <w:t>53</w:t>
            </w:r>
            <w:r w:rsidR="008200B0">
              <w:rPr>
                <w:noProof/>
                <w:webHidden/>
              </w:rPr>
              <w:fldChar w:fldCharType="end"/>
            </w:r>
          </w:hyperlink>
        </w:p>
        <w:p w14:paraId="3A515184" w14:textId="6DF2BDFE" w:rsidR="008200B0" w:rsidRDefault="00C93D98">
          <w:pPr>
            <w:pStyle w:val="TDC3"/>
            <w:tabs>
              <w:tab w:val="right" w:leader="dot" w:pos="9350"/>
            </w:tabs>
            <w:rPr>
              <w:rFonts w:asciiTheme="minorHAnsi" w:eastAsiaTheme="minorEastAsia" w:hAnsiTheme="minorHAnsi"/>
              <w:noProof/>
              <w:lang w:eastAsia="es-CO"/>
            </w:rPr>
          </w:pPr>
          <w:hyperlink w:anchor="_Toc54088302" w:history="1">
            <w:r w:rsidR="008200B0" w:rsidRPr="00066816">
              <w:rPr>
                <w:rStyle w:val="Hipervnculo"/>
                <w:noProof/>
              </w:rPr>
              <w:t>afiliacion_empleado</w:t>
            </w:r>
            <w:r w:rsidR="008200B0">
              <w:rPr>
                <w:noProof/>
                <w:webHidden/>
              </w:rPr>
              <w:tab/>
            </w:r>
            <w:r w:rsidR="008200B0">
              <w:rPr>
                <w:noProof/>
                <w:webHidden/>
              </w:rPr>
              <w:fldChar w:fldCharType="begin"/>
            </w:r>
            <w:r w:rsidR="008200B0">
              <w:rPr>
                <w:noProof/>
                <w:webHidden/>
              </w:rPr>
              <w:instrText xml:space="preserve"> PAGEREF _Toc54088302 \h </w:instrText>
            </w:r>
            <w:r w:rsidR="008200B0">
              <w:rPr>
                <w:noProof/>
                <w:webHidden/>
              </w:rPr>
            </w:r>
            <w:r w:rsidR="008200B0">
              <w:rPr>
                <w:noProof/>
                <w:webHidden/>
              </w:rPr>
              <w:fldChar w:fldCharType="separate"/>
            </w:r>
            <w:r w:rsidR="008200B0">
              <w:rPr>
                <w:noProof/>
                <w:webHidden/>
              </w:rPr>
              <w:t>54</w:t>
            </w:r>
            <w:r w:rsidR="008200B0">
              <w:rPr>
                <w:noProof/>
                <w:webHidden/>
              </w:rPr>
              <w:fldChar w:fldCharType="end"/>
            </w:r>
          </w:hyperlink>
        </w:p>
        <w:p w14:paraId="5CB10C05" w14:textId="510F260E" w:rsidR="008200B0" w:rsidRDefault="00C93D98">
          <w:pPr>
            <w:pStyle w:val="TDC4"/>
            <w:tabs>
              <w:tab w:val="right" w:leader="dot" w:pos="9350"/>
            </w:tabs>
            <w:rPr>
              <w:rFonts w:asciiTheme="minorHAnsi" w:eastAsiaTheme="minorEastAsia" w:hAnsiTheme="minorHAnsi"/>
              <w:noProof/>
              <w:lang w:eastAsia="es-CO"/>
            </w:rPr>
          </w:pPr>
          <w:hyperlink w:anchor="_Toc54088303"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03 \h </w:instrText>
            </w:r>
            <w:r w:rsidR="008200B0">
              <w:rPr>
                <w:noProof/>
                <w:webHidden/>
              </w:rPr>
            </w:r>
            <w:r w:rsidR="008200B0">
              <w:rPr>
                <w:noProof/>
                <w:webHidden/>
              </w:rPr>
              <w:fldChar w:fldCharType="separate"/>
            </w:r>
            <w:r w:rsidR="008200B0">
              <w:rPr>
                <w:noProof/>
                <w:webHidden/>
              </w:rPr>
              <w:t>54</w:t>
            </w:r>
            <w:r w:rsidR="008200B0">
              <w:rPr>
                <w:noProof/>
                <w:webHidden/>
              </w:rPr>
              <w:fldChar w:fldCharType="end"/>
            </w:r>
          </w:hyperlink>
        </w:p>
        <w:p w14:paraId="0F26F835" w14:textId="2553EB5D" w:rsidR="008200B0" w:rsidRDefault="00C93D98">
          <w:pPr>
            <w:pStyle w:val="TDC3"/>
            <w:tabs>
              <w:tab w:val="right" w:leader="dot" w:pos="9350"/>
            </w:tabs>
            <w:rPr>
              <w:rFonts w:asciiTheme="minorHAnsi" w:eastAsiaTheme="minorEastAsia" w:hAnsiTheme="minorHAnsi"/>
              <w:noProof/>
              <w:lang w:eastAsia="es-CO"/>
            </w:rPr>
          </w:pPr>
          <w:hyperlink w:anchor="_Toc54088304" w:history="1">
            <w:r w:rsidR="008200B0" w:rsidRPr="00066816">
              <w:rPr>
                <w:rStyle w:val="Hipervnculo"/>
                <w:noProof/>
              </w:rPr>
              <w:t>afiliacion_empresa</w:t>
            </w:r>
            <w:r w:rsidR="008200B0">
              <w:rPr>
                <w:noProof/>
                <w:webHidden/>
              </w:rPr>
              <w:tab/>
            </w:r>
            <w:r w:rsidR="008200B0">
              <w:rPr>
                <w:noProof/>
                <w:webHidden/>
              </w:rPr>
              <w:fldChar w:fldCharType="begin"/>
            </w:r>
            <w:r w:rsidR="008200B0">
              <w:rPr>
                <w:noProof/>
                <w:webHidden/>
              </w:rPr>
              <w:instrText xml:space="preserve"> PAGEREF _Toc54088304 \h </w:instrText>
            </w:r>
            <w:r w:rsidR="008200B0">
              <w:rPr>
                <w:noProof/>
                <w:webHidden/>
              </w:rPr>
            </w:r>
            <w:r w:rsidR="008200B0">
              <w:rPr>
                <w:noProof/>
                <w:webHidden/>
              </w:rPr>
              <w:fldChar w:fldCharType="separate"/>
            </w:r>
            <w:r w:rsidR="008200B0">
              <w:rPr>
                <w:noProof/>
                <w:webHidden/>
              </w:rPr>
              <w:t>54</w:t>
            </w:r>
            <w:r w:rsidR="008200B0">
              <w:rPr>
                <w:noProof/>
                <w:webHidden/>
              </w:rPr>
              <w:fldChar w:fldCharType="end"/>
            </w:r>
          </w:hyperlink>
        </w:p>
        <w:p w14:paraId="650CBB4E" w14:textId="70E227EC" w:rsidR="008200B0" w:rsidRDefault="00C93D98">
          <w:pPr>
            <w:pStyle w:val="TDC4"/>
            <w:tabs>
              <w:tab w:val="right" w:leader="dot" w:pos="9350"/>
            </w:tabs>
            <w:rPr>
              <w:rFonts w:asciiTheme="minorHAnsi" w:eastAsiaTheme="minorEastAsia" w:hAnsiTheme="minorHAnsi"/>
              <w:noProof/>
              <w:lang w:eastAsia="es-CO"/>
            </w:rPr>
          </w:pPr>
          <w:hyperlink w:anchor="_Toc54088305"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05 \h </w:instrText>
            </w:r>
            <w:r w:rsidR="008200B0">
              <w:rPr>
                <w:noProof/>
                <w:webHidden/>
              </w:rPr>
            </w:r>
            <w:r w:rsidR="008200B0">
              <w:rPr>
                <w:noProof/>
                <w:webHidden/>
              </w:rPr>
              <w:fldChar w:fldCharType="separate"/>
            </w:r>
            <w:r w:rsidR="008200B0">
              <w:rPr>
                <w:noProof/>
                <w:webHidden/>
              </w:rPr>
              <w:t>55</w:t>
            </w:r>
            <w:r w:rsidR="008200B0">
              <w:rPr>
                <w:noProof/>
                <w:webHidden/>
              </w:rPr>
              <w:fldChar w:fldCharType="end"/>
            </w:r>
          </w:hyperlink>
        </w:p>
        <w:p w14:paraId="347A8610" w14:textId="106E9EAC" w:rsidR="008200B0" w:rsidRDefault="00C93D98">
          <w:pPr>
            <w:pStyle w:val="TDC3"/>
            <w:tabs>
              <w:tab w:val="right" w:leader="dot" w:pos="9350"/>
            </w:tabs>
            <w:rPr>
              <w:rFonts w:asciiTheme="minorHAnsi" w:eastAsiaTheme="minorEastAsia" w:hAnsiTheme="minorHAnsi"/>
              <w:noProof/>
              <w:lang w:eastAsia="es-CO"/>
            </w:rPr>
          </w:pPr>
          <w:hyperlink w:anchor="_Toc54088306" w:history="1">
            <w:r w:rsidR="008200B0" w:rsidRPr="00066816">
              <w:rPr>
                <w:rStyle w:val="Hipervnculo"/>
                <w:noProof/>
              </w:rPr>
              <w:t>Comentario</w:t>
            </w:r>
            <w:r w:rsidR="008200B0">
              <w:rPr>
                <w:noProof/>
                <w:webHidden/>
              </w:rPr>
              <w:tab/>
            </w:r>
            <w:r w:rsidR="008200B0">
              <w:rPr>
                <w:noProof/>
                <w:webHidden/>
              </w:rPr>
              <w:fldChar w:fldCharType="begin"/>
            </w:r>
            <w:r w:rsidR="008200B0">
              <w:rPr>
                <w:noProof/>
                <w:webHidden/>
              </w:rPr>
              <w:instrText xml:space="preserve"> PAGEREF _Toc54088306 \h </w:instrText>
            </w:r>
            <w:r w:rsidR="008200B0">
              <w:rPr>
                <w:noProof/>
                <w:webHidden/>
              </w:rPr>
            </w:r>
            <w:r w:rsidR="008200B0">
              <w:rPr>
                <w:noProof/>
                <w:webHidden/>
              </w:rPr>
              <w:fldChar w:fldCharType="separate"/>
            </w:r>
            <w:r w:rsidR="008200B0">
              <w:rPr>
                <w:noProof/>
                <w:webHidden/>
              </w:rPr>
              <w:t>55</w:t>
            </w:r>
            <w:r w:rsidR="008200B0">
              <w:rPr>
                <w:noProof/>
                <w:webHidden/>
              </w:rPr>
              <w:fldChar w:fldCharType="end"/>
            </w:r>
          </w:hyperlink>
        </w:p>
        <w:p w14:paraId="5B75EEC6" w14:textId="12170CE5" w:rsidR="008200B0" w:rsidRDefault="00C93D98">
          <w:pPr>
            <w:pStyle w:val="TDC4"/>
            <w:tabs>
              <w:tab w:val="right" w:leader="dot" w:pos="9350"/>
            </w:tabs>
            <w:rPr>
              <w:rFonts w:asciiTheme="minorHAnsi" w:eastAsiaTheme="minorEastAsia" w:hAnsiTheme="minorHAnsi"/>
              <w:noProof/>
              <w:lang w:eastAsia="es-CO"/>
            </w:rPr>
          </w:pPr>
          <w:hyperlink w:anchor="_Toc54088307"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07 \h </w:instrText>
            </w:r>
            <w:r w:rsidR="008200B0">
              <w:rPr>
                <w:noProof/>
                <w:webHidden/>
              </w:rPr>
            </w:r>
            <w:r w:rsidR="008200B0">
              <w:rPr>
                <w:noProof/>
                <w:webHidden/>
              </w:rPr>
              <w:fldChar w:fldCharType="separate"/>
            </w:r>
            <w:r w:rsidR="008200B0">
              <w:rPr>
                <w:noProof/>
                <w:webHidden/>
              </w:rPr>
              <w:t>56</w:t>
            </w:r>
            <w:r w:rsidR="008200B0">
              <w:rPr>
                <w:noProof/>
                <w:webHidden/>
              </w:rPr>
              <w:fldChar w:fldCharType="end"/>
            </w:r>
          </w:hyperlink>
        </w:p>
        <w:p w14:paraId="56560F66" w14:textId="26F63529" w:rsidR="008200B0" w:rsidRDefault="00C93D98">
          <w:pPr>
            <w:pStyle w:val="TDC3"/>
            <w:tabs>
              <w:tab w:val="right" w:leader="dot" w:pos="9350"/>
            </w:tabs>
            <w:rPr>
              <w:rFonts w:asciiTheme="minorHAnsi" w:eastAsiaTheme="minorEastAsia" w:hAnsiTheme="minorHAnsi"/>
              <w:noProof/>
              <w:lang w:eastAsia="es-CO"/>
            </w:rPr>
          </w:pPr>
          <w:hyperlink w:anchor="_Toc54088308" w:history="1">
            <w:r w:rsidR="008200B0" w:rsidRPr="00066816">
              <w:rPr>
                <w:rStyle w:val="Hipervnculo"/>
                <w:noProof/>
              </w:rPr>
              <w:t>consulta_medica</w:t>
            </w:r>
            <w:r w:rsidR="008200B0">
              <w:rPr>
                <w:noProof/>
                <w:webHidden/>
              </w:rPr>
              <w:tab/>
            </w:r>
            <w:r w:rsidR="008200B0">
              <w:rPr>
                <w:noProof/>
                <w:webHidden/>
              </w:rPr>
              <w:fldChar w:fldCharType="begin"/>
            </w:r>
            <w:r w:rsidR="008200B0">
              <w:rPr>
                <w:noProof/>
                <w:webHidden/>
              </w:rPr>
              <w:instrText xml:space="preserve"> PAGEREF _Toc54088308 \h </w:instrText>
            </w:r>
            <w:r w:rsidR="008200B0">
              <w:rPr>
                <w:noProof/>
                <w:webHidden/>
              </w:rPr>
            </w:r>
            <w:r w:rsidR="008200B0">
              <w:rPr>
                <w:noProof/>
                <w:webHidden/>
              </w:rPr>
              <w:fldChar w:fldCharType="separate"/>
            </w:r>
            <w:r w:rsidR="008200B0">
              <w:rPr>
                <w:noProof/>
                <w:webHidden/>
              </w:rPr>
              <w:t>56</w:t>
            </w:r>
            <w:r w:rsidR="008200B0">
              <w:rPr>
                <w:noProof/>
                <w:webHidden/>
              </w:rPr>
              <w:fldChar w:fldCharType="end"/>
            </w:r>
          </w:hyperlink>
        </w:p>
        <w:p w14:paraId="3E99A45B" w14:textId="6392B06B" w:rsidR="008200B0" w:rsidRDefault="00C93D98">
          <w:pPr>
            <w:pStyle w:val="TDC4"/>
            <w:tabs>
              <w:tab w:val="right" w:leader="dot" w:pos="9350"/>
            </w:tabs>
            <w:rPr>
              <w:rFonts w:asciiTheme="minorHAnsi" w:eastAsiaTheme="minorEastAsia" w:hAnsiTheme="minorHAnsi"/>
              <w:noProof/>
              <w:lang w:eastAsia="es-CO"/>
            </w:rPr>
          </w:pPr>
          <w:hyperlink w:anchor="_Toc54088309"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09 \h </w:instrText>
            </w:r>
            <w:r w:rsidR="008200B0">
              <w:rPr>
                <w:noProof/>
                <w:webHidden/>
              </w:rPr>
            </w:r>
            <w:r w:rsidR="008200B0">
              <w:rPr>
                <w:noProof/>
                <w:webHidden/>
              </w:rPr>
              <w:fldChar w:fldCharType="separate"/>
            </w:r>
            <w:r w:rsidR="008200B0">
              <w:rPr>
                <w:noProof/>
                <w:webHidden/>
              </w:rPr>
              <w:t>56</w:t>
            </w:r>
            <w:r w:rsidR="008200B0">
              <w:rPr>
                <w:noProof/>
                <w:webHidden/>
              </w:rPr>
              <w:fldChar w:fldCharType="end"/>
            </w:r>
          </w:hyperlink>
        </w:p>
        <w:p w14:paraId="27430AE8" w14:textId="328E66A7" w:rsidR="008200B0" w:rsidRDefault="00C93D98">
          <w:pPr>
            <w:pStyle w:val="TDC3"/>
            <w:tabs>
              <w:tab w:val="right" w:leader="dot" w:pos="9350"/>
            </w:tabs>
            <w:rPr>
              <w:rFonts w:asciiTheme="minorHAnsi" w:eastAsiaTheme="minorEastAsia" w:hAnsiTheme="minorHAnsi"/>
              <w:noProof/>
              <w:lang w:eastAsia="es-CO"/>
            </w:rPr>
          </w:pPr>
          <w:hyperlink w:anchor="_Toc54088310" w:history="1">
            <w:r w:rsidR="008200B0" w:rsidRPr="00066816">
              <w:rPr>
                <w:rStyle w:val="Hipervnculo"/>
                <w:noProof/>
              </w:rPr>
              <w:t>Contrato</w:t>
            </w:r>
            <w:r w:rsidR="008200B0">
              <w:rPr>
                <w:noProof/>
                <w:webHidden/>
              </w:rPr>
              <w:tab/>
            </w:r>
            <w:r w:rsidR="008200B0">
              <w:rPr>
                <w:noProof/>
                <w:webHidden/>
              </w:rPr>
              <w:fldChar w:fldCharType="begin"/>
            </w:r>
            <w:r w:rsidR="008200B0">
              <w:rPr>
                <w:noProof/>
                <w:webHidden/>
              </w:rPr>
              <w:instrText xml:space="preserve"> PAGEREF _Toc54088310 \h </w:instrText>
            </w:r>
            <w:r w:rsidR="008200B0">
              <w:rPr>
                <w:noProof/>
                <w:webHidden/>
              </w:rPr>
            </w:r>
            <w:r w:rsidR="008200B0">
              <w:rPr>
                <w:noProof/>
                <w:webHidden/>
              </w:rPr>
              <w:fldChar w:fldCharType="separate"/>
            </w:r>
            <w:r w:rsidR="008200B0">
              <w:rPr>
                <w:noProof/>
                <w:webHidden/>
              </w:rPr>
              <w:t>57</w:t>
            </w:r>
            <w:r w:rsidR="008200B0">
              <w:rPr>
                <w:noProof/>
                <w:webHidden/>
              </w:rPr>
              <w:fldChar w:fldCharType="end"/>
            </w:r>
          </w:hyperlink>
        </w:p>
        <w:p w14:paraId="52062392" w14:textId="163D1405" w:rsidR="008200B0" w:rsidRDefault="00C93D98">
          <w:pPr>
            <w:pStyle w:val="TDC4"/>
            <w:tabs>
              <w:tab w:val="right" w:leader="dot" w:pos="9350"/>
            </w:tabs>
            <w:rPr>
              <w:rFonts w:asciiTheme="minorHAnsi" w:eastAsiaTheme="minorEastAsia" w:hAnsiTheme="minorHAnsi"/>
              <w:noProof/>
              <w:lang w:eastAsia="es-CO"/>
            </w:rPr>
          </w:pPr>
          <w:hyperlink w:anchor="_Toc54088311"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11 \h </w:instrText>
            </w:r>
            <w:r w:rsidR="008200B0">
              <w:rPr>
                <w:noProof/>
                <w:webHidden/>
              </w:rPr>
            </w:r>
            <w:r w:rsidR="008200B0">
              <w:rPr>
                <w:noProof/>
                <w:webHidden/>
              </w:rPr>
              <w:fldChar w:fldCharType="separate"/>
            </w:r>
            <w:r w:rsidR="008200B0">
              <w:rPr>
                <w:noProof/>
                <w:webHidden/>
              </w:rPr>
              <w:t>58</w:t>
            </w:r>
            <w:r w:rsidR="008200B0">
              <w:rPr>
                <w:noProof/>
                <w:webHidden/>
              </w:rPr>
              <w:fldChar w:fldCharType="end"/>
            </w:r>
          </w:hyperlink>
        </w:p>
        <w:p w14:paraId="508F8835" w14:textId="25DF82F3" w:rsidR="008200B0" w:rsidRDefault="00C93D98">
          <w:pPr>
            <w:pStyle w:val="TDC3"/>
            <w:tabs>
              <w:tab w:val="right" w:leader="dot" w:pos="9350"/>
            </w:tabs>
            <w:rPr>
              <w:rFonts w:asciiTheme="minorHAnsi" w:eastAsiaTheme="minorEastAsia" w:hAnsiTheme="minorHAnsi"/>
              <w:noProof/>
              <w:lang w:eastAsia="es-CO"/>
            </w:rPr>
          </w:pPr>
          <w:hyperlink w:anchor="_Toc54088312" w:history="1">
            <w:r w:rsidR="008200B0" w:rsidRPr="00066816">
              <w:rPr>
                <w:rStyle w:val="Hipervnculo"/>
                <w:noProof/>
              </w:rPr>
              <w:t>contrato_licencia</w:t>
            </w:r>
            <w:r w:rsidR="008200B0">
              <w:rPr>
                <w:noProof/>
                <w:webHidden/>
              </w:rPr>
              <w:tab/>
            </w:r>
            <w:r w:rsidR="008200B0">
              <w:rPr>
                <w:noProof/>
                <w:webHidden/>
              </w:rPr>
              <w:fldChar w:fldCharType="begin"/>
            </w:r>
            <w:r w:rsidR="008200B0">
              <w:rPr>
                <w:noProof/>
                <w:webHidden/>
              </w:rPr>
              <w:instrText xml:space="preserve"> PAGEREF _Toc54088312 \h </w:instrText>
            </w:r>
            <w:r w:rsidR="008200B0">
              <w:rPr>
                <w:noProof/>
                <w:webHidden/>
              </w:rPr>
            </w:r>
            <w:r w:rsidR="008200B0">
              <w:rPr>
                <w:noProof/>
                <w:webHidden/>
              </w:rPr>
              <w:fldChar w:fldCharType="separate"/>
            </w:r>
            <w:r w:rsidR="008200B0">
              <w:rPr>
                <w:noProof/>
                <w:webHidden/>
              </w:rPr>
              <w:t>58</w:t>
            </w:r>
            <w:r w:rsidR="008200B0">
              <w:rPr>
                <w:noProof/>
                <w:webHidden/>
              </w:rPr>
              <w:fldChar w:fldCharType="end"/>
            </w:r>
          </w:hyperlink>
        </w:p>
        <w:p w14:paraId="2D692FDF" w14:textId="19B78FC8" w:rsidR="008200B0" w:rsidRDefault="00C93D98">
          <w:pPr>
            <w:pStyle w:val="TDC4"/>
            <w:tabs>
              <w:tab w:val="right" w:leader="dot" w:pos="9350"/>
            </w:tabs>
            <w:rPr>
              <w:rFonts w:asciiTheme="minorHAnsi" w:eastAsiaTheme="minorEastAsia" w:hAnsiTheme="minorHAnsi"/>
              <w:noProof/>
              <w:lang w:eastAsia="es-CO"/>
            </w:rPr>
          </w:pPr>
          <w:hyperlink w:anchor="_Toc54088313"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13 \h </w:instrText>
            </w:r>
            <w:r w:rsidR="008200B0">
              <w:rPr>
                <w:noProof/>
                <w:webHidden/>
              </w:rPr>
            </w:r>
            <w:r w:rsidR="008200B0">
              <w:rPr>
                <w:noProof/>
                <w:webHidden/>
              </w:rPr>
              <w:fldChar w:fldCharType="separate"/>
            </w:r>
            <w:r w:rsidR="008200B0">
              <w:rPr>
                <w:noProof/>
                <w:webHidden/>
              </w:rPr>
              <w:t>59</w:t>
            </w:r>
            <w:r w:rsidR="008200B0">
              <w:rPr>
                <w:noProof/>
                <w:webHidden/>
              </w:rPr>
              <w:fldChar w:fldCharType="end"/>
            </w:r>
          </w:hyperlink>
        </w:p>
        <w:p w14:paraId="375E56F4" w14:textId="73E266F7" w:rsidR="008200B0" w:rsidRDefault="00C93D98">
          <w:pPr>
            <w:pStyle w:val="TDC3"/>
            <w:tabs>
              <w:tab w:val="right" w:leader="dot" w:pos="9350"/>
            </w:tabs>
            <w:rPr>
              <w:rFonts w:asciiTheme="minorHAnsi" w:eastAsiaTheme="minorEastAsia" w:hAnsiTheme="minorHAnsi"/>
              <w:noProof/>
              <w:lang w:eastAsia="es-CO"/>
            </w:rPr>
          </w:pPr>
          <w:hyperlink w:anchor="_Toc54088314" w:history="1">
            <w:r w:rsidR="008200B0" w:rsidRPr="00066816">
              <w:rPr>
                <w:rStyle w:val="Hipervnculo"/>
                <w:noProof/>
              </w:rPr>
              <w:t>Cuenta</w:t>
            </w:r>
            <w:r w:rsidR="008200B0">
              <w:rPr>
                <w:noProof/>
                <w:webHidden/>
              </w:rPr>
              <w:tab/>
            </w:r>
            <w:r w:rsidR="008200B0">
              <w:rPr>
                <w:noProof/>
                <w:webHidden/>
              </w:rPr>
              <w:fldChar w:fldCharType="begin"/>
            </w:r>
            <w:r w:rsidR="008200B0">
              <w:rPr>
                <w:noProof/>
                <w:webHidden/>
              </w:rPr>
              <w:instrText xml:space="preserve"> PAGEREF _Toc54088314 \h </w:instrText>
            </w:r>
            <w:r w:rsidR="008200B0">
              <w:rPr>
                <w:noProof/>
                <w:webHidden/>
              </w:rPr>
            </w:r>
            <w:r w:rsidR="008200B0">
              <w:rPr>
                <w:noProof/>
                <w:webHidden/>
              </w:rPr>
              <w:fldChar w:fldCharType="separate"/>
            </w:r>
            <w:r w:rsidR="008200B0">
              <w:rPr>
                <w:noProof/>
                <w:webHidden/>
              </w:rPr>
              <w:t>59</w:t>
            </w:r>
            <w:r w:rsidR="008200B0">
              <w:rPr>
                <w:noProof/>
                <w:webHidden/>
              </w:rPr>
              <w:fldChar w:fldCharType="end"/>
            </w:r>
          </w:hyperlink>
        </w:p>
        <w:p w14:paraId="393A996B" w14:textId="7D218376" w:rsidR="008200B0" w:rsidRDefault="00C93D98">
          <w:pPr>
            <w:pStyle w:val="TDC4"/>
            <w:tabs>
              <w:tab w:val="right" w:leader="dot" w:pos="9350"/>
            </w:tabs>
            <w:rPr>
              <w:rFonts w:asciiTheme="minorHAnsi" w:eastAsiaTheme="minorEastAsia" w:hAnsiTheme="minorHAnsi"/>
              <w:noProof/>
              <w:lang w:eastAsia="es-CO"/>
            </w:rPr>
          </w:pPr>
          <w:hyperlink w:anchor="_Toc54088315"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15 \h </w:instrText>
            </w:r>
            <w:r w:rsidR="008200B0">
              <w:rPr>
                <w:noProof/>
                <w:webHidden/>
              </w:rPr>
            </w:r>
            <w:r w:rsidR="008200B0">
              <w:rPr>
                <w:noProof/>
                <w:webHidden/>
              </w:rPr>
              <w:fldChar w:fldCharType="separate"/>
            </w:r>
            <w:r w:rsidR="008200B0">
              <w:rPr>
                <w:noProof/>
                <w:webHidden/>
              </w:rPr>
              <w:t>60</w:t>
            </w:r>
            <w:r w:rsidR="008200B0">
              <w:rPr>
                <w:noProof/>
                <w:webHidden/>
              </w:rPr>
              <w:fldChar w:fldCharType="end"/>
            </w:r>
          </w:hyperlink>
        </w:p>
        <w:p w14:paraId="181C825A" w14:textId="79AC8246" w:rsidR="008200B0" w:rsidRDefault="00C93D98">
          <w:pPr>
            <w:pStyle w:val="TDC3"/>
            <w:tabs>
              <w:tab w:val="right" w:leader="dot" w:pos="9350"/>
            </w:tabs>
            <w:rPr>
              <w:rFonts w:asciiTheme="minorHAnsi" w:eastAsiaTheme="minorEastAsia" w:hAnsiTheme="minorHAnsi"/>
              <w:noProof/>
              <w:lang w:eastAsia="es-CO"/>
            </w:rPr>
          </w:pPr>
          <w:hyperlink w:anchor="_Toc54088316" w:history="1">
            <w:r w:rsidR="008200B0" w:rsidRPr="00066816">
              <w:rPr>
                <w:rStyle w:val="Hipervnculo"/>
                <w:noProof/>
              </w:rPr>
              <w:t>Empleado</w:t>
            </w:r>
            <w:r w:rsidR="008200B0">
              <w:rPr>
                <w:noProof/>
                <w:webHidden/>
              </w:rPr>
              <w:tab/>
            </w:r>
            <w:r w:rsidR="008200B0">
              <w:rPr>
                <w:noProof/>
                <w:webHidden/>
              </w:rPr>
              <w:fldChar w:fldCharType="begin"/>
            </w:r>
            <w:r w:rsidR="008200B0">
              <w:rPr>
                <w:noProof/>
                <w:webHidden/>
              </w:rPr>
              <w:instrText xml:space="preserve"> PAGEREF _Toc54088316 \h </w:instrText>
            </w:r>
            <w:r w:rsidR="008200B0">
              <w:rPr>
                <w:noProof/>
                <w:webHidden/>
              </w:rPr>
            </w:r>
            <w:r w:rsidR="008200B0">
              <w:rPr>
                <w:noProof/>
                <w:webHidden/>
              </w:rPr>
              <w:fldChar w:fldCharType="separate"/>
            </w:r>
            <w:r w:rsidR="008200B0">
              <w:rPr>
                <w:noProof/>
                <w:webHidden/>
              </w:rPr>
              <w:t>60</w:t>
            </w:r>
            <w:r w:rsidR="008200B0">
              <w:rPr>
                <w:noProof/>
                <w:webHidden/>
              </w:rPr>
              <w:fldChar w:fldCharType="end"/>
            </w:r>
          </w:hyperlink>
        </w:p>
        <w:p w14:paraId="18C1806D" w14:textId="46ABCC5A" w:rsidR="008200B0" w:rsidRDefault="00C93D98">
          <w:pPr>
            <w:pStyle w:val="TDC4"/>
            <w:tabs>
              <w:tab w:val="right" w:leader="dot" w:pos="9350"/>
            </w:tabs>
            <w:rPr>
              <w:rFonts w:asciiTheme="minorHAnsi" w:eastAsiaTheme="minorEastAsia" w:hAnsiTheme="minorHAnsi"/>
              <w:noProof/>
              <w:lang w:eastAsia="es-CO"/>
            </w:rPr>
          </w:pPr>
          <w:hyperlink w:anchor="_Toc54088317"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17 \h </w:instrText>
            </w:r>
            <w:r w:rsidR="008200B0">
              <w:rPr>
                <w:noProof/>
                <w:webHidden/>
              </w:rPr>
            </w:r>
            <w:r w:rsidR="008200B0">
              <w:rPr>
                <w:noProof/>
                <w:webHidden/>
              </w:rPr>
              <w:fldChar w:fldCharType="separate"/>
            </w:r>
            <w:r w:rsidR="008200B0">
              <w:rPr>
                <w:noProof/>
                <w:webHidden/>
              </w:rPr>
              <w:t>62</w:t>
            </w:r>
            <w:r w:rsidR="008200B0">
              <w:rPr>
                <w:noProof/>
                <w:webHidden/>
              </w:rPr>
              <w:fldChar w:fldCharType="end"/>
            </w:r>
          </w:hyperlink>
        </w:p>
        <w:p w14:paraId="5268A53F" w14:textId="00AF855E" w:rsidR="008200B0" w:rsidRDefault="00C93D98">
          <w:pPr>
            <w:pStyle w:val="TDC3"/>
            <w:tabs>
              <w:tab w:val="right" w:leader="dot" w:pos="9350"/>
            </w:tabs>
            <w:rPr>
              <w:rFonts w:asciiTheme="minorHAnsi" w:eastAsiaTheme="minorEastAsia" w:hAnsiTheme="minorHAnsi"/>
              <w:noProof/>
              <w:lang w:eastAsia="es-CO"/>
            </w:rPr>
          </w:pPr>
          <w:hyperlink w:anchor="_Toc54088318" w:history="1">
            <w:r w:rsidR="008200B0" w:rsidRPr="00066816">
              <w:rPr>
                <w:rStyle w:val="Hipervnculo"/>
                <w:noProof/>
              </w:rPr>
              <w:t>Empresa</w:t>
            </w:r>
            <w:r w:rsidR="008200B0">
              <w:rPr>
                <w:noProof/>
                <w:webHidden/>
              </w:rPr>
              <w:tab/>
            </w:r>
            <w:r w:rsidR="008200B0">
              <w:rPr>
                <w:noProof/>
                <w:webHidden/>
              </w:rPr>
              <w:fldChar w:fldCharType="begin"/>
            </w:r>
            <w:r w:rsidR="008200B0">
              <w:rPr>
                <w:noProof/>
                <w:webHidden/>
              </w:rPr>
              <w:instrText xml:space="preserve"> PAGEREF _Toc54088318 \h </w:instrText>
            </w:r>
            <w:r w:rsidR="008200B0">
              <w:rPr>
                <w:noProof/>
                <w:webHidden/>
              </w:rPr>
            </w:r>
            <w:r w:rsidR="008200B0">
              <w:rPr>
                <w:noProof/>
                <w:webHidden/>
              </w:rPr>
              <w:fldChar w:fldCharType="separate"/>
            </w:r>
            <w:r w:rsidR="008200B0">
              <w:rPr>
                <w:noProof/>
                <w:webHidden/>
              </w:rPr>
              <w:t>62</w:t>
            </w:r>
            <w:r w:rsidR="008200B0">
              <w:rPr>
                <w:noProof/>
                <w:webHidden/>
              </w:rPr>
              <w:fldChar w:fldCharType="end"/>
            </w:r>
          </w:hyperlink>
        </w:p>
        <w:p w14:paraId="13983EF3" w14:textId="376A4230" w:rsidR="008200B0" w:rsidRDefault="00C93D98">
          <w:pPr>
            <w:pStyle w:val="TDC4"/>
            <w:tabs>
              <w:tab w:val="right" w:leader="dot" w:pos="9350"/>
            </w:tabs>
            <w:rPr>
              <w:rFonts w:asciiTheme="minorHAnsi" w:eastAsiaTheme="minorEastAsia" w:hAnsiTheme="minorHAnsi"/>
              <w:noProof/>
              <w:lang w:eastAsia="es-CO"/>
            </w:rPr>
          </w:pPr>
          <w:hyperlink w:anchor="_Toc54088319"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19 \h </w:instrText>
            </w:r>
            <w:r w:rsidR="008200B0">
              <w:rPr>
                <w:noProof/>
                <w:webHidden/>
              </w:rPr>
            </w:r>
            <w:r w:rsidR="008200B0">
              <w:rPr>
                <w:noProof/>
                <w:webHidden/>
              </w:rPr>
              <w:fldChar w:fldCharType="separate"/>
            </w:r>
            <w:r w:rsidR="008200B0">
              <w:rPr>
                <w:noProof/>
                <w:webHidden/>
              </w:rPr>
              <w:t>63</w:t>
            </w:r>
            <w:r w:rsidR="008200B0">
              <w:rPr>
                <w:noProof/>
                <w:webHidden/>
              </w:rPr>
              <w:fldChar w:fldCharType="end"/>
            </w:r>
          </w:hyperlink>
        </w:p>
        <w:p w14:paraId="52B3BAAE" w14:textId="019B8DCC" w:rsidR="008200B0" w:rsidRDefault="00C93D98">
          <w:pPr>
            <w:pStyle w:val="TDC3"/>
            <w:tabs>
              <w:tab w:val="right" w:leader="dot" w:pos="9350"/>
            </w:tabs>
            <w:rPr>
              <w:rFonts w:asciiTheme="minorHAnsi" w:eastAsiaTheme="minorEastAsia" w:hAnsiTheme="minorHAnsi"/>
              <w:noProof/>
              <w:lang w:eastAsia="es-CO"/>
            </w:rPr>
          </w:pPr>
          <w:hyperlink w:anchor="_Toc54088320" w:history="1">
            <w:r w:rsidR="008200B0" w:rsidRPr="00066816">
              <w:rPr>
                <w:rStyle w:val="Hipervnculo"/>
                <w:noProof/>
              </w:rPr>
              <w:t>Entidad</w:t>
            </w:r>
            <w:r w:rsidR="008200B0">
              <w:rPr>
                <w:noProof/>
                <w:webHidden/>
              </w:rPr>
              <w:tab/>
            </w:r>
            <w:r w:rsidR="008200B0">
              <w:rPr>
                <w:noProof/>
                <w:webHidden/>
              </w:rPr>
              <w:fldChar w:fldCharType="begin"/>
            </w:r>
            <w:r w:rsidR="008200B0">
              <w:rPr>
                <w:noProof/>
                <w:webHidden/>
              </w:rPr>
              <w:instrText xml:space="preserve"> PAGEREF _Toc54088320 \h </w:instrText>
            </w:r>
            <w:r w:rsidR="008200B0">
              <w:rPr>
                <w:noProof/>
                <w:webHidden/>
              </w:rPr>
            </w:r>
            <w:r w:rsidR="008200B0">
              <w:rPr>
                <w:noProof/>
                <w:webHidden/>
              </w:rPr>
              <w:fldChar w:fldCharType="separate"/>
            </w:r>
            <w:r w:rsidR="008200B0">
              <w:rPr>
                <w:noProof/>
                <w:webHidden/>
              </w:rPr>
              <w:t>63</w:t>
            </w:r>
            <w:r w:rsidR="008200B0">
              <w:rPr>
                <w:noProof/>
                <w:webHidden/>
              </w:rPr>
              <w:fldChar w:fldCharType="end"/>
            </w:r>
          </w:hyperlink>
        </w:p>
        <w:p w14:paraId="540D8D36" w14:textId="2F863D7A" w:rsidR="008200B0" w:rsidRDefault="00C93D98">
          <w:pPr>
            <w:pStyle w:val="TDC4"/>
            <w:tabs>
              <w:tab w:val="right" w:leader="dot" w:pos="9350"/>
            </w:tabs>
            <w:rPr>
              <w:rFonts w:asciiTheme="minorHAnsi" w:eastAsiaTheme="minorEastAsia" w:hAnsiTheme="minorHAnsi"/>
              <w:noProof/>
              <w:lang w:eastAsia="es-CO"/>
            </w:rPr>
          </w:pPr>
          <w:hyperlink w:anchor="_Toc54088321"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21 \h </w:instrText>
            </w:r>
            <w:r w:rsidR="008200B0">
              <w:rPr>
                <w:noProof/>
                <w:webHidden/>
              </w:rPr>
            </w:r>
            <w:r w:rsidR="008200B0">
              <w:rPr>
                <w:noProof/>
                <w:webHidden/>
              </w:rPr>
              <w:fldChar w:fldCharType="separate"/>
            </w:r>
            <w:r w:rsidR="008200B0">
              <w:rPr>
                <w:noProof/>
                <w:webHidden/>
              </w:rPr>
              <w:t>64</w:t>
            </w:r>
            <w:r w:rsidR="008200B0">
              <w:rPr>
                <w:noProof/>
                <w:webHidden/>
              </w:rPr>
              <w:fldChar w:fldCharType="end"/>
            </w:r>
          </w:hyperlink>
        </w:p>
        <w:p w14:paraId="26EF2EF4" w14:textId="4B17E373" w:rsidR="008200B0" w:rsidRDefault="00C93D98">
          <w:pPr>
            <w:pStyle w:val="TDC3"/>
            <w:tabs>
              <w:tab w:val="right" w:leader="dot" w:pos="9350"/>
            </w:tabs>
            <w:rPr>
              <w:rFonts w:asciiTheme="minorHAnsi" w:eastAsiaTheme="minorEastAsia" w:hAnsiTheme="minorHAnsi"/>
              <w:noProof/>
              <w:lang w:eastAsia="es-CO"/>
            </w:rPr>
          </w:pPr>
          <w:hyperlink w:anchor="_Toc54088322" w:history="1">
            <w:r w:rsidR="008200B0" w:rsidRPr="00066816">
              <w:rPr>
                <w:rStyle w:val="Hipervnculo"/>
                <w:noProof/>
              </w:rPr>
              <w:t>Incapacidad</w:t>
            </w:r>
            <w:r w:rsidR="008200B0">
              <w:rPr>
                <w:noProof/>
                <w:webHidden/>
              </w:rPr>
              <w:tab/>
            </w:r>
            <w:r w:rsidR="008200B0">
              <w:rPr>
                <w:noProof/>
                <w:webHidden/>
              </w:rPr>
              <w:fldChar w:fldCharType="begin"/>
            </w:r>
            <w:r w:rsidR="008200B0">
              <w:rPr>
                <w:noProof/>
                <w:webHidden/>
              </w:rPr>
              <w:instrText xml:space="preserve"> PAGEREF _Toc54088322 \h </w:instrText>
            </w:r>
            <w:r w:rsidR="008200B0">
              <w:rPr>
                <w:noProof/>
                <w:webHidden/>
              </w:rPr>
            </w:r>
            <w:r w:rsidR="008200B0">
              <w:rPr>
                <w:noProof/>
                <w:webHidden/>
              </w:rPr>
              <w:fldChar w:fldCharType="separate"/>
            </w:r>
            <w:r w:rsidR="008200B0">
              <w:rPr>
                <w:noProof/>
                <w:webHidden/>
              </w:rPr>
              <w:t>64</w:t>
            </w:r>
            <w:r w:rsidR="008200B0">
              <w:rPr>
                <w:noProof/>
                <w:webHidden/>
              </w:rPr>
              <w:fldChar w:fldCharType="end"/>
            </w:r>
          </w:hyperlink>
        </w:p>
        <w:p w14:paraId="40E9146B" w14:textId="20758203" w:rsidR="008200B0" w:rsidRDefault="00C93D98">
          <w:pPr>
            <w:pStyle w:val="TDC4"/>
            <w:tabs>
              <w:tab w:val="right" w:leader="dot" w:pos="9350"/>
            </w:tabs>
            <w:rPr>
              <w:rFonts w:asciiTheme="minorHAnsi" w:eastAsiaTheme="minorEastAsia" w:hAnsiTheme="minorHAnsi"/>
              <w:noProof/>
              <w:lang w:eastAsia="es-CO"/>
            </w:rPr>
          </w:pPr>
          <w:hyperlink w:anchor="_Toc54088323"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23 \h </w:instrText>
            </w:r>
            <w:r w:rsidR="008200B0">
              <w:rPr>
                <w:noProof/>
                <w:webHidden/>
              </w:rPr>
            </w:r>
            <w:r w:rsidR="008200B0">
              <w:rPr>
                <w:noProof/>
                <w:webHidden/>
              </w:rPr>
              <w:fldChar w:fldCharType="separate"/>
            </w:r>
            <w:r w:rsidR="008200B0">
              <w:rPr>
                <w:noProof/>
                <w:webHidden/>
              </w:rPr>
              <w:t>65</w:t>
            </w:r>
            <w:r w:rsidR="008200B0">
              <w:rPr>
                <w:noProof/>
                <w:webHidden/>
              </w:rPr>
              <w:fldChar w:fldCharType="end"/>
            </w:r>
          </w:hyperlink>
        </w:p>
        <w:p w14:paraId="48C1152D" w14:textId="0DC044BA" w:rsidR="008200B0" w:rsidRDefault="00C93D98">
          <w:pPr>
            <w:pStyle w:val="TDC3"/>
            <w:tabs>
              <w:tab w:val="right" w:leader="dot" w:pos="9350"/>
            </w:tabs>
            <w:rPr>
              <w:rFonts w:asciiTheme="minorHAnsi" w:eastAsiaTheme="minorEastAsia" w:hAnsiTheme="minorHAnsi"/>
              <w:noProof/>
              <w:lang w:eastAsia="es-CO"/>
            </w:rPr>
          </w:pPr>
          <w:hyperlink w:anchor="_Toc54088324" w:history="1">
            <w:r w:rsidR="008200B0" w:rsidRPr="00066816">
              <w:rPr>
                <w:rStyle w:val="Hipervnculo"/>
                <w:noProof/>
              </w:rPr>
              <w:t>Juego</w:t>
            </w:r>
            <w:r w:rsidR="008200B0">
              <w:rPr>
                <w:noProof/>
                <w:webHidden/>
              </w:rPr>
              <w:tab/>
            </w:r>
            <w:r w:rsidR="008200B0">
              <w:rPr>
                <w:noProof/>
                <w:webHidden/>
              </w:rPr>
              <w:fldChar w:fldCharType="begin"/>
            </w:r>
            <w:r w:rsidR="008200B0">
              <w:rPr>
                <w:noProof/>
                <w:webHidden/>
              </w:rPr>
              <w:instrText xml:space="preserve"> PAGEREF _Toc54088324 \h </w:instrText>
            </w:r>
            <w:r w:rsidR="008200B0">
              <w:rPr>
                <w:noProof/>
                <w:webHidden/>
              </w:rPr>
            </w:r>
            <w:r w:rsidR="008200B0">
              <w:rPr>
                <w:noProof/>
                <w:webHidden/>
              </w:rPr>
              <w:fldChar w:fldCharType="separate"/>
            </w:r>
            <w:r w:rsidR="008200B0">
              <w:rPr>
                <w:noProof/>
                <w:webHidden/>
              </w:rPr>
              <w:t>66</w:t>
            </w:r>
            <w:r w:rsidR="008200B0">
              <w:rPr>
                <w:noProof/>
                <w:webHidden/>
              </w:rPr>
              <w:fldChar w:fldCharType="end"/>
            </w:r>
          </w:hyperlink>
        </w:p>
        <w:p w14:paraId="3256440D" w14:textId="0394ADD7" w:rsidR="008200B0" w:rsidRDefault="00C93D98">
          <w:pPr>
            <w:pStyle w:val="TDC4"/>
            <w:tabs>
              <w:tab w:val="right" w:leader="dot" w:pos="9350"/>
            </w:tabs>
            <w:rPr>
              <w:rFonts w:asciiTheme="minorHAnsi" w:eastAsiaTheme="minorEastAsia" w:hAnsiTheme="minorHAnsi"/>
              <w:noProof/>
              <w:lang w:eastAsia="es-CO"/>
            </w:rPr>
          </w:pPr>
          <w:hyperlink w:anchor="_Toc54088325"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25 \h </w:instrText>
            </w:r>
            <w:r w:rsidR="008200B0">
              <w:rPr>
                <w:noProof/>
                <w:webHidden/>
              </w:rPr>
            </w:r>
            <w:r w:rsidR="008200B0">
              <w:rPr>
                <w:noProof/>
                <w:webHidden/>
              </w:rPr>
              <w:fldChar w:fldCharType="separate"/>
            </w:r>
            <w:r w:rsidR="008200B0">
              <w:rPr>
                <w:noProof/>
                <w:webHidden/>
              </w:rPr>
              <w:t>67</w:t>
            </w:r>
            <w:r w:rsidR="008200B0">
              <w:rPr>
                <w:noProof/>
                <w:webHidden/>
              </w:rPr>
              <w:fldChar w:fldCharType="end"/>
            </w:r>
          </w:hyperlink>
        </w:p>
        <w:p w14:paraId="327D855C" w14:textId="6883AFE1" w:rsidR="008200B0" w:rsidRDefault="00C93D98">
          <w:pPr>
            <w:pStyle w:val="TDC3"/>
            <w:tabs>
              <w:tab w:val="right" w:leader="dot" w:pos="9350"/>
            </w:tabs>
            <w:rPr>
              <w:rFonts w:asciiTheme="minorHAnsi" w:eastAsiaTheme="minorEastAsia" w:hAnsiTheme="minorHAnsi"/>
              <w:noProof/>
              <w:lang w:eastAsia="es-CO"/>
            </w:rPr>
          </w:pPr>
          <w:hyperlink w:anchor="_Toc54088326" w:history="1">
            <w:r w:rsidR="008200B0" w:rsidRPr="00066816">
              <w:rPr>
                <w:rStyle w:val="Hipervnculo"/>
                <w:noProof/>
              </w:rPr>
              <w:t>Log</w:t>
            </w:r>
            <w:r w:rsidR="008200B0">
              <w:rPr>
                <w:noProof/>
                <w:webHidden/>
              </w:rPr>
              <w:tab/>
            </w:r>
            <w:r w:rsidR="008200B0">
              <w:rPr>
                <w:noProof/>
                <w:webHidden/>
              </w:rPr>
              <w:fldChar w:fldCharType="begin"/>
            </w:r>
            <w:r w:rsidR="008200B0">
              <w:rPr>
                <w:noProof/>
                <w:webHidden/>
              </w:rPr>
              <w:instrText xml:space="preserve"> PAGEREF _Toc54088326 \h </w:instrText>
            </w:r>
            <w:r w:rsidR="008200B0">
              <w:rPr>
                <w:noProof/>
                <w:webHidden/>
              </w:rPr>
            </w:r>
            <w:r w:rsidR="008200B0">
              <w:rPr>
                <w:noProof/>
                <w:webHidden/>
              </w:rPr>
              <w:fldChar w:fldCharType="separate"/>
            </w:r>
            <w:r w:rsidR="008200B0">
              <w:rPr>
                <w:noProof/>
                <w:webHidden/>
              </w:rPr>
              <w:t>68</w:t>
            </w:r>
            <w:r w:rsidR="008200B0">
              <w:rPr>
                <w:noProof/>
                <w:webHidden/>
              </w:rPr>
              <w:fldChar w:fldCharType="end"/>
            </w:r>
          </w:hyperlink>
        </w:p>
        <w:p w14:paraId="1471DDB6" w14:textId="36B62177" w:rsidR="008200B0" w:rsidRDefault="00C93D98">
          <w:pPr>
            <w:pStyle w:val="TDC4"/>
            <w:tabs>
              <w:tab w:val="right" w:leader="dot" w:pos="9350"/>
            </w:tabs>
            <w:rPr>
              <w:rFonts w:asciiTheme="minorHAnsi" w:eastAsiaTheme="minorEastAsia" w:hAnsiTheme="minorHAnsi"/>
              <w:noProof/>
              <w:lang w:eastAsia="es-CO"/>
            </w:rPr>
          </w:pPr>
          <w:hyperlink w:anchor="_Toc54088327"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27 \h </w:instrText>
            </w:r>
            <w:r w:rsidR="008200B0">
              <w:rPr>
                <w:noProof/>
                <w:webHidden/>
              </w:rPr>
            </w:r>
            <w:r w:rsidR="008200B0">
              <w:rPr>
                <w:noProof/>
                <w:webHidden/>
              </w:rPr>
              <w:fldChar w:fldCharType="separate"/>
            </w:r>
            <w:r w:rsidR="008200B0">
              <w:rPr>
                <w:noProof/>
                <w:webHidden/>
              </w:rPr>
              <w:t>69</w:t>
            </w:r>
            <w:r w:rsidR="008200B0">
              <w:rPr>
                <w:noProof/>
                <w:webHidden/>
              </w:rPr>
              <w:fldChar w:fldCharType="end"/>
            </w:r>
          </w:hyperlink>
        </w:p>
        <w:p w14:paraId="6F5346F0" w14:textId="7D745FA5" w:rsidR="008200B0" w:rsidRDefault="00C93D98">
          <w:pPr>
            <w:pStyle w:val="TDC3"/>
            <w:tabs>
              <w:tab w:val="right" w:leader="dot" w:pos="9350"/>
            </w:tabs>
            <w:rPr>
              <w:rFonts w:asciiTheme="minorHAnsi" w:eastAsiaTheme="minorEastAsia" w:hAnsiTheme="minorHAnsi"/>
              <w:noProof/>
              <w:lang w:eastAsia="es-CO"/>
            </w:rPr>
          </w:pPr>
          <w:hyperlink w:anchor="_Toc54088328" w:history="1">
            <w:r w:rsidR="008200B0" w:rsidRPr="00066816">
              <w:rPr>
                <w:rStyle w:val="Hipervnculo"/>
                <w:noProof/>
              </w:rPr>
              <w:t>nivel_riesgo</w:t>
            </w:r>
            <w:r w:rsidR="008200B0">
              <w:rPr>
                <w:noProof/>
                <w:webHidden/>
              </w:rPr>
              <w:tab/>
            </w:r>
            <w:r w:rsidR="008200B0">
              <w:rPr>
                <w:noProof/>
                <w:webHidden/>
              </w:rPr>
              <w:fldChar w:fldCharType="begin"/>
            </w:r>
            <w:r w:rsidR="008200B0">
              <w:rPr>
                <w:noProof/>
                <w:webHidden/>
              </w:rPr>
              <w:instrText xml:space="preserve"> PAGEREF _Toc54088328 \h </w:instrText>
            </w:r>
            <w:r w:rsidR="008200B0">
              <w:rPr>
                <w:noProof/>
                <w:webHidden/>
              </w:rPr>
            </w:r>
            <w:r w:rsidR="008200B0">
              <w:rPr>
                <w:noProof/>
                <w:webHidden/>
              </w:rPr>
              <w:fldChar w:fldCharType="separate"/>
            </w:r>
            <w:r w:rsidR="008200B0">
              <w:rPr>
                <w:noProof/>
                <w:webHidden/>
              </w:rPr>
              <w:t>70</w:t>
            </w:r>
            <w:r w:rsidR="008200B0">
              <w:rPr>
                <w:noProof/>
                <w:webHidden/>
              </w:rPr>
              <w:fldChar w:fldCharType="end"/>
            </w:r>
          </w:hyperlink>
        </w:p>
        <w:p w14:paraId="68D54B63" w14:textId="7182D8F0" w:rsidR="008200B0" w:rsidRDefault="00C93D98">
          <w:pPr>
            <w:pStyle w:val="TDC4"/>
            <w:tabs>
              <w:tab w:val="right" w:leader="dot" w:pos="9350"/>
            </w:tabs>
            <w:rPr>
              <w:rFonts w:asciiTheme="minorHAnsi" w:eastAsiaTheme="minorEastAsia" w:hAnsiTheme="minorHAnsi"/>
              <w:noProof/>
              <w:lang w:eastAsia="es-CO"/>
            </w:rPr>
          </w:pPr>
          <w:hyperlink w:anchor="_Toc54088329"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29 \h </w:instrText>
            </w:r>
            <w:r w:rsidR="008200B0">
              <w:rPr>
                <w:noProof/>
                <w:webHidden/>
              </w:rPr>
            </w:r>
            <w:r w:rsidR="008200B0">
              <w:rPr>
                <w:noProof/>
                <w:webHidden/>
              </w:rPr>
              <w:fldChar w:fldCharType="separate"/>
            </w:r>
            <w:r w:rsidR="008200B0">
              <w:rPr>
                <w:noProof/>
                <w:webHidden/>
              </w:rPr>
              <w:t>70</w:t>
            </w:r>
            <w:r w:rsidR="008200B0">
              <w:rPr>
                <w:noProof/>
                <w:webHidden/>
              </w:rPr>
              <w:fldChar w:fldCharType="end"/>
            </w:r>
          </w:hyperlink>
        </w:p>
        <w:p w14:paraId="59BA0BE0" w14:textId="4F22C460" w:rsidR="008200B0" w:rsidRDefault="00C93D98">
          <w:pPr>
            <w:pStyle w:val="TDC3"/>
            <w:tabs>
              <w:tab w:val="right" w:leader="dot" w:pos="9350"/>
            </w:tabs>
            <w:rPr>
              <w:rFonts w:asciiTheme="minorHAnsi" w:eastAsiaTheme="minorEastAsia" w:hAnsiTheme="minorHAnsi"/>
              <w:noProof/>
              <w:lang w:eastAsia="es-CO"/>
            </w:rPr>
          </w:pPr>
          <w:hyperlink w:anchor="_Toc54088330" w:history="1">
            <w:r w:rsidR="008200B0" w:rsidRPr="00066816">
              <w:rPr>
                <w:rStyle w:val="Hipervnculo"/>
                <w:noProof/>
              </w:rPr>
              <w:t>Partida</w:t>
            </w:r>
            <w:r w:rsidR="008200B0">
              <w:rPr>
                <w:noProof/>
                <w:webHidden/>
              </w:rPr>
              <w:tab/>
            </w:r>
            <w:r w:rsidR="008200B0">
              <w:rPr>
                <w:noProof/>
                <w:webHidden/>
              </w:rPr>
              <w:fldChar w:fldCharType="begin"/>
            </w:r>
            <w:r w:rsidR="008200B0">
              <w:rPr>
                <w:noProof/>
                <w:webHidden/>
              </w:rPr>
              <w:instrText xml:space="preserve"> PAGEREF _Toc54088330 \h </w:instrText>
            </w:r>
            <w:r w:rsidR="008200B0">
              <w:rPr>
                <w:noProof/>
                <w:webHidden/>
              </w:rPr>
            </w:r>
            <w:r w:rsidR="008200B0">
              <w:rPr>
                <w:noProof/>
                <w:webHidden/>
              </w:rPr>
              <w:fldChar w:fldCharType="separate"/>
            </w:r>
            <w:r w:rsidR="008200B0">
              <w:rPr>
                <w:noProof/>
                <w:webHidden/>
              </w:rPr>
              <w:t>70</w:t>
            </w:r>
            <w:r w:rsidR="008200B0">
              <w:rPr>
                <w:noProof/>
                <w:webHidden/>
              </w:rPr>
              <w:fldChar w:fldCharType="end"/>
            </w:r>
          </w:hyperlink>
        </w:p>
        <w:p w14:paraId="51667454" w14:textId="31BA87AB" w:rsidR="008200B0" w:rsidRDefault="00C93D98">
          <w:pPr>
            <w:pStyle w:val="TDC4"/>
            <w:tabs>
              <w:tab w:val="right" w:leader="dot" w:pos="9350"/>
            </w:tabs>
            <w:rPr>
              <w:rFonts w:asciiTheme="minorHAnsi" w:eastAsiaTheme="minorEastAsia" w:hAnsiTheme="minorHAnsi"/>
              <w:noProof/>
              <w:lang w:eastAsia="es-CO"/>
            </w:rPr>
          </w:pPr>
          <w:hyperlink w:anchor="_Toc54088331"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31 \h </w:instrText>
            </w:r>
            <w:r w:rsidR="008200B0">
              <w:rPr>
                <w:noProof/>
                <w:webHidden/>
              </w:rPr>
            </w:r>
            <w:r w:rsidR="008200B0">
              <w:rPr>
                <w:noProof/>
                <w:webHidden/>
              </w:rPr>
              <w:fldChar w:fldCharType="separate"/>
            </w:r>
            <w:r w:rsidR="008200B0">
              <w:rPr>
                <w:noProof/>
                <w:webHidden/>
              </w:rPr>
              <w:t>72</w:t>
            </w:r>
            <w:r w:rsidR="008200B0">
              <w:rPr>
                <w:noProof/>
                <w:webHidden/>
              </w:rPr>
              <w:fldChar w:fldCharType="end"/>
            </w:r>
          </w:hyperlink>
        </w:p>
        <w:p w14:paraId="6289A031" w14:textId="65B48843" w:rsidR="008200B0" w:rsidRDefault="00C93D98">
          <w:pPr>
            <w:pStyle w:val="TDC3"/>
            <w:tabs>
              <w:tab w:val="right" w:leader="dot" w:pos="9350"/>
            </w:tabs>
            <w:rPr>
              <w:rFonts w:asciiTheme="minorHAnsi" w:eastAsiaTheme="minorEastAsia" w:hAnsiTheme="minorHAnsi"/>
              <w:noProof/>
              <w:lang w:eastAsia="es-CO"/>
            </w:rPr>
          </w:pPr>
          <w:hyperlink w:anchor="_Toc54088332" w:history="1">
            <w:r w:rsidR="008200B0" w:rsidRPr="00066816">
              <w:rPr>
                <w:rStyle w:val="Hipervnculo"/>
                <w:noProof/>
              </w:rPr>
              <w:t>Rol</w:t>
            </w:r>
            <w:r w:rsidR="008200B0">
              <w:rPr>
                <w:noProof/>
                <w:webHidden/>
              </w:rPr>
              <w:tab/>
            </w:r>
            <w:r w:rsidR="008200B0">
              <w:rPr>
                <w:noProof/>
                <w:webHidden/>
              </w:rPr>
              <w:fldChar w:fldCharType="begin"/>
            </w:r>
            <w:r w:rsidR="008200B0">
              <w:rPr>
                <w:noProof/>
                <w:webHidden/>
              </w:rPr>
              <w:instrText xml:space="preserve"> PAGEREF _Toc54088332 \h </w:instrText>
            </w:r>
            <w:r w:rsidR="008200B0">
              <w:rPr>
                <w:noProof/>
                <w:webHidden/>
              </w:rPr>
            </w:r>
            <w:r w:rsidR="008200B0">
              <w:rPr>
                <w:noProof/>
                <w:webHidden/>
              </w:rPr>
              <w:fldChar w:fldCharType="separate"/>
            </w:r>
            <w:r w:rsidR="008200B0">
              <w:rPr>
                <w:noProof/>
                <w:webHidden/>
              </w:rPr>
              <w:t>72</w:t>
            </w:r>
            <w:r w:rsidR="008200B0">
              <w:rPr>
                <w:noProof/>
                <w:webHidden/>
              </w:rPr>
              <w:fldChar w:fldCharType="end"/>
            </w:r>
          </w:hyperlink>
        </w:p>
        <w:p w14:paraId="54D3644C" w14:textId="34CDB9BD" w:rsidR="008200B0" w:rsidRDefault="00C93D98">
          <w:pPr>
            <w:pStyle w:val="TDC4"/>
            <w:tabs>
              <w:tab w:val="right" w:leader="dot" w:pos="9350"/>
            </w:tabs>
            <w:rPr>
              <w:rFonts w:asciiTheme="minorHAnsi" w:eastAsiaTheme="minorEastAsia" w:hAnsiTheme="minorHAnsi"/>
              <w:noProof/>
              <w:lang w:eastAsia="es-CO"/>
            </w:rPr>
          </w:pPr>
          <w:hyperlink w:anchor="_Toc54088333"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33 \h </w:instrText>
            </w:r>
            <w:r w:rsidR="008200B0">
              <w:rPr>
                <w:noProof/>
                <w:webHidden/>
              </w:rPr>
            </w:r>
            <w:r w:rsidR="008200B0">
              <w:rPr>
                <w:noProof/>
                <w:webHidden/>
              </w:rPr>
              <w:fldChar w:fldCharType="separate"/>
            </w:r>
            <w:r w:rsidR="008200B0">
              <w:rPr>
                <w:noProof/>
                <w:webHidden/>
              </w:rPr>
              <w:t>72</w:t>
            </w:r>
            <w:r w:rsidR="008200B0">
              <w:rPr>
                <w:noProof/>
                <w:webHidden/>
              </w:rPr>
              <w:fldChar w:fldCharType="end"/>
            </w:r>
          </w:hyperlink>
        </w:p>
        <w:p w14:paraId="4CBB920C" w14:textId="746F95A9" w:rsidR="008200B0" w:rsidRDefault="00C93D98">
          <w:pPr>
            <w:pStyle w:val="TDC3"/>
            <w:tabs>
              <w:tab w:val="right" w:leader="dot" w:pos="9350"/>
            </w:tabs>
            <w:rPr>
              <w:rFonts w:asciiTheme="minorHAnsi" w:eastAsiaTheme="minorEastAsia" w:hAnsiTheme="minorHAnsi"/>
              <w:noProof/>
              <w:lang w:eastAsia="es-CO"/>
            </w:rPr>
          </w:pPr>
          <w:hyperlink w:anchor="_Toc54088334" w:history="1">
            <w:r w:rsidR="008200B0" w:rsidRPr="00066816">
              <w:rPr>
                <w:rStyle w:val="Hipervnculo"/>
                <w:noProof/>
              </w:rPr>
              <w:t>rol_cuenta</w:t>
            </w:r>
            <w:r w:rsidR="008200B0">
              <w:rPr>
                <w:noProof/>
                <w:webHidden/>
              </w:rPr>
              <w:tab/>
            </w:r>
            <w:r w:rsidR="008200B0">
              <w:rPr>
                <w:noProof/>
                <w:webHidden/>
              </w:rPr>
              <w:fldChar w:fldCharType="begin"/>
            </w:r>
            <w:r w:rsidR="008200B0">
              <w:rPr>
                <w:noProof/>
                <w:webHidden/>
              </w:rPr>
              <w:instrText xml:space="preserve"> PAGEREF _Toc54088334 \h </w:instrText>
            </w:r>
            <w:r w:rsidR="008200B0">
              <w:rPr>
                <w:noProof/>
                <w:webHidden/>
              </w:rPr>
            </w:r>
            <w:r w:rsidR="008200B0">
              <w:rPr>
                <w:noProof/>
                <w:webHidden/>
              </w:rPr>
              <w:fldChar w:fldCharType="separate"/>
            </w:r>
            <w:r w:rsidR="008200B0">
              <w:rPr>
                <w:noProof/>
                <w:webHidden/>
              </w:rPr>
              <w:t>73</w:t>
            </w:r>
            <w:r w:rsidR="008200B0">
              <w:rPr>
                <w:noProof/>
                <w:webHidden/>
              </w:rPr>
              <w:fldChar w:fldCharType="end"/>
            </w:r>
          </w:hyperlink>
        </w:p>
        <w:p w14:paraId="52DEB96A" w14:textId="5A924329" w:rsidR="008200B0" w:rsidRDefault="00C93D98">
          <w:pPr>
            <w:pStyle w:val="TDC4"/>
            <w:tabs>
              <w:tab w:val="right" w:leader="dot" w:pos="9350"/>
            </w:tabs>
            <w:rPr>
              <w:rFonts w:asciiTheme="minorHAnsi" w:eastAsiaTheme="minorEastAsia" w:hAnsiTheme="minorHAnsi"/>
              <w:noProof/>
              <w:lang w:eastAsia="es-CO"/>
            </w:rPr>
          </w:pPr>
          <w:hyperlink w:anchor="_Toc54088335"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35 \h </w:instrText>
            </w:r>
            <w:r w:rsidR="008200B0">
              <w:rPr>
                <w:noProof/>
                <w:webHidden/>
              </w:rPr>
            </w:r>
            <w:r w:rsidR="008200B0">
              <w:rPr>
                <w:noProof/>
                <w:webHidden/>
              </w:rPr>
              <w:fldChar w:fldCharType="separate"/>
            </w:r>
            <w:r w:rsidR="008200B0">
              <w:rPr>
                <w:noProof/>
                <w:webHidden/>
              </w:rPr>
              <w:t>73</w:t>
            </w:r>
            <w:r w:rsidR="008200B0">
              <w:rPr>
                <w:noProof/>
                <w:webHidden/>
              </w:rPr>
              <w:fldChar w:fldCharType="end"/>
            </w:r>
          </w:hyperlink>
        </w:p>
        <w:p w14:paraId="457BF64B" w14:textId="22942607" w:rsidR="008200B0" w:rsidRDefault="00C93D98">
          <w:pPr>
            <w:pStyle w:val="TDC3"/>
            <w:tabs>
              <w:tab w:val="right" w:leader="dot" w:pos="9350"/>
            </w:tabs>
            <w:rPr>
              <w:rFonts w:asciiTheme="minorHAnsi" w:eastAsiaTheme="minorEastAsia" w:hAnsiTheme="minorHAnsi"/>
              <w:noProof/>
              <w:lang w:eastAsia="es-CO"/>
            </w:rPr>
          </w:pPr>
          <w:hyperlink w:anchor="_Toc54088336" w:history="1">
            <w:r w:rsidR="008200B0" w:rsidRPr="00066816">
              <w:rPr>
                <w:rStyle w:val="Hipervnculo"/>
                <w:noProof/>
              </w:rPr>
              <w:t>tipo_afeccion</w:t>
            </w:r>
            <w:r w:rsidR="008200B0">
              <w:rPr>
                <w:noProof/>
                <w:webHidden/>
              </w:rPr>
              <w:tab/>
            </w:r>
            <w:r w:rsidR="008200B0">
              <w:rPr>
                <w:noProof/>
                <w:webHidden/>
              </w:rPr>
              <w:fldChar w:fldCharType="begin"/>
            </w:r>
            <w:r w:rsidR="008200B0">
              <w:rPr>
                <w:noProof/>
                <w:webHidden/>
              </w:rPr>
              <w:instrText xml:space="preserve"> PAGEREF _Toc54088336 \h </w:instrText>
            </w:r>
            <w:r w:rsidR="008200B0">
              <w:rPr>
                <w:noProof/>
                <w:webHidden/>
              </w:rPr>
            </w:r>
            <w:r w:rsidR="008200B0">
              <w:rPr>
                <w:noProof/>
                <w:webHidden/>
              </w:rPr>
              <w:fldChar w:fldCharType="separate"/>
            </w:r>
            <w:r w:rsidR="008200B0">
              <w:rPr>
                <w:noProof/>
                <w:webHidden/>
              </w:rPr>
              <w:t>74</w:t>
            </w:r>
            <w:r w:rsidR="008200B0">
              <w:rPr>
                <w:noProof/>
                <w:webHidden/>
              </w:rPr>
              <w:fldChar w:fldCharType="end"/>
            </w:r>
          </w:hyperlink>
        </w:p>
        <w:p w14:paraId="3FA46C78" w14:textId="7F99CFD9" w:rsidR="008200B0" w:rsidRDefault="00C93D98">
          <w:pPr>
            <w:pStyle w:val="TDC4"/>
            <w:tabs>
              <w:tab w:val="right" w:leader="dot" w:pos="9350"/>
            </w:tabs>
            <w:rPr>
              <w:rFonts w:asciiTheme="minorHAnsi" w:eastAsiaTheme="minorEastAsia" w:hAnsiTheme="minorHAnsi"/>
              <w:noProof/>
              <w:lang w:eastAsia="es-CO"/>
            </w:rPr>
          </w:pPr>
          <w:hyperlink w:anchor="_Toc54088337"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37 \h </w:instrText>
            </w:r>
            <w:r w:rsidR="008200B0">
              <w:rPr>
                <w:noProof/>
                <w:webHidden/>
              </w:rPr>
            </w:r>
            <w:r w:rsidR="008200B0">
              <w:rPr>
                <w:noProof/>
                <w:webHidden/>
              </w:rPr>
              <w:fldChar w:fldCharType="separate"/>
            </w:r>
            <w:r w:rsidR="008200B0">
              <w:rPr>
                <w:noProof/>
                <w:webHidden/>
              </w:rPr>
              <w:t>74</w:t>
            </w:r>
            <w:r w:rsidR="008200B0">
              <w:rPr>
                <w:noProof/>
                <w:webHidden/>
              </w:rPr>
              <w:fldChar w:fldCharType="end"/>
            </w:r>
          </w:hyperlink>
        </w:p>
        <w:p w14:paraId="21E20D8A" w14:textId="328F94B1" w:rsidR="008200B0" w:rsidRDefault="00C93D98">
          <w:pPr>
            <w:pStyle w:val="TDC3"/>
            <w:tabs>
              <w:tab w:val="right" w:leader="dot" w:pos="9350"/>
            </w:tabs>
            <w:rPr>
              <w:rFonts w:asciiTheme="minorHAnsi" w:eastAsiaTheme="minorEastAsia" w:hAnsiTheme="minorHAnsi"/>
              <w:noProof/>
              <w:lang w:eastAsia="es-CO"/>
            </w:rPr>
          </w:pPr>
          <w:hyperlink w:anchor="_Toc54088338" w:history="1">
            <w:r w:rsidR="008200B0" w:rsidRPr="00066816">
              <w:rPr>
                <w:rStyle w:val="Hipervnculo"/>
                <w:noProof/>
              </w:rPr>
              <w:t>tipo_contrato</w:t>
            </w:r>
            <w:r w:rsidR="008200B0">
              <w:rPr>
                <w:noProof/>
                <w:webHidden/>
              </w:rPr>
              <w:tab/>
            </w:r>
            <w:r w:rsidR="008200B0">
              <w:rPr>
                <w:noProof/>
                <w:webHidden/>
              </w:rPr>
              <w:fldChar w:fldCharType="begin"/>
            </w:r>
            <w:r w:rsidR="008200B0">
              <w:rPr>
                <w:noProof/>
                <w:webHidden/>
              </w:rPr>
              <w:instrText xml:space="preserve"> PAGEREF _Toc54088338 \h </w:instrText>
            </w:r>
            <w:r w:rsidR="008200B0">
              <w:rPr>
                <w:noProof/>
                <w:webHidden/>
              </w:rPr>
            </w:r>
            <w:r w:rsidR="008200B0">
              <w:rPr>
                <w:noProof/>
                <w:webHidden/>
              </w:rPr>
              <w:fldChar w:fldCharType="separate"/>
            </w:r>
            <w:r w:rsidR="008200B0">
              <w:rPr>
                <w:noProof/>
                <w:webHidden/>
              </w:rPr>
              <w:t>74</w:t>
            </w:r>
            <w:r w:rsidR="008200B0">
              <w:rPr>
                <w:noProof/>
                <w:webHidden/>
              </w:rPr>
              <w:fldChar w:fldCharType="end"/>
            </w:r>
          </w:hyperlink>
        </w:p>
        <w:p w14:paraId="782E27B8" w14:textId="315B9CA4" w:rsidR="008200B0" w:rsidRDefault="00C93D98">
          <w:pPr>
            <w:pStyle w:val="TDC4"/>
            <w:tabs>
              <w:tab w:val="right" w:leader="dot" w:pos="9350"/>
            </w:tabs>
            <w:rPr>
              <w:rFonts w:asciiTheme="minorHAnsi" w:eastAsiaTheme="minorEastAsia" w:hAnsiTheme="minorHAnsi"/>
              <w:noProof/>
              <w:lang w:eastAsia="es-CO"/>
            </w:rPr>
          </w:pPr>
          <w:hyperlink w:anchor="_Toc54088339"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39 \h </w:instrText>
            </w:r>
            <w:r w:rsidR="008200B0">
              <w:rPr>
                <w:noProof/>
                <w:webHidden/>
              </w:rPr>
            </w:r>
            <w:r w:rsidR="008200B0">
              <w:rPr>
                <w:noProof/>
                <w:webHidden/>
              </w:rPr>
              <w:fldChar w:fldCharType="separate"/>
            </w:r>
            <w:r w:rsidR="008200B0">
              <w:rPr>
                <w:noProof/>
                <w:webHidden/>
              </w:rPr>
              <w:t>75</w:t>
            </w:r>
            <w:r w:rsidR="008200B0">
              <w:rPr>
                <w:noProof/>
                <w:webHidden/>
              </w:rPr>
              <w:fldChar w:fldCharType="end"/>
            </w:r>
          </w:hyperlink>
        </w:p>
        <w:p w14:paraId="1DB6ADB7" w14:textId="3B06754B" w:rsidR="008200B0" w:rsidRDefault="00C93D98">
          <w:pPr>
            <w:pStyle w:val="TDC3"/>
            <w:tabs>
              <w:tab w:val="right" w:leader="dot" w:pos="9350"/>
            </w:tabs>
            <w:rPr>
              <w:rFonts w:asciiTheme="minorHAnsi" w:eastAsiaTheme="minorEastAsia" w:hAnsiTheme="minorHAnsi"/>
              <w:noProof/>
              <w:lang w:eastAsia="es-CO"/>
            </w:rPr>
          </w:pPr>
          <w:hyperlink w:anchor="_Toc54088340" w:history="1">
            <w:r w:rsidR="008200B0" w:rsidRPr="00066816">
              <w:rPr>
                <w:rStyle w:val="Hipervnculo"/>
                <w:noProof/>
              </w:rPr>
              <w:t>tipo_evento</w:t>
            </w:r>
            <w:r w:rsidR="008200B0">
              <w:rPr>
                <w:noProof/>
                <w:webHidden/>
              </w:rPr>
              <w:tab/>
            </w:r>
            <w:r w:rsidR="008200B0">
              <w:rPr>
                <w:noProof/>
                <w:webHidden/>
              </w:rPr>
              <w:fldChar w:fldCharType="begin"/>
            </w:r>
            <w:r w:rsidR="008200B0">
              <w:rPr>
                <w:noProof/>
                <w:webHidden/>
              </w:rPr>
              <w:instrText xml:space="preserve"> PAGEREF _Toc54088340 \h </w:instrText>
            </w:r>
            <w:r w:rsidR="008200B0">
              <w:rPr>
                <w:noProof/>
                <w:webHidden/>
              </w:rPr>
            </w:r>
            <w:r w:rsidR="008200B0">
              <w:rPr>
                <w:noProof/>
                <w:webHidden/>
              </w:rPr>
              <w:fldChar w:fldCharType="separate"/>
            </w:r>
            <w:r w:rsidR="008200B0">
              <w:rPr>
                <w:noProof/>
                <w:webHidden/>
              </w:rPr>
              <w:t>75</w:t>
            </w:r>
            <w:r w:rsidR="008200B0">
              <w:rPr>
                <w:noProof/>
                <w:webHidden/>
              </w:rPr>
              <w:fldChar w:fldCharType="end"/>
            </w:r>
          </w:hyperlink>
        </w:p>
        <w:p w14:paraId="0433004E" w14:textId="0297A293" w:rsidR="008200B0" w:rsidRDefault="00C93D98">
          <w:pPr>
            <w:pStyle w:val="TDC4"/>
            <w:tabs>
              <w:tab w:val="right" w:leader="dot" w:pos="9350"/>
            </w:tabs>
            <w:rPr>
              <w:rFonts w:asciiTheme="minorHAnsi" w:eastAsiaTheme="minorEastAsia" w:hAnsiTheme="minorHAnsi"/>
              <w:noProof/>
              <w:lang w:eastAsia="es-CO"/>
            </w:rPr>
          </w:pPr>
          <w:hyperlink w:anchor="_Toc54088341"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41 \h </w:instrText>
            </w:r>
            <w:r w:rsidR="008200B0">
              <w:rPr>
                <w:noProof/>
                <w:webHidden/>
              </w:rPr>
            </w:r>
            <w:r w:rsidR="008200B0">
              <w:rPr>
                <w:noProof/>
                <w:webHidden/>
              </w:rPr>
              <w:fldChar w:fldCharType="separate"/>
            </w:r>
            <w:r w:rsidR="008200B0">
              <w:rPr>
                <w:noProof/>
                <w:webHidden/>
              </w:rPr>
              <w:t>75</w:t>
            </w:r>
            <w:r w:rsidR="008200B0">
              <w:rPr>
                <w:noProof/>
                <w:webHidden/>
              </w:rPr>
              <w:fldChar w:fldCharType="end"/>
            </w:r>
          </w:hyperlink>
        </w:p>
        <w:p w14:paraId="339F5401" w14:textId="1645E070" w:rsidR="008200B0" w:rsidRDefault="00C93D98">
          <w:pPr>
            <w:pStyle w:val="TDC3"/>
            <w:tabs>
              <w:tab w:val="right" w:leader="dot" w:pos="9350"/>
            </w:tabs>
            <w:rPr>
              <w:rFonts w:asciiTheme="minorHAnsi" w:eastAsiaTheme="minorEastAsia" w:hAnsiTheme="minorHAnsi"/>
              <w:noProof/>
              <w:lang w:eastAsia="es-CO"/>
            </w:rPr>
          </w:pPr>
          <w:hyperlink w:anchor="_Toc54088342" w:history="1">
            <w:r w:rsidR="008200B0" w:rsidRPr="00066816">
              <w:rPr>
                <w:rStyle w:val="Hipervnculo"/>
                <w:noProof/>
              </w:rPr>
              <w:t>tipo_incapacidad</w:t>
            </w:r>
            <w:r w:rsidR="008200B0">
              <w:rPr>
                <w:noProof/>
                <w:webHidden/>
              </w:rPr>
              <w:tab/>
            </w:r>
            <w:r w:rsidR="008200B0">
              <w:rPr>
                <w:noProof/>
                <w:webHidden/>
              </w:rPr>
              <w:fldChar w:fldCharType="begin"/>
            </w:r>
            <w:r w:rsidR="008200B0">
              <w:rPr>
                <w:noProof/>
                <w:webHidden/>
              </w:rPr>
              <w:instrText xml:space="preserve"> PAGEREF _Toc54088342 \h </w:instrText>
            </w:r>
            <w:r w:rsidR="008200B0">
              <w:rPr>
                <w:noProof/>
                <w:webHidden/>
              </w:rPr>
            </w:r>
            <w:r w:rsidR="008200B0">
              <w:rPr>
                <w:noProof/>
                <w:webHidden/>
              </w:rPr>
              <w:fldChar w:fldCharType="separate"/>
            </w:r>
            <w:r w:rsidR="008200B0">
              <w:rPr>
                <w:noProof/>
                <w:webHidden/>
              </w:rPr>
              <w:t>75</w:t>
            </w:r>
            <w:r w:rsidR="008200B0">
              <w:rPr>
                <w:noProof/>
                <w:webHidden/>
              </w:rPr>
              <w:fldChar w:fldCharType="end"/>
            </w:r>
          </w:hyperlink>
        </w:p>
        <w:p w14:paraId="02666F87" w14:textId="444A344B" w:rsidR="008200B0" w:rsidRDefault="00C93D98">
          <w:pPr>
            <w:pStyle w:val="TDC4"/>
            <w:tabs>
              <w:tab w:val="right" w:leader="dot" w:pos="9350"/>
            </w:tabs>
            <w:rPr>
              <w:rFonts w:asciiTheme="minorHAnsi" w:eastAsiaTheme="minorEastAsia" w:hAnsiTheme="minorHAnsi"/>
              <w:noProof/>
              <w:lang w:eastAsia="es-CO"/>
            </w:rPr>
          </w:pPr>
          <w:hyperlink w:anchor="_Toc54088343"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43 \h </w:instrText>
            </w:r>
            <w:r w:rsidR="008200B0">
              <w:rPr>
                <w:noProof/>
                <w:webHidden/>
              </w:rPr>
            </w:r>
            <w:r w:rsidR="008200B0">
              <w:rPr>
                <w:noProof/>
                <w:webHidden/>
              </w:rPr>
              <w:fldChar w:fldCharType="separate"/>
            </w:r>
            <w:r w:rsidR="008200B0">
              <w:rPr>
                <w:noProof/>
                <w:webHidden/>
              </w:rPr>
              <w:t>76</w:t>
            </w:r>
            <w:r w:rsidR="008200B0">
              <w:rPr>
                <w:noProof/>
                <w:webHidden/>
              </w:rPr>
              <w:fldChar w:fldCharType="end"/>
            </w:r>
          </w:hyperlink>
        </w:p>
        <w:p w14:paraId="2ED13442" w14:textId="16FDB7E3" w:rsidR="008200B0" w:rsidRDefault="00C93D98">
          <w:pPr>
            <w:pStyle w:val="TDC3"/>
            <w:tabs>
              <w:tab w:val="right" w:leader="dot" w:pos="9350"/>
            </w:tabs>
            <w:rPr>
              <w:rFonts w:asciiTheme="minorHAnsi" w:eastAsiaTheme="minorEastAsia" w:hAnsiTheme="minorHAnsi"/>
              <w:noProof/>
              <w:lang w:eastAsia="es-CO"/>
            </w:rPr>
          </w:pPr>
          <w:hyperlink w:anchor="_Toc54088344" w:history="1">
            <w:r w:rsidR="008200B0" w:rsidRPr="00066816">
              <w:rPr>
                <w:rStyle w:val="Hipervnculo"/>
                <w:noProof/>
              </w:rPr>
              <w:t>tipo_juego</w:t>
            </w:r>
            <w:r w:rsidR="008200B0">
              <w:rPr>
                <w:noProof/>
                <w:webHidden/>
              </w:rPr>
              <w:tab/>
            </w:r>
            <w:r w:rsidR="008200B0">
              <w:rPr>
                <w:noProof/>
                <w:webHidden/>
              </w:rPr>
              <w:fldChar w:fldCharType="begin"/>
            </w:r>
            <w:r w:rsidR="008200B0">
              <w:rPr>
                <w:noProof/>
                <w:webHidden/>
              </w:rPr>
              <w:instrText xml:space="preserve"> PAGEREF _Toc54088344 \h </w:instrText>
            </w:r>
            <w:r w:rsidR="008200B0">
              <w:rPr>
                <w:noProof/>
                <w:webHidden/>
              </w:rPr>
            </w:r>
            <w:r w:rsidR="008200B0">
              <w:rPr>
                <w:noProof/>
                <w:webHidden/>
              </w:rPr>
              <w:fldChar w:fldCharType="separate"/>
            </w:r>
            <w:r w:rsidR="008200B0">
              <w:rPr>
                <w:noProof/>
                <w:webHidden/>
              </w:rPr>
              <w:t>76</w:t>
            </w:r>
            <w:r w:rsidR="008200B0">
              <w:rPr>
                <w:noProof/>
                <w:webHidden/>
              </w:rPr>
              <w:fldChar w:fldCharType="end"/>
            </w:r>
          </w:hyperlink>
        </w:p>
        <w:p w14:paraId="2ACE93E2" w14:textId="3D43628F" w:rsidR="008200B0" w:rsidRDefault="00C93D98">
          <w:pPr>
            <w:pStyle w:val="TDC4"/>
            <w:tabs>
              <w:tab w:val="right" w:leader="dot" w:pos="9350"/>
            </w:tabs>
            <w:rPr>
              <w:rFonts w:asciiTheme="minorHAnsi" w:eastAsiaTheme="minorEastAsia" w:hAnsiTheme="minorHAnsi"/>
              <w:noProof/>
              <w:lang w:eastAsia="es-CO"/>
            </w:rPr>
          </w:pPr>
          <w:hyperlink w:anchor="_Toc54088345"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45 \h </w:instrText>
            </w:r>
            <w:r w:rsidR="008200B0">
              <w:rPr>
                <w:noProof/>
                <w:webHidden/>
              </w:rPr>
            </w:r>
            <w:r w:rsidR="008200B0">
              <w:rPr>
                <w:noProof/>
                <w:webHidden/>
              </w:rPr>
              <w:fldChar w:fldCharType="separate"/>
            </w:r>
            <w:r w:rsidR="008200B0">
              <w:rPr>
                <w:noProof/>
                <w:webHidden/>
              </w:rPr>
              <w:t>77</w:t>
            </w:r>
            <w:r w:rsidR="008200B0">
              <w:rPr>
                <w:noProof/>
                <w:webHidden/>
              </w:rPr>
              <w:fldChar w:fldCharType="end"/>
            </w:r>
          </w:hyperlink>
        </w:p>
        <w:p w14:paraId="520C0FA8" w14:textId="0C98B1C8" w:rsidR="008200B0" w:rsidRDefault="00C93D98">
          <w:pPr>
            <w:pStyle w:val="TDC3"/>
            <w:tabs>
              <w:tab w:val="right" w:leader="dot" w:pos="9350"/>
            </w:tabs>
            <w:rPr>
              <w:rFonts w:asciiTheme="minorHAnsi" w:eastAsiaTheme="minorEastAsia" w:hAnsiTheme="minorHAnsi"/>
              <w:noProof/>
              <w:lang w:eastAsia="es-CO"/>
            </w:rPr>
          </w:pPr>
          <w:hyperlink w:anchor="_Toc54088346" w:history="1">
            <w:r w:rsidR="008200B0" w:rsidRPr="00066816">
              <w:rPr>
                <w:rStyle w:val="Hipervnculo"/>
                <w:noProof/>
              </w:rPr>
              <w:t>tipo_licencia</w:t>
            </w:r>
            <w:r w:rsidR="008200B0">
              <w:rPr>
                <w:noProof/>
                <w:webHidden/>
              </w:rPr>
              <w:tab/>
            </w:r>
            <w:r w:rsidR="008200B0">
              <w:rPr>
                <w:noProof/>
                <w:webHidden/>
              </w:rPr>
              <w:fldChar w:fldCharType="begin"/>
            </w:r>
            <w:r w:rsidR="008200B0">
              <w:rPr>
                <w:noProof/>
                <w:webHidden/>
              </w:rPr>
              <w:instrText xml:space="preserve"> PAGEREF _Toc54088346 \h </w:instrText>
            </w:r>
            <w:r w:rsidR="008200B0">
              <w:rPr>
                <w:noProof/>
                <w:webHidden/>
              </w:rPr>
            </w:r>
            <w:r w:rsidR="008200B0">
              <w:rPr>
                <w:noProof/>
                <w:webHidden/>
              </w:rPr>
              <w:fldChar w:fldCharType="separate"/>
            </w:r>
            <w:r w:rsidR="008200B0">
              <w:rPr>
                <w:noProof/>
                <w:webHidden/>
              </w:rPr>
              <w:t>77</w:t>
            </w:r>
            <w:r w:rsidR="008200B0">
              <w:rPr>
                <w:noProof/>
                <w:webHidden/>
              </w:rPr>
              <w:fldChar w:fldCharType="end"/>
            </w:r>
          </w:hyperlink>
        </w:p>
        <w:p w14:paraId="33C16F9B" w14:textId="6C5D72C7" w:rsidR="008200B0" w:rsidRDefault="00C93D98">
          <w:pPr>
            <w:pStyle w:val="TDC4"/>
            <w:tabs>
              <w:tab w:val="right" w:leader="dot" w:pos="9350"/>
            </w:tabs>
            <w:rPr>
              <w:rFonts w:asciiTheme="minorHAnsi" w:eastAsiaTheme="minorEastAsia" w:hAnsiTheme="minorHAnsi"/>
              <w:noProof/>
              <w:lang w:eastAsia="es-CO"/>
            </w:rPr>
          </w:pPr>
          <w:hyperlink w:anchor="_Toc54088347" w:history="1">
            <w:r w:rsidR="008200B0" w:rsidRPr="00066816">
              <w:rPr>
                <w:rStyle w:val="Hipervnculo"/>
                <w:noProof/>
              </w:rPr>
              <w:t>Índices</w:t>
            </w:r>
            <w:r w:rsidR="008200B0">
              <w:rPr>
                <w:noProof/>
                <w:webHidden/>
              </w:rPr>
              <w:tab/>
            </w:r>
            <w:r w:rsidR="008200B0">
              <w:rPr>
                <w:noProof/>
                <w:webHidden/>
              </w:rPr>
              <w:fldChar w:fldCharType="begin"/>
            </w:r>
            <w:r w:rsidR="008200B0">
              <w:rPr>
                <w:noProof/>
                <w:webHidden/>
              </w:rPr>
              <w:instrText xml:space="preserve"> PAGEREF _Toc54088347 \h </w:instrText>
            </w:r>
            <w:r w:rsidR="008200B0">
              <w:rPr>
                <w:noProof/>
                <w:webHidden/>
              </w:rPr>
            </w:r>
            <w:r w:rsidR="008200B0">
              <w:rPr>
                <w:noProof/>
                <w:webHidden/>
              </w:rPr>
              <w:fldChar w:fldCharType="separate"/>
            </w:r>
            <w:r w:rsidR="008200B0">
              <w:rPr>
                <w:noProof/>
                <w:webHidden/>
              </w:rPr>
              <w:t>78</w:t>
            </w:r>
            <w:r w:rsidR="008200B0">
              <w:rPr>
                <w:noProof/>
                <w:webHidden/>
              </w:rPr>
              <w:fldChar w:fldCharType="end"/>
            </w:r>
          </w:hyperlink>
        </w:p>
        <w:p w14:paraId="1EE36367" w14:textId="5C5006A4" w:rsidR="008200B0" w:rsidRDefault="00C93D98">
          <w:pPr>
            <w:pStyle w:val="TDC2"/>
            <w:tabs>
              <w:tab w:val="right" w:leader="dot" w:pos="9350"/>
            </w:tabs>
            <w:rPr>
              <w:rFonts w:asciiTheme="minorHAnsi" w:eastAsiaTheme="minorEastAsia" w:hAnsiTheme="minorHAnsi"/>
              <w:noProof/>
              <w:lang w:eastAsia="es-CO"/>
            </w:rPr>
          </w:pPr>
          <w:hyperlink w:anchor="_Toc54088348" w:history="1">
            <w:r w:rsidR="008200B0" w:rsidRPr="00066816">
              <w:rPr>
                <w:rStyle w:val="Hipervnculo"/>
                <w:noProof/>
                <w:lang w:eastAsia="es-CO"/>
              </w:rPr>
              <w:t>Diagrama de Módulos</w:t>
            </w:r>
            <w:r w:rsidR="008200B0">
              <w:rPr>
                <w:noProof/>
                <w:webHidden/>
              </w:rPr>
              <w:tab/>
            </w:r>
            <w:r w:rsidR="008200B0">
              <w:rPr>
                <w:noProof/>
                <w:webHidden/>
              </w:rPr>
              <w:fldChar w:fldCharType="begin"/>
            </w:r>
            <w:r w:rsidR="008200B0">
              <w:rPr>
                <w:noProof/>
                <w:webHidden/>
              </w:rPr>
              <w:instrText xml:space="preserve"> PAGEREF _Toc54088348 \h </w:instrText>
            </w:r>
            <w:r w:rsidR="008200B0">
              <w:rPr>
                <w:noProof/>
                <w:webHidden/>
              </w:rPr>
            </w:r>
            <w:r w:rsidR="008200B0">
              <w:rPr>
                <w:noProof/>
                <w:webHidden/>
              </w:rPr>
              <w:fldChar w:fldCharType="separate"/>
            </w:r>
            <w:r w:rsidR="008200B0">
              <w:rPr>
                <w:noProof/>
                <w:webHidden/>
              </w:rPr>
              <w:t>78</w:t>
            </w:r>
            <w:r w:rsidR="008200B0">
              <w:rPr>
                <w:noProof/>
                <w:webHidden/>
              </w:rPr>
              <w:fldChar w:fldCharType="end"/>
            </w:r>
          </w:hyperlink>
        </w:p>
        <w:p w14:paraId="146934F2" w14:textId="2D3A6715" w:rsidR="008200B0" w:rsidRDefault="00C93D98">
          <w:pPr>
            <w:pStyle w:val="TDC2"/>
            <w:tabs>
              <w:tab w:val="right" w:leader="dot" w:pos="9350"/>
            </w:tabs>
            <w:rPr>
              <w:rFonts w:asciiTheme="minorHAnsi" w:eastAsiaTheme="minorEastAsia" w:hAnsiTheme="minorHAnsi"/>
              <w:noProof/>
              <w:lang w:eastAsia="es-CO"/>
            </w:rPr>
          </w:pPr>
          <w:hyperlink w:anchor="_Toc54088349" w:history="1">
            <w:r w:rsidR="008200B0" w:rsidRPr="00066816">
              <w:rPr>
                <w:rStyle w:val="Hipervnculo"/>
                <w:noProof/>
                <w:lang w:eastAsia="es-CO"/>
              </w:rPr>
              <w:t>Estructura del backend</w:t>
            </w:r>
            <w:r w:rsidR="008200B0">
              <w:rPr>
                <w:noProof/>
                <w:webHidden/>
              </w:rPr>
              <w:tab/>
            </w:r>
            <w:r w:rsidR="008200B0">
              <w:rPr>
                <w:noProof/>
                <w:webHidden/>
              </w:rPr>
              <w:fldChar w:fldCharType="begin"/>
            </w:r>
            <w:r w:rsidR="008200B0">
              <w:rPr>
                <w:noProof/>
                <w:webHidden/>
              </w:rPr>
              <w:instrText xml:space="preserve"> PAGEREF _Toc54088349 \h </w:instrText>
            </w:r>
            <w:r w:rsidR="008200B0">
              <w:rPr>
                <w:noProof/>
                <w:webHidden/>
              </w:rPr>
            </w:r>
            <w:r w:rsidR="008200B0">
              <w:rPr>
                <w:noProof/>
                <w:webHidden/>
              </w:rPr>
              <w:fldChar w:fldCharType="separate"/>
            </w:r>
            <w:r w:rsidR="008200B0">
              <w:rPr>
                <w:noProof/>
                <w:webHidden/>
              </w:rPr>
              <w:t>79</w:t>
            </w:r>
            <w:r w:rsidR="008200B0">
              <w:rPr>
                <w:noProof/>
                <w:webHidden/>
              </w:rPr>
              <w:fldChar w:fldCharType="end"/>
            </w:r>
          </w:hyperlink>
        </w:p>
        <w:p w14:paraId="2320E92E" w14:textId="6862A294" w:rsidR="008200B0" w:rsidRDefault="00C93D98">
          <w:pPr>
            <w:pStyle w:val="TDC1"/>
            <w:tabs>
              <w:tab w:val="right" w:leader="dot" w:pos="9350"/>
            </w:tabs>
            <w:rPr>
              <w:rFonts w:asciiTheme="minorHAnsi" w:eastAsiaTheme="minorEastAsia" w:hAnsiTheme="minorHAnsi"/>
              <w:noProof/>
              <w:lang w:eastAsia="es-CO"/>
            </w:rPr>
          </w:pPr>
          <w:hyperlink w:anchor="_Toc54088350" w:history="1">
            <w:r w:rsidR="008200B0" w:rsidRPr="00066816">
              <w:rPr>
                <w:rStyle w:val="Hipervnculo"/>
                <w:noProof/>
              </w:rPr>
              <w:t>Bibliografía</w:t>
            </w:r>
            <w:r w:rsidR="008200B0">
              <w:rPr>
                <w:noProof/>
                <w:webHidden/>
              </w:rPr>
              <w:tab/>
            </w:r>
            <w:r w:rsidR="008200B0">
              <w:rPr>
                <w:noProof/>
                <w:webHidden/>
              </w:rPr>
              <w:fldChar w:fldCharType="begin"/>
            </w:r>
            <w:r w:rsidR="008200B0">
              <w:rPr>
                <w:noProof/>
                <w:webHidden/>
              </w:rPr>
              <w:instrText xml:space="preserve"> PAGEREF _Toc54088350 \h </w:instrText>
            </w:r>
            <w:r w:rsidR="008200B0">
              <w:rPr>
                <w:noProof/>
                <w:webHidden/>
              </w:rPr>
            </w:r>
            <w:r w:rsidR="008200B0">
              <w:rPr>
                <w:noProof/>
                <w:webHidden/>
              </w:rPr>
              <w:fldChar w:fldCharType="separate"/>
            </w:r>
            <w:r w:rsidR="008200B0">
              <w:rPr>
                <w:noProof/>
                <w:webHidden/>
              </w:rPr>
              <w:t>80</w:t>
            </w:r>
            <w:r w:rsidR="008200B0">
              <w:rPr>
                <w:noProof/>
                <w:webHidden/>
              </w:rPr>
              <w:fldChar w:fldCharType="end"/>
            </w:r>
          </w:hyperlink>
        </w:p>
        <w:p w14:paraId="409E4534" w14:textId="0AFD2916" w:rsidR="008200B0" w:rsidRDefault="00C93D98">
          <w:pPr>
            <w:pStyle w:val="TDC1"/>
            <w:tabs>
              <w:tab w:val="right" w:leader="dot" w:pos="9350"/>
            </w:tabs>
            <w:rPr>
              <w:rFonts w:asciiTheme="minorHAnsi" w:eastAsiaTheme="minorEastAsia" w:hAnsiTheme="minorHAnsi"/>
              <w:noProof/>
              <w:lang w:eastAsia="es-CO"/>
            </w:rPr>
          </w:pPr>
          <w:hyperlink w:anchor="_Toc54088351" w:history="1">
            <w:r w:rsidR="008200B0" w:rsidRPr="00066816">
              <w:rPr>
                <w:rStyle w:val="Hipervnculo"/>
                <w:noProof/>
              </w:rPr>
              <w:t>TABLAS</w:t>
            </w:r>
            <w:r w:rsidR="008200B0">
              <w:rPr>
                <w:noProof/>
                <w:webHidden/>
              </w:rPr>
              <w:tab/>
            </w:r>
            <w:r w:rsidR="008200B0">
              <w:rPr>
                <w:noProof/>
                <w:webHidden/>
              </w:rPr>
              <w:fldChar w:fldCharType="begin"/>
            </w:r>
            <w:r w:rsidR="008200B0">
              <w:rPr>
                <w:noProof/>
                <w:webHidden/>
              </w:rPr>
              <w:instrText xml:space="preserve"> PAGEREF _Toc54088351 \h </w:instrText>
            </w:r>
            <w:r w:rsidR="008200B0">
              <w:rPr>
                <w:noProof/>
                <w:webHidden/>
              </w:rPr>
            </w:r>
            <w:r w:rsidR="008200B0">
              <w:rPr>
                <w:noProof/>
                <w:webHidden/>
              </w:rPr>
              <w:fldChar w:fldCharType="separate"/>
            </w:r>
            <w:r w:rsidR="008200B0">
              <w:rPr>
                <w:noProof/>
                <w:webHidden/>
              </w:rPr>
              <w:t>85</w:t>
            </w:r>
            <w:r w:rsidR="008200B0">
              <w:rPr>
                <w:noProof/>
                <w:webHidden/>
              </w:rPr>
              <w:fldChar w:fldCharType="end"/>
            </w:r>
          </w:hyperlink>
        </w:p>
        <w:p w14:paraId="12D1BE46" w14:textId="360E0040" w:rsidR="008200B0" w:rsidRDefault="00C93D98">
          <w:pPr>
            <w:pStyle w:val="TDC1"/>
            <w:tabs>
              <w:tab w:val="right" w:leader="dot" w:pos="9350"/>
            </w:tabs>
            <w:rPr>
              <w:rFonts w:asciiTheme="minorHAnsi" w:eastAsiaTheme="minorEastAsia" w:hAnsiTheme="minorHAnsi"/>
              <w:noProof/>
              <w:lang w:eastAsia="es-CO"/>
            </w:rPr>
          </w:pPr>
          <w:hyperlink w:anchor="_Toc54088352" w:history="1">
            <w:r w:rsidR="008200B0" w:rsidRPr="00066816">
              <w:rPr>
                <w:rStyle w:val="Hipervnculo"/>
                <w:noProof/>
              </w:rPr>
              <w:t>ILUSTRACIONES</w:t>
            </w:r>
            <w:r w:rsidR="008200B0">
              <w:rPr>
                <w:noProof/>
                <w:webHidden/>
              </w:rPr>
              <w:tab/>
            </w:r>
            <w:r w:rsidR="008200B0">
              <w:rPr>
                <w:noProof/>
                <w:webHidden/>
              </w:rPr>
              <w:fldChar w:fldCharType="begin"/>
            </w:r>
            <w:r w:rsidR="008200B0">
              <w:rPr>
                <w:noProof/>
                <w:webHidden/>
              </w:rPr>
              <w:instrText xml:space="preserve"> PAGEREF _Toc54088352 \h </w:instrText>
            </w:r>
            <w:r w:rsidR="008200B0">
              <w:rPr>
                <w:noProof/>
                <w:webHidden/>
              </w:rPr>
            </w:r>
            <w:r w:rsidR="008200B0">
              <w:rPr>
                <w:noProof/>
                <w:webHidden/>
              </w:rPr>
              <w:fldChar w:fldCharType="separate"/>
            </w:r>
            <w:r w:rsidR="008200B0">
              <w:rPr>
                <w:noProof/>
                <w:webHidden/>
              </w:rPr>
              <w:t>86</w:t>
            </w:r>
            <w:r w:rsidR="008200B0">
              <w:rPr>
                <w:noProof/>
                <w:webHidden/>
              </w:rPr>
              <w:fldChar w:fldCharType="end"/>
            </w:r>
          </w:hyperlink>
        </w:p>
        <w:p w14:paraId="785962C2" w14:textId="137D49DE" w:rsidR="004D0ED9" w:rsidRPr="004D0ED9" w:rsidRDefault="00D311FF" w:rsidP="00D71B70">
          <w:pPr>
            <w:spacing w:line="240" w:lineRule="auto"/>
            <w:rPr>
              <w:rFonts w:ascii="Arial" w:hAnsi="Arial" w:cs="Arial"/>
            </w:rPr>
          </w:pPr>
          <w:r>
            <w:rPr>
              <w:rFonts w:cs="Arial"/>
            </w:rPr>
            <w:fldChar w:fldCharType="end"/>
          </w:r>
        </w:p>
      </w:sdtContent>
    </w:sdt>
    <w:p w14:paraId="182E9F6B" w14:textId="77777777" w:rsidR="004D0ED9" w:rsidRPr="004D0ED9" w:rsidRDefault="004D0ED9" w:rsidP="00D71B70">
      <w:pPr>
        <w:spacing w:line="240" w:lineRule="auto"/>
        <w:rPr>
          <w:rFonts w:ascii="Arial" w:hAnsi="Arial" w:cs="Arial"/>
        </w:rPr>
      </w:pPr>
      <w:r w:rsidRPr="004D0ED9">
        <w:rPr>
          <w:rFonts w:ascii="Arial" w:hAnsi="Arial" w:cs="Arial"/>
        </w:rPr>
        <w:br w:type="page"/>
      </w:r>
    </w:p>
    <w:p w14:paraId="6BE2C0F5" w14:textId="6C24E415" w:rsidR="00961476" w:rsidRDefault="00961476" w:rsidP="00961476">
      <w:pPr>
        <w:pStyle w:val="Ttulo1"/>
      </w:pPr>
      <w:bookmarkStart w:id="2" w:name="_Toc54088208"/>
      <w:r>
        <w:lastRenderedPageBreak/>
        <w:t>RESUMEN</w:t>
      </w:r>
      <w:bookmarkEnd w:id="2"/>
    </w:p>
    <w:p w14:paraId="5E4EEAFE" w14:textId="7FE83EAB" w:rsidR="00961476" w:rsidRPr="00961476" w:rsidRDefault="007202A1" w:rsidP="00514969">
      <w:pPr>
        <w:ind w:firstLine="708"/>
      </w:pPr>
      <w:r>
        <w:t xml:space="preserve">En Colombia, el campo laboral es uno de los </w:t>
      </w:r>
      <w:r w:rsidR="007603E2">
        <w:t>más</w:t>
      </w:r>
      <w:r>
        <w:t xml:space="preserve"> importantes del país ya que es el motor de la economía, en oficinas, fabricas, en el campo, en minas o en cualquier espacio en el que una persone desempeñe su labor, dicha labor por la cual reciben un salario y un conjunto de prestaciones sociales, en las cuales se encuentra las ARL, las cuales son las encargadas de actuar en caso de que el trabajador sufra algún accidente en el trabajo o se le genere alguna enfermedad por este mismo, es aquí, donde entra el concepto de pausas activas y su beneficio a la salud física y mental de los trabajadores, estos espacios en donde los trabajadores pueden romper su rutina y liberarse por algunos minutos de su trabajo mediante ejercicios enfocados en la prevención de enfermedades provocados por la monotonía que les genera su trabajo. Frente a este panorama de la salud en las empresas, nos encontramos con un gran conjunto de normativas las cuales buscan mejorar las condiciones de trabajo en el país, que las empresas sean espacios seguros y</w:t>
      </w:r>
      <w:r w:rsidR="001C4D26">
        <w:t xml:space="preserve"> que se fortalezca el bienestar de los trabajadores, por lo cual las empresas cuentan con programas enfocados en la seguridad de sus trabajadores, en los cuales se crean cronogramas de actividades enfocadas en la concientización y prevención de  </w:t>
      </w:r>
      <w:r w:rsidR="00514969">
        <w:t xml:space="preserve">enfermedades o afecciones que puedan sufrir las personas pertenecientes a la empresa. Frente a estos programas se busca la implementación de una aplicación móvil enfocada en el desarrollo de pausas activas enfocadas en las distintas actividades que desempeñen los trabajadores, su perfil de salud y las actividades acordes a este para la mejora en su rendimiento en la jornada laboral, todo esto por medio </w:t>
      </w:r>
      <w:r w:rsidR="007603E2">
        <w:t>del</w:t>
      </w:r>
      <w:r w:rsidR="00514969">
        <w:t xml:space="preserve"> uso de realidad aumentada.</w:t>
      </w:r>
    </w:p>
    <w:p w14:paraId="2C8445D2" w14:textId="67E7D701" w:rsidR="00961476" w:rsidRDefault="00961476" w:rsidP="00961476">
      <w:pPr>
        <w:pStyle w:val="Ttulo1"/>
      </w:pPr>
      <w:bookmarkStart w:id="3" w:name="_Toc54088209"/>
      <w:r>
        <w:t>INTRODUCCIÓN</w:t>
      </w:r>
      <w:bookmarkEnd w:id="3"/>
    </w:p>
    <w:p w14:paraId="5964AB72" w14:textId="58185F49" w:rsidR="00961476" w:rsidRPr="00961476" w:rsidRDefault="00961476" w:rsidP="00961476"/>
    <w:p w14:paraId="4FA697EC" w14:textId="19BC24E1" w:rsidR="004D0ED9" w:rsidRPr="004D0ED9" w:rsidRDefault="00D61639" w:rsidP="00D71B70">
      <w:pPr>
        <w:pStyle w:val="Ttulo1"/>
        <w:spacing w:line="240" w:lineRule="auto"/>
      </w:pPr>
      <w:bookmarkStart w:id="4" w:name="_Toc54088210"/>
      <w:r w:rsidRPr="00D71B70">
        <w:t>JUSTIFICACIÓN</w:t>
      </w:r>
      <w:bookmarkEnd w:id="4"/>
    </w:p>
    <w:p w14:paraId="451F2096" w14:textId="6BB11D41" w:rsidR="004D0ED9" w:rsidRPr="007202A1" w:rsidRDefault="007202A1" w:rsidP="007202A1">
      <w:pPr>
        <w:spacing w:line="240" w:lineRule="auto"/>
        <w:rPr>
          <w:rFonts w:cs="Arial"/>
        </w:rPr>
      </w:pPr>
      <w:r w:rsidRPr="007202A1">
        <w:rPr>
          <w:rFonts w:cs="Arial"/>
        </w:rPr>
        <w:t xml:space="preserve">En esta parte </w:t>
      </w:r>
      <w:r>
        <w:rPr>
          <w:rFonts w:cs="Arial"/>
        </w:rPr>
        <w:t xml:space="preserve">describiremos por qué se desarrollará este proyecto, su importancia en el contexto en que se quiere realizar, los involucrados en este y el impacto que tendría. </w:t>
      </w:r>
      <w:r w:rsidRPr="007202A1">
        <w:rPr>
          <w:rFonts w:cs="Arial"/>
        </w:rPr>
        <w:t xml:space="preserve"> </w:t>
      </w:r>
    </w:p>
    <w:p w14:paraId="5631EAE4" w14:textId="77777777" w:rsidR="004D0ED9" w:rsidRPr="004D0ED9" w:rsidRDefault="004D0ED9" w:rsidP="00D71B70">
      <w:pPr>
        <w:pStyle w:val="Ttulo2"/>
        <w:spacing w:line="240" w:lineRule="auto"/>
        <w:rPr>
          <w:rFonts w:ascii="Arial" w:hAnsi="Arial" w:cs="Arial"/>
        </w:rPr>
      </w:pPr>
      <w:bookmarkStart w:id="5" w:name="_Toc54088211"/>
      <w:r w:rsidRPr="004D0ED9">
        <w:rPr>
          <w:rFonts w:ascii="Arial" w:hAnsi="Arial" w:cs="Arial"/>
        </w:rPr>
        <w:t>Contexto</w:t>
      </w:r>
      <w:bookmarkEnd w:id="5"/>
    </w:p>
    <w:p w14:paraId="540D02D8" w14:textId="77777777" w:rsidR="004D0ED9" w:rsidRPr="00D71B70" w:rsidRDefault="004D0ED9" w:rsidP="0023336A">
      <w:pPr>
        <w:spacing w:line="240" w:lineRule="auto"/>
        <w:ind w:firstLine="708"/>
        <w:rPr>
          <w:rFonts w:cs="Arial"/>
        </w:rPr>
      </w:pPr>
      <w:r w:rsidRPr="00D71B70">
        <w:rPr>
          <w:rFonts w:cs="Arial"/>
        </w:rPr>
        <w:t>En esta sección trabajaremos todo lo relacionado con el contexto de nuestro problema a tratar, y todos los involucrados de este y sus respectivos papeles en</w:t>
      </w:r>
      <w:r w:rsidR="006C4F0C" w:rsidRPr="00D71B70">
        <w:rPr>
          <w:rFonts w:cs="Arial"/>
        </w:rPr>
        <w:t xml:space="preserve"> </w:t>
      </w:r>
      <w:r w:rsidRPr="00D71B70">
        <w:rPr>
          <w:rFonts w:cs="Arial"/>
        </w:rPr>
        <w:t xml:space="preserve">el contexto que vamos a trabajar. </w:t>
      </w:r>
    </w:p>
    <w:p w14:paraId="12330664" w14:textId="77777777" w:rsidR="006C4F0C" w:rsidRPr="00D71B70" w:rsidRDefault="004D0ED9" w:rsidP="0023336A">
      <w:pPr>
        <w:spacing w:line="240" w:lineRule="auto"/>
        <w:rPr>
          <w:rFonts w:cs="Arial"/>
        </w:rPr>
      </w:pPr>
      <w:r w:rsidRPr="00D71B70">
        <w:rPr>
          <w:rFonts w:cs="Arial"/>
        </w:rPr>
        <w:t>En el mundo laboral a lo largo de la historia, las empresas han ido en busca mejoras en su ambiente y en como este puede afectar la productividad de los trabajadores. Aunque no fue una primera necesidad al inicio de las industrias</w:t>
      </w:r>
      <w:r w:rsidR="006C4F0C" w:rsidRPr="00D71B70">
        <w:rPr>
          <w:rFonts w:cs="Arial"/>
        </w:rPr>
        <w:t>.</w:t>
      </w:r>
    </w:p>
    <w:p w14:paraId="4A88EFB6" w14:textId="77777777" w:rsidR="004D0ED9" w:rsidRPr="00D71B70" w:rsidRDefault="006C4F0C" w:rsidP="0023336A">
      <w:pPr>
        <w:spacing w:line="240" w:lineRule="auto"/>
        <w:ind w:left="708"/>
        <w:rPr>
          <w:rFonts w:cs="Arial"/>
        </w:rPr>
      </w:pPr>
      <w:r w:rsidRPr="00D71B70">
        <w:rPr>
          <w:rFonts w:cs="Arial"/>
        </w:rPr>
        <w:t xml:space="preserve">La mejora de las condiciones de trabajo, como </w:t>
      </w:r>
      <w:r w:rsidRPr="00D71B70">
        <w:rPr>
          <w:rFonts w:cs="Arial"/>
          <w:bCs/>
        </w:rPr>
        <w:t>derecho de los trabajadores</w:t>
      </w:r>
      <w:r w:rsidRPr="00D71B70">
        <w:rPr>
          <w:rFonts w:cs="Arial"/>
        </w:rPr>
        <w:t>, se remonta a los tiempos de la  </w:t>
      </w:r>
      <w:r w:rsidRPr="00D71B70">
        <w:rPr>
          <w:rFonts w:cs="Arial"/>
          <w:bCs/>
        </w:rPr>
        <w:t xml:space="preserve"> Revolución Industrial</w:t>
      </w:r>
      <w:r w:rsidRPr="00D71B70">
        <w:rPr>
          <w:rFonts w:cs="Arial"/>
        </w:rPr>
        <w:t>. Pero no empieza a tomarse realmente en serio en Europa hasta los años 70, debido a la fuerte presión que los sindicatos ejercen por medio del movimiento por “</w:t>
      </w:r>
      <w:r w:rsidRPr="00EA47B2">
        <w:rPr>
          <w:rFonts w:cs="Arial"/>
          <w:i/>
        </w:rPr>
        <w:t>la mejora de la calidad de vida en el trabajo</w:t>
      </w:r>
      <w:r w:rsidRPr="00D71B70">
        <w:rPr>
          <w:rFonts w:cs="Arial"/>
        </w:rPr>
        <w:t>”.</w:t>
      </w:r>
      <w:r w:rsidR="00362A25" w:rsidRPr="00D71B70">
        <w:rPr>
          <w:rFonts w:cs="Arial"/>
        </w:rPr>
        <w:t xml:space="preserve"> </w:t>
      </w:r>
      <w:r w:rsidR="00362A25" w:rsidRPr="00D71B70">
        <w:rPr>
          <w:rFonts w:cs="Arial"/>
        </w:rPr>
        <w:fldChar w:fldCharType="begin" w:fldLock="1"/>
      </w:r>
      <w:r w:rsidR="00362A25" w:rsidRPr="00D71B70">
        <w:rPr>
          <w:rFonts w:cs="Arial"/>
        </w:rPr>
        <w:instrText>ADDIN CSL_CITATION {"citationItems":[{"id":"ITEM-1","itemData":{"URL":"https://blogs.imf-formacion.com/blog/prevencion-riesgos-laborales/actualidad-laboral/el-trabajo-y-la-salud-a-lo-largo-de-la-historia/","abstract":"Uno de los primeros temas que tratamos en el master prevención riesgos laborales de IMF, es la evolución histórica de los conceptos de trabajo y salud. Esto es así porque pensamos que es interesante ver como han ido cambiando estos conceptos según se ha ido evolucionando técnicamente.","accessed":{"date-parts":[["2020","2","20"]]},"author":[{"dropping-particle":"","family":"Prado","given":"Jodefina","non-dropping-particle":"Del","parse-names":false,"suffix":""}],"container-title":"IMF Business School","id":"ITEM-1","issued":{"date-parts":[["2019"]]},"title":"El trabajo y la salud a lo largo de la historia","type":"webpage"},"uris":["http://www.mendeley.com/documents/?uuid=ed344722-9089-32e1-a78a-6aef9b6dbb6c"]}],"mendeley":{"formattedCitation":"(Del Prado, 2019)","plainTextFormattedCitation":"(Del Prado, 2019)","previouslyFormattedCitation":"(Del Prado, 2019)"},"properties":{"noteIndex":0},"schema":"https://github.com/citation-style-language/schema/raw/master/csl-citation.json"}</w:instrText>
      </w:r>
      <w:r w:rsidR="00362A25" w:rsidRPr="00D71B70">
        <w:rPr>
          <w:rFonts w:cs="Arial"/>
        </w:rPr>
        <w:fldChar w:fldCharType="separate"/>
      </w:r>
      <w:r w:rsidR="00362A25" w:rsidRPr="00D71B70">
        <w:rPr>
          <w:rFonts w:cs="Arial"/>
          <w:noProof/>
        </w:rPr>
        <w:t>(Del Prado, 2019)</w:t>
      </w:r>
      <w:r w:rsidR="00362A25" w:rsidRPr="00D71B70">
        <w:rPr>
          <w:rFonts w:cs="Arial"/>
        </w:rPr>
        <w:fldChar w:fldCharType="end"/>
      </w:r>
    </w:p>
    <w:p w14:paraId="0260FA9A" w14:textId="77777777" w:rsidR="00362A25" w:rsidRPr="00D71B70" w:rsidRDefault="00362A25" w:rsidP="0023336A">
      <w:pPr>
        <w:spacing w:line="240" w:lineRule="auto"/>
        <w:rPr>
          <w:rFonts w:cs="Arial"/>
        </w:rPr>
      </w:pPr>
      <w:r w:rsidRPr="00D71B70">
        <w:rPr>
          <w:rFonts w:cs="Arial"/>
        </w:rPr>
        <w:t xml:space="preserve">Esto nos luces de como los trabajadores, desde los inicios de las industrias tuvieron que defender sus necesidades como seres humanos, además, a lo largo de la historia se han </w:t>
      </w:r>
      <w:r w:rsidRPr="00D71B70">
        <w:rPr>
          <w:rFonts w:cs="Arial"/>
        </w:rPr>
        <w:lastRenderedPageBreak/>
        <w:t xml:space="preserve">reconocido diferentes afecciones que pueden sufrir los trabajadores, como lo indica </w:t>
      </w:r>
      <w:r w:rsidRPr="00D71B70">
        <w:rPr>
          <w:rFonts w:cs="Arial"/>
        </w:rPr>
        <w:fldChar w:fldCharType="begin" w:fldLock="1"/>
      </w:r>
      <w:r w:rsidR="00F7553F" w:rsidRPr="00D71B70">
        <w:rPr>
          <w:rFonts w:cs="Arial"/>
        </w:rPr>
        <w:instrText>ADDIN CSL_CITATION {"citationItems":[{"id":"ITEM-1","itemData":{"abstract":"La actividad laboral del ser humano ha permitido transformar el mundo pero, al mismo tiempo, ha generado riesgos y enfermedades que han sido reconocidas desde muy antiguo. Galeno describió las intoxicaciones de los mineros de Chipre; durante el renacimiento, Georg Agricola (1494-1555) realizó una primera división entre enfermedades laborales crónicas y agudas; Paracelso, a mediados del siglo XVI, escribió el primer tratado de enfermedades de los mineros; y en 1733 Bernardino Ramazzini, escribió el De morbis artificum diatriba (discurso sobre las enfermedades de los trabajadores) con el cual se incorpora la salud ocupacional como una rama de la medicina. Desde entonces, la salud ocupacional ha tenido un enorme desarrollo, la revolución industrial incorporó desde el campo a ingentes masas de trabajadores hacia las fábricas, en condiciones muchas veces infrahumanas, lo que dio lugar a una amplia crítica social pero también al desarrollo de estudios e investigaciones que establecieron la relación directa entre diversas ocupaciones y la enfermedad. En Perú, la primera mención a las enfermedades ocupacionales es del periodo colonial cuando se hace referencia a los indígenas obligados a laborar en las minas de donde, por intoxicación, pocos sobrevivían. Sin embargo, la era científica de la salud ocupacional tendría que esperar hasta el periodo republicano cuando se encarga, en 1926, a la entonces Dirección de Salubridad del Ministerio de Fomento (aún no existía el Ministerio de Salud) el control e inspección de higiene de todos los centros de trabajo. En 1957 se realizó el Primer Seminario Nacional de Salud Ocupacional, y el director de aquel entonces Dr. Frederick J. Vintinner, quien durante la inauguración del evento dijo: La Salud Ocupacional ha sido definida como la ciencia y arte de preservar la salud mediante el reconocimiento, evaluación y control de las causas de medio ambiente, que originan las enfermedades en la industria… Es un axioma bien conocido que el trabajador enfermo es una carga para sí mismo, para la familia, para la comunidad y el país. El programa de Salud Ocupacional en el Perú ha sido desarrollado como un programa integral dirigido hacia la conservación y promoción de la salud del trabajador… Hablar de Salud Ocupacional en Perú, es hablar del Instituto de Salud Ocupacional, que inicia su historia con la creación del Departamento Nacional de Higiene Industrial por Decreto Supremo el 5 de agosto de 1940, el cual, posteriormente, se transf…","author":[{"dropping-particle":"","family":"Carmen Gastañaga","given":"María","non-dropping-particle":"Del","parse-names":false,"suffix":""}],"container-title":"Rev Peru Med Exp Salud Publica","id":"ITEM-1","issue":"2","issued":{"date-parts":[["2012","5","16"]]},"number-of-pages":"177-78","publisher-place":"Lima","title":"SALUD OCUPACIONAL: HISTORIA Y RETOS DEL FUTURO OCCUPATIONAL HEALTH: HISTORY AND FUTURE CHALLENGES","type":"report","volume":"29"},"uris":["http://www.mendeley.com/documents/?uuid=e86aa309-dc17-32ba-8513-86b25dc5bcbb"]}],"mendeley":{"formattedCitation":"(Del Carmen Gastañaga, 2012)","plainTextFormattedCitation":"(Del Carmen Gastañaga, 2012)","previouslyFormattedCitation":"(Del Carmen Gastañaga, 2012)"},"properties":{"noteIndex":0},"schema":"https://github.com/citation-style-language/schema/raw/master/csl-citation.json"}</w:instrText>
      </w:r>
      <w:r w:rsidRPr="00D71B70">
        <w:rPr>
          <w:rFonts w:cs="Arial"/>
        </w:rPr>
        <w:fldChar w:fldCharType="separate"/>
      </w:r>
      <w:r w:rsidRPr="00D71B70">
        <w:rPr>
          <w:rFonts w:cs="Arial"/>
          <w:noProof/>
        </w:rPr>
        <w:t>(Del Carmen Gastañaga, 2012)</w:t>
      </w:r>
      <w:r w:rsidRPr="00D71B70">
        <w:rPr>
          <w:rFonts w:cs="Arial"/>
        </w:rPr>
        <w:fldChar w:fldCharType="end"/>
      </w:r>
      <w:r w:rsidRPr="00D71B70">
        <w:rPr>
          <w:rFonts w:cs="Arial"/>
        </w:rPr>
        <w:t xml:space="preserve"> </w:t>
      </w:r>
      <w:r w:rsidRPr="00EA47B2">
        <w:rPr>
          <w:rFonts w:cs="Arial"/>
          <w:i/>
        </w:rPr>
        <w:t>“…Georg Agricola (1494-1555) realizó una primera división entre enfermedades laborales crónicas y agudas; y en 1733 Bernardino Ramazzini, escribió el De morbis artificum diatriba con el cual se incorpora la salud ocupacional como una rama de la medicina</w:t>
      </w:r>
      <w:r w:rsidRPr="00D71B70">
        <w:rPr>
          <w:rFonts w:cs="Arial"/>
        </w:rPr>
        <w:t>.</w:t>
      </w:r>
      <w:r w:rsidR="00F7553F" w:rsidRPr="00D71B70">
        <w:rPr>
          <w:rFonts w:cs="Arial"/>
        </w:rPr>
        <w:t>”, estas acotaciones nos dan a entender que se comenzó a tener en cuenta al trabajador como un ser con necesidades y que tiende a estar en ambientes donde puede resultar afectado o que, por la labor que realicen,</w:t>
      </w:r>
      <w:r w:rsidR="0056609E" w:rsidRPr="00D71B70">
        <w:rPr>
          <w:rFonts w:cs="Arial"/>
        </w:rPr>
        <w:t xml:space="preserve"> sufran distintas enfermedades.</w:t>
      </w:r>
    </w:p>
    <w:p w14:paraId="5D7AA57C" w14:textId="163067E6" w:rsidR="00217495" w:rsidRDefault="0011369E" w:rsidP="0023336A">
      <w:pPr>
        <w:rPr>
          <w:rFonts w:cs="Arial"/>
        </w:rPr>
      </w:pPr>
      <w:r w:rsidRPr="00D71B70">
        <w:rPr>
          <w:rFonts w:cs="Arial"/>
        </w:rPr>
        <w:tab/>
        <w:t xml:space="preserve">Dichos hallazgos relacionados con la salud de los profesores en Colombia han generado la necesidad de que las empresas, empleados, ARLS (Administradoras de riesgos laborales) y especialistas en la salud trabajen conjuntamente para generar espacios y periodos de tiempo en la empresa en que el trabajador tenga un momento en el que pueda liberarse de problemas futuros de salud </w:t>
      </w:r>
      <w:r w:rsidR="00217495" w:rsidRPr="00D71B70">
        <w:rPr>
          <w:rFonts w:cs="Arial"/>
        </w:rPr>
        <w:t>ocasionados</w:t>
      </w:r>
      <w:r w:rsidRPr="00D71B70">
        <w:rPr>
          <w:rFonts w:cs="Arial"/>
        </w:rPr>
        <w:t xml:space="preserve"> con la actividad laboral, dichos espacios o periodos de tiempos son conocidos como </w:t>
      </w:r>
      <w:r w:rsidRPr="00217495">
        <w:rPr>
          <w:rFonts w:cs="Arial"/>
          <w:b/>
        </w:rPr>
        <w:t>pausas activas</w:t>
      </w:r>
      <w:r w:rsidRPr="00D71B70">
        <w:rPr>
          <w:rFonts w:cs="Arial"/>
        </w:rPr>
        <w:t xml:space="preserve">, las cuales </w:t>
      </w:r>
      <w:r w:rsidR="00217495">
        <w:rPr>
          <w:rFonts w:cs="Arial"/>
        </w:rPr>
        <w:fldChar w:fldCharType="begin" w:fldLock="1"/>
      </w:r>
      <w:r w:rsidR="00BB2159">
        <w:rPr>
          <w:rFonts w:cs="Arial"/>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sidR="00217495">
        <w:rPr>
          <w:rFonts w:cs="Arial"/>
        </w:rPr>
        <w:fldChar w:fldCharType="separate"/>
      </w:r>
      <w:r w:rsidR="00BB2159" w:rsidRPr="00BB2159">
        <w:rPr>
          <w:rFonts w:cs="Arial"/>
          <w:noProof/>
        </w:rPr>
        <w:t>(Ministerio Nacional de Salud, 2015)</w:t>
      </w:r>
      <w:r w:rsidR="00217495">
        <w:rPr>
          <w:rFonts w:cs="Arial"/>
        </w:rPr>
        <w:fldChar w:fldCharType="end"/>
      </w:r>
      <w:r w:rsidR="00217495">
        <w:rPr>
          <w:rFonts w:cs="Arial"/>
        </w:rPr>
        <w:t xml:space="preserve"> define de la siguiente manera:</w:t>
      </w:r>
    </w:p>
    <w:p w14:paraId="452B6116" w14:textId="77777777" w:rsidR="0011369E" w:rsidRDefault="00217495" w:rsidP="0023336A">
      <w:pPr>
        <w:ind w:left="360"/>
        <w:rPr>
          <w:rFonts w:cs="Arial"/>
        </w:rPr>
      </w:pPr>
      <w:r w:rsidRPr="00217495">
        <w:rPr>
          <w:rFonts w:cs="Arial"/>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rFonts w:cs="Arial"/>
        </w:rPr>
        <w:t>.</w:t>
      </w:r>
    </w:p>
    <w:p w14:paraId="2C386E12" w14:textId="5B5E0FC7" w:rsidR="00217495" w:rsidRPr="00D71B70" w:rsidRDefault="00217495" w:rsidP="0023336A">
      <w:pPr>
        <w:rPr>
          <w:rFonts w:cs="Arial"/>
        </w:rPr>
      </w:pPr>
      <w:r>
        <w:rPr>
          <w:rFonts w:cs="Arial"/>
        </w:rPr>
        <w:t xml:space="preserve">Estas actividades realizadas en el trabajo son de gran ayuda para los trabajadores, sin importar el campo en el que se desempeñan, ya que, como se </w:t>
      </w:r>
      <w:r w:rsidR="007603E2">
        <w:rPr>
          <w:rFonts w:cs="Arial"/>
        </w:rPr>
        <w:t>mencionó</w:t>
      </w:r>
      <w:r>
        <w:rPr>
          <w:rFonts w:cs="Arial"/>
        </w:rPr>
        <w:t xml:space="preserve"> anteriormente, le dan al trabajador el tiempo para poder sacar a su cuerpo de la monotonía que le genera su trabajo. </w:t>
      </w:r>
      <w:r w:rsidR="009E65E4">
        <w:rPr>
          <w:rFonts w:cs="Arial"/>
        </w:rPr>
        <w:fldChar w:fldCharType="begin" w:fldLock="1"/>
      </w:r>
      <w:r w:rsidR="00C91C49">
        <w:rPr>
          <w:rFonts w:cs="Arial"/>
        </w:rPr>
        <w:instrText>ADDIN CSL_CITATION {"citationItems":[{"id":"ITEM-1","itemData":{"URL":"https://www.hospitalinfantildesanjose.org.co/cuidados-generales/las-pausas-activas-ayudan-a-prevenir-graves-enfermedades","accessed":{"date-parts":[["2020","2","20"]]},"author":[{"dropping-particle":"","family":"Montegro","given":"Dolly Camila","non-dropping-particle":"","parse-names":false,"suffix":""}],"container-title":"Cuidados generales","id":"ITEM-1","issued":{"date-parts":[["2020","1"]]},"title":"Las pausas activas ayudan a prevenir graves enfermedades","type":"webpage"},"uris":["http://www.mendeley.com/documents/?uuid=cab14616-97f8-3bcf-956b-381d60d33963"]}],"mendeley":{"formattedCitation":"(Montegro, 2020)","plainTextFormattedCitation":"(Montegro, 2020)","previouslyFormattedCitation":"(Montegro, 2020)"},"properties":{"noteIndex":0},"schema":"https://github.com/citation-style-language/schema/raw/master/csl-citation.json"}</w:instrText>
      </w:r>
      <w:r w:rsidR="009E65E4">
        <w:rPr>
          <w:rFonts w:cs="Arial"/>
        </w:rPr>
        <w:fldChar w:fldCharType="separate"/>
      </w:r>
      <w:r w:rsidR="009E65E4" w:rsidRPr="009E65E4">
        <w:rPr>
          <w:rFonts w:cs="Arial"/>
          <w:noProof/>
        </w:rPr>
        <w:t>(Montegro, 2020)</w:t>
      </w:r>
      <w:r w:rsidR="009E65E4">
        <w:rPr>
          <w:rFonts w:cs="Arial"/>
        </w:rPr>
        <w:fldChar w:fldCharType="end"/>
      </w:r>
      <w:r w:rsidR="009E65E4">
        <w:rPr>
          <w:rFonts w:cs="Arial"/>
        </w:rPr>
        <w:t xml:space="preserve"> cuenta las distintas actividades que los trabajadores pueden realizar, y los beneficios que para el trabajador puede generar, tales como mejor circulación de la sangre por las extremidades, disminución del nivel de estrés del trabajador, entre otros, solo con 30 minutos al día que el trabajador se tome. </w:t>
      </w:r>
    </w:p>
    <w:p w14:paraId="0BE383A8" w14:textId="77777777" w:rsidR="0056609E" w:rsidRDefault="004D0ED9" w:rsidP="00D71B70">
      <w:pPr>
        <w:pStyle w:val="Ttulo3"/>
        <w:spacing w:line="240" w:lineRule="auto"/>
        <w:ind w:left="360"/>
        <w:rPr>
          <w:rFonts w:ascii="Arial" w:hAnsi="Arial" w:cs="Arial"/>
        </w:rPr>
      </w:pPr>
      <w:bookmarkStart w:id="6" w:name="_Toc54088212"/>
      <w:bookmarkEnd w:id="1"/>
      <w:r w:rsidRPr="004D0ED9">
        <w:rPr>
          <w:rFonts w:ascii="Arial" w:hAnsi="Arial" w:cs="Arial"/>
        </w:rPr>
        <w:t>Involucrados</w:t>
      </w:r>
      <w:bookmarkEnd w:id="6"/>
    </w:p>
    <w:p w14:paraId="323E72B6" w14:textId="77777777" w:rsidR="00D71B70" w:rsidRDefault="00D71B70" w:rsidP="0023336A">
      <w:pPr>
        <w:rPr>
          <w:rFonts w:cs="Arial"/>
        </w:rPr>
      </w:pPr>
      <w:r>
        <w:tab/>
      </w:r>
      <w:r w:rsidRPr="00D71B70">
        <w:rPr>
          <w:rFonts w:cs="Arial"/>
        </w:rPr>
        <w:t>En esta sesión hablaremos de los actores o personajes que, en el país, tienen participación en el tema de la salud ocupacional y, más específicamente, en la implementación y uso de las pausas activas.</w:t>
      </w:r>
    </w:p>
    <w:p w14:paraId="20C3902D" w14:textId="77777777" w:rsidR="00D71B70" w:rsidRDefault="005B1AE4" w:rsidP="00D311FF">
      <w:pPr>
        <w:pStyle w:val="Ttulo4"/>
        <w:spacing w:line="240" w:lineRule="auto"/>
        <w:ind w:left="720"/>
      </w:pPr>
      <w:bookmarkStart w:id="7" w:name="_Toc54088213"/>
      <w:r>
        <w:t>Ministerio del trabajo y ministerio de salud y protección social</w:t>
      </w:r>
      <w:bookmarkEnd w:id="7"/>
    </w:p>
    <w:p w14:paraId="097EE2F2" w14:textId="2ED2D560" w:rsidR="009E65E4" w:rsidRPr="00C91C49" w:rsidRDefault="009E65E4" w:rsidP="0023336A">
      <w:pPr>
        <w:ind w:left="720" w:firstLine="696"/>
      </w:pPr>
      <w:r w:rsidRPr="00C91C49">
        <w:t xml:space="preserve">Desde el gobierno nacional se han creado leyes, tales como la ley 1355 del 2009, la cual habla de la salud de los colombianos tocando temas como la obesidad, el sedentarismo y las </w:t>
      </w:r>
      <w:r w:rsidR="00AD7A72" w:rsidRPr="00C91C49">
        <w:t>prácticas</w:t>
      </w:r>
      <w:r w:rsidRPr="00C91C49">
        <w:t xml:space="preserve"> laborales, como en el </w:t>
      </w:r>
      <w:r w:rsidR="00C91C49" w:rsidRPr="00C91C49">
        <w:t>artículo</w:t>
      </w:r>
      <w:r w:rsidRPr="00C91C49">
        <w:t xml:space="preserve"> 5 en su párrafo 1 indica </w:t>
      </w:r>
      <w:r w:rsidR="00E03C31">
        <w:fldChar w:fldCharType="begin" w:fldLock="1"/>
      </w:r>
      <w:r w:rsidR="00E03C31">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sidR="00E03C31">
        <w:fldChar w:fldCharType="separate"/>
      </w:r>
      <w:r w:rsidR="00E03C31" w:rsidRPr="00E03C31">
        <w:rPr>
          <w:noProof/>
        </w:rPr>
        <w:t>(República de Colombia, 2009)</w:t>
      </w:r>
      <w:r w:rsidR="00E03C31">
        <w:fldChar w:fldCharType="end"/>
      </w:r>
      <w:r w:rsidRPr="00C91C49">
        <w:t xml:space="preserve">“ </w:t>
      </w:r>
      <w:r w:rsidRPr="00EA47B2">
        <w:rPr>
          <w:i/>
        </w:rPr>
        <w:t>El Ministerio de Protección Social reglamentará mecanismos para que todas las empresas del país promuevan durante la jornada laboral pausas activas para todos sus empleados, para lo cual contarán con el apoyo y orientación de las Administradoras de Riesgos Profesionales</w:t>
      </w:r>
      <w:r w:rsidRPr="00C91C49">
        <w:t xml:space="preserve">”, </w:t>
      </w:r>
      <w:r w:rsidR="00C91C49" w:rsidRPr="00C91C49">
        <w:t xml:space="preserve">por lo cual se defiende la </w:t>
      </w:r>
      <w:r w:rsidR="00AD7A72" w:rsidRPr="00C91C49">
        <w:t>práctica</w:t>
      </w:r>
      <w:r w:rsidR="00C91C49" w:rsidRPr="00C91C49">
        <w:t xml:space="preserve"> de las pausas activas en las </w:t>
      </w:r>
      <w:r w:rsidR="00C91C49" w:rsidRPr="00C91C49">
        <w:lastRenderedPageBreak/>
        <w:t>empresas, también podemos hablas de la ley 1568 del 2012 que define a la salud ocupacional de la siguiente forma:</w:t>
      </w:r>
    </w:p>
    <w:p w14:paraId="63D51429" w14:textId="77777777" w:rsidR="00C91C49" w:rsidRPr="00C91C49" w:rsidRDefault="00C91C49" w:rsidP="0023336A">
      <w:pPr>
        <w:ind w:left="1416"/>
      </w:pPr>
      <w:r w:rsidRPr="00C91C49">
        <w:tab/>
        <w:t>Se entenderá en adelante como Seguridad y Salud en el Trabajo, definida como aquella disciplina que trata de la prevención de las lesiones y enfermedades causadas por las condiciones de trabajo, y de la protección y promoción de la salud de los trabajadores. Tiene por objeto mejorar las condiciones y el medio ambiente de trabajo, así como la salud en el trabajo, que conlleva la promoción y el mantenimiento del bienestar físico, mental y social de los trabajadores en todas las ocupaciones. </w:t>
      </w:r>
      <w:r>
        <w:fldChar w:fldCharType="begin" w:fldLock="1"/>
      </w:r>
      <w:r w:rsidR="00E03C31">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fldChar w:fldCharType="separate"/>
      </w:r>
      <w:r w:rsidR="00E03C31" w:rsidRPr="00E03C31">
        <w:rPr>
          <w:noProof/>
        </w:rPr>
        <w:t>(Republica de colombia, 2012)</w:t>
      </w:r>
      <w:r>
        <w:fldChar w:fldCharType="end"/>
      </w:r>
    </w:p>
    <w:p w14:paraId="00735638" w14:textId="51864C45" w:rsidR="00C91C49" w:rsidRPr="00C91C49" w:rsidRDefault="00C91C49" w:rsidP="0023336A">
      <w:pPr>
        <w:ind w:left="708"/>
      </w:pPr>
      <w:r w:rsidRPr="00C91C49">
        <w:tab/>
        <w:t xml:space="preserve">En esta definición se y a lo largo de este </w:t>
      </w:r>
      <w:r w:rsidR="00AD7A72" w:rsidRPr="00C91C49">
        <w:t>artículo</w:t>
      </w:r>
      <w:r w:rsidRPr="00C91C49">
        <w:t xml:space="preserve"> se relata todo lo relacionado con la salud ocupacional, las obligaciones que tienen las empresas con sus empleados y la salud de ellos y las actividades de prevención de afecciones a la salud de los trabajadores.    </w:t>
      </w:r>
    </w:p>
    <w:p w14:paraId="63BF5658" w14:textId="77777777" w:rsidR="00D71B70" w:rsidRDefault="00D71B70" w:rsidP="00D311FF">
      <w:pPr>
        <w:pStyle w:val="Ttulo4"/>
        <w:spacing w:line="240" w:lineRule="auto"/>
        <w:ind w:left="720"/>
      </w:pPr>
      <w:bookmarkStart w:id="8" w:name="_Toc54088214"/>
      <w:r w:rsidRPr="008E0C9D">
        <w:t>Empresas</w:t>
      </w:r>
      <w:bookmarkEnd w:id="8"/>
    </w:p>
    <w:p w14:paraId="3E604A0F" w14:textId="77777777" w:rsidR="00E03C31" w:rsidRDefault="00E03C31" w:rsidP="00CA7EB7">
      <w:pPr>
        <w:ind w:left="708" w:firstLine="708"/>
      </w:pPr>
      <w:r w:rsidRPr="00CA7EB7">
        <w:t xml:space="preserve">Las empresas se pueden considerar como entidades las cuales resultan favorecidas por la aplicaciones de buenas </w:t>
      </w:r>
      <w:r w:rsidR="00EA47B2" w:rsidRPr="00CA7EB7">
        <w:t>prácticas</w:t>
      </w:r>
      <w:r w:rsidRPr="00CA7EB7">
        <w:t xml:space="preserve"> en salud ocupacional como lo indica </w:t>
      </w:r>
      <w:r w:rsidRPr="00CA7EB7">
        <w:fldChar w:fldCharType="begin" w:fldLock="1"/>
      </w:r>
      <w:r w:rsidR="00CA7EB7">
        <w:instrText>ADDIN CSL_CITATION {"citationItems":[{"id":"ITEM-1","itemData":{"URL":"https://www.esan.edu.pe/apuntes-empresariales/2018/01/la-salud-ocupacional-y-su-importancia-para-las-empresas/","accessed":{"date-parts":[["2020","2","20"]]},"author":[{"dropping-particle":"","family":"Conexion Esan","given":"","non-dropping-particle":"","parse-names":false,"suffix":""}],"container-title":"Conexion Esan - La salud ocupacional y su importancia para las empresas","id":"ITEM-1","issued":{"date-parts":[["2018","1","19"]]},"title":"La salud ocupacional y su importancia para las empresas | Salud | Apuntes empresariales | ESAN","type":"webpage"},"uris":["http://www.mendeley.com/documents/?uuid=ed86f704-03fe-3c58-836e-9493e302c35e"]}],"mendeley":{"formattedCitation":"(Conexion Esan, 2018)","plainTextFormattedCitation":"(Conexion Esan, 2018)","previouslyFormattedCitation":"(Conexion Esan, 2018)"},"properties":{"noteIndex":0},"schema":"https://github.com/citation-style-language/schema/raw/master/csl-citation.json"}</w:instrText>
      </w:r>
      <w:r w:rsidRPr="00CA7EB7">
        <w:fldChar w:fldCharType="separate"/>
      </w:r>
      <w:r w:rsidRPr="00CA7EB7">
        <w:rPr>
          <w:noProof/>
        </w:rPr>
        <w:t>(Conexion Esan, 2018)</w:t>
      </w:r>
      <w:r w:rsidRPr="00CA7EB7">
        <w:fldChar w:fldCharType="end"/>
      </w:r>
      <w:r w:rsidRPr="00CA7EB7">
        <w:t xml:space="preserve"> “</w:t>
      </w:r>
      <w:r w:rsidRPr="00EA47B2">
        <w:rPr>
          <w:i/>
        </w:rPr>
        <w:t>Al mejorar la satisfacción de los trabajadores, también aumenta su productividad. Por ende, esto favorece al desarrollo y crecimiento de la empresa y disminuye la tasa de rotación laboral</w:t>
      </w:r>
      <w:r w:rsidRPr="00CA7EB7">
        <w:t>”, todo esto</w:t>
      </w:r>
      <w:r w:rsidR="00CA7EB7" w:rsidRPr="00CA7EB7">
        <w:t xml:space="preserve"> </w:t>
      </w:r>
      <w:r w:rsidRPr="00CA7EB7">
        <w:t xml:space="preserve">gracias a que se dejan de ver las empresas como espacio en donde no se les da importancia </w:t>
      </w:r>
      <w:r w:rsidR="00CA7EB7" w:rsidRPr="00CA7EB7">
        <w:t>que el trabajador merece, es decir, dejando de ver al trabajador como un simple trabajador, sino como una persona que al estar cómodo en su trabajo será más productivo.</w:t>
      </w:r>
      <w:r w:rsidR="00CA7EB7">
        <w:t xml:space="preserve"> Esta productividad se ve reflejada en cifras entregadas por la OMS (Organización mundial de la Salud)</w:t>
      </w:r>
      <w:r w:rsidR="00CA7EB7">
        <w:fldChar w:fldCharType="begin" w:fldLock="1"/>
      </w:r>
      <w:r w:rsidR="002743EE">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sidR="00CA7EB7">
        <w:fldChar w:fldCharType="separate"/>
      </w:r>
      <w:r w:rsidR="00CA7EB7" w:rsidRPr="00CA7EB7">
        <w:rPr>
          <w:noProof/>
        </w:rPr>
        <w:t>(Organización Mundial de la Salud, 2017)</w:t>
      </w:r>
      <w:r w:rsidR="00CA7EB7">
        <w:fldChar w:fldCharType="end"/>
      </w:r>
      <w:r w:rsidR="00CA7EB7">
        <w:t xml:space="preserve"> la cual indica lo siguiente:</w:t>
      </w:r>
    </w:p>
    <w:p w14:paraId="0F05E975" w14:textId="77777777" w:rsidR="00CA7EB7" w:rsidRPr="00CA7EB7" w:rsidRDefault="00CA7EB7" w:rsidP="00CA7EB7">
      <w:pPr>
        <w:pStyle w:val="Prrafodelista"/>
        <w:numPr>
          <w:ilvl w:val="1"/>
          <w:numId w:val="3"/>
        </w:numPr>
        <w:rPr>
          <w:bCs/>
        </w:rPr>
      </w:pPr>
      <w:r w:rsidRPr="00CA7EB7">
        <w:rPr>
          <w:bCs/>
        </w:rPr>
        <w:t>Las investigaciones han demostrado que las iniciativas en el lugar de trabajo pueden contribuir a reducir el absentismo por enfermedad en un 27% y los costos de atención sanitaria para las empresas en un 26%.</w:t>
      </w:r>
    </w:p>
    <w:p w14:paraId="70D9F655" w14:textId="77777777" w:rsidR="00CA7EB7" w:rsidRDefault="00CA7EB7" w:rsidP="00CA7EB7">
      <w:pPr>
        <w:pStyle w:val="Prrafodelista"/>
        <w:numPr>
          <w:ilvl w:val="1"/>
          <w:numId w:val="3"/>
        </w:numPr>
        <w:rPr>
          <w:bCs/>
        </w:rPr>
      </w:pPr>
      <w:r w:rsidRPr="00CA7EB7">
        <w:rPr>
          <w:bCs/>
        </w:rPr>
        <w:t>En la mayoría de los países, los problemas de salud relacionados con el trabajo ocasionan pérdidas que van del 4 al 6% del PIB. Los servicios sanitarios básicos para prevenir enfermedades ocupacionales y relacionadas con el trabajo cuestan una media de entre US$18 y US$60 (paridad del poder adquisitivo) por trabajador.</w:t>
      </w:r>
    </w:p>
    <w:p w14:paraId="74CC09FF" w14:textId="77777777" w:rsidR="00CA7EB7" w:rsidRDefault="00CA7EB7" w:rsidP="00CA7EB7">
      <w:pPr>
        <w:pStyle w:val="Prrafodelista"/>
        <w:ind w:left="1440"/>
        <w:rPr>
          <w:bCs/>
        </w:rPr>
      </w:pPr>
    </w:p>
    <w:p w14:paraId="52A863DC" w14:textId="77777777" w:rsidR="00CA7EB7" w:rsidRPr="00CA7EB7" w:rsidRDefault="00CA7EB7" w:rsidP="00CA7EB7">
      <w:pPr>
        <w:pStyle w:val="Prrafodelista"/>
        <w:rPr>
          <w:bCs/>
        </w:rPr>
      </w:pPr>
      <w:r>
        <w:rPr>
          <w:bCs/>
        </w:rPr>
        <w:t>Estas cifras nos dan a entender como la salud en el ámbito laboral tiene un impacto directo en la economía, tanto de las mismas empresas como para el trabajador, hasta en la productividad que el país puede reflejar en indicadores como el PIB (Producto interno bruto).</w:t>
      </w:r>
    </w:p>
    <w:p w14:paraId="210BE23D" w14:textId="77777777" w:rsidR="00D33B85" w:rsidRPr="00D33B85" w:rsidRDefault="00D71B70" w:rsidP="00D311FF">
      <w:pPr>
        <w:pStyle w:val="Ttulo4"/>
        <w:spacing w:line="240" w:lineRule="auto"/>
        <w:ind w:left="720"/>
      </w:pPr>
      <w:bookmarkStart w:id="9" w:name="_Toc54088215"/>
      <w:r w:rsidRPr="008E0C9D">
        <w:lastRenderedPageBreak/>
        <w:t>Trabajadore</w:t>
      </w:r>
      <w:r w:rsidR="00D33B85">
        <w:t>s</w:t>
      </w:r>
      <w:bookmarkEnd w:id="9"/>
    </w:p>
    <w:p w14:paraId="5FF3068A" w14:textId="77777777" w:rsidR="00D33B85" w:rsidRPr="00D33B85" w:rsidRDefault="00FB3FCD" w:rsidP="00315857">
      <w:pPr>
        <w:ind w:left="708"/>
      </w:pPr>
      <w:r>
        <w:t>E</w:t>
      </w:r>
      <w:r w:rsidR="00D0394F">
        <w:t xml:space="preserve">l Ministerio de Salud y Protección Social, en cumplimiento a lo dispuesto en el Decreto 1072 de 2015, adopta el reglamento de higiene y seguridad industrial, liderado por la Subdirección de Gestión del Talento humano, </w:t>
      </w:r>
      <w:r>
        <w:t>en donde se compromete a cumplir tanto con las disposiciones legales tendientes a garantizar mecanismos para la prevención de accidentes y enfermedades en el entorno laboral, como el destinar recursos para el desarrollo de actividades -subprogramas de medicina preventiva y del trabajo y de higiene y seguridad industrial- dentro del sistema de Gestión de la Seguridad y Salud en el trabajo (</w:t>
      </w:r>
      <w:r w:rsidRPr="00D0394F">
        <w:rPr>
          <w:rFonts w:cs="Arial"/>
          <w:noProof/>
          <w:sz w:val="24"/>
          <w:szCs w:val="24"/>
        </w:rPr>
        <w:t>Ministerio de Salud y Protección Social, 201</w:t>
      </w:r>
      <w:r w:rsidRPr="00D0394F">
        <w:t>7</w:t>
      </w:r>
      <w:r>
        <w:t>).</w:t>
      </w:r>
    </w:p>
    <w:p w14:paraId="094EC7CF" w14:textId="77777777" w:rsidR="00D71B70" w:rsidRDefault="00D71B70" w:rsidP="00D311FF">
      <w:pPr>
        <w:pStyle w:val="Ttulo4"/>
        <w:spacing w:line="240" w:lineRule="auto"/>
        <w:ind w:left="720"/>
      </w:pPr>
      <w:bookmarkStart w:id="10" w:name="_Toc54088216"/>
      <w:r w:rsidRPr="008E0C9D">
        <w:t>ARL</w:t>
      </w:r>
      <w:bookmarkEnd w:id="10"/>
      <w:r w:rsidR="00410333">
        <w:t xml:space="preserve"> </w:t>
      </w:r>
    </w:p>
    <w:p w14:paraId="2E54045A" w14:textId="77777777" w:rsidR="00FB3FCD" w:rsidRPr="00577537" w:rsidRDefault="00FB3FCD" w:rsidP="00315857">
      <w:pPr>
        <w:ind w:left="708"/>
        <w:rPr>
          <w:highlight w:val="yellow"/>
        </w:rPr>
      </w:pPr>
      <w:r w:rsidRPr="00FB3FCD">
        <w:t>En cumplimiento de la Ley 1474 de 2011, que establece que las empresas están obligadas a afiliar a sus empleados a una ARL para la gestión de la Seguridad y la Salud en el trabajo (Ministerio de Salud y Protección Social, 2017). A</w:t>
      </w:r>
      <w:r>
        <w:t>demás, conforme a lo dispuesto en la Resolución 1111 de 2017, que define los estándares básicos del sistema de Gestión de Seguridad y Salud en el Trabajo, tales como las pausas activas (Artículo 12). La entidad prestadora del servicio, así como el empleador, deben cumplir con dichos estándares (Artículo 8), así como ela</w:t>
      </w:r>
      <w:r w:rsidR="00453CFA">
        <w:t xml:space="preserve">borar un seguimiento y planes complementarios con cumplimiento del 100% (Artículo </w:t>
      </w:r>
      <w:r w:rsidR="00577537">
        <w:t>7) (</w:t>
      </w:r>
      <w:r w:rsidR="00453CFA">
        <w:t xml:space="preserve">Ministerio del </w:t>
      </w:r>
      <w:r w:rsidR="00453CFA" w:rsidRPr="00577537">
        <w:t>Trabajo, 2017).</w:t>
      </w:r>
    </w:p>
    <w:p w14:paraId="6837B45A" w14:textId="77777777" w:rsidR="004D0ED9" w:rsidRPr="004D0ED9" w:rsidRDefault="004D0ED9" w:rsidP="003509D1">
      <w:pPr>
        <w:pStyle w:val="Ttulo2"/>
        <w:spacing w:line="240" w:lineRule="auto"/>
        <w:rPr>
          <w:rFonts w:ascii="Arial" w:hAnsi="Arial" w:cs="Arial"/>
        </w:rPr>
      </w:pPr>
      <w:bookmarkStart w:id="11" w:name="_Toc54088217"/>
      <w:r w:rsidRPr="004D0ED9">
        <w:rPr>
          <w:rFonts w:ascii="Arial" w:hAnsi="Arial" w:cs="Arial"/>
        </w:rPr>
        <w:t>Planteamiento del problema</w:t>
      </w:r>
      <w:bookmarkEnd w:id="11"/>
    </w:p>
    <w:p w14:paraId="3C0EE1B9" w14:textId="77777777" w:rsidR="004D0ED9" w:rsidRPr="003509D1" w:rsidRDefault="004D0ED9" w:rsidP="007538FE">
      <w:pPr>
        <w:pStyle w:val="Ttulo3"/>
        <w:spacing w:line="240" w:lineRule="auto"/>
        <w:ind w:left="708"/>
        <w:rPr>
          <w:rFonts w:ascii="Arial" w:hAnsi="Arial" w:cs="Arial"/>
        </w:rPr>
      </w:pPr>
      <w:bookmarkStart w:id="12" w:name="_Toc54088218"/>
      <w:r w:rsidRPr="003509D1">
        <w:rPr>
          <w:rFonts w:ascii="Arial" w:hAnsi="Arial" w:cs="Arial"/>
        </w:rPr>
        <w:t>Causas</w:t>
      </w:r>
      <w:bookmarkEnd w:id="12"/>
    </w:p>
    <w:p w14:paraId="21F647CE" w14:textId="77777777" w:rsidR="002743EE" w:rsidRDefault="004371FB" w:rsidP="007538FE">
      <w:pPr>
        <w:pStyle w:val="Prrafodelista"/>
        <w:numPr>
          <w:ilvl w:val="0"/>
          <w:numId w:val="5"/>
        </w:numPr>
        <w:spacing w:line="240" w:lineRule="auto"/>
        <w:rPr>
          <w:bCs/>
        </w:rPr>
      </w:pPr>
      <w:r w:rsidRPr="003509D1">
        <w:rPr>
          <w:bCs/>
        </w:rPr>
        <w:t xml:space="preserve">El sindicalismo en un estado y en una empresa promueven la defensa de la salud y de la seguridad de los empleados afiliados, permitiendo </w:t>
      </w:r>
      <w:r w:rsidR="00F05133" w:rsidRPr="003509D1">
        <w:rPr>
          <w:bCs/>
        </w:rPr>
        <w:t>un alto índice</w:t>
      </w:r>
      <w:r w:rsidRPr="003509D1">
        <w:rPr>
          <w:bCs/>
        </w:rPr>
        <w:t xml:space="preserve"> de cumplimiento de la legislación en materia de salud y seguridad (Takala, Gereluk &amp; Royer, 2002)</w:t>
      </w:r>
      <w:r w:rsidR="00246F04" w:rsidRPr="003509D1">
        <w:rPr>
          <w:bCs/>
        </w:rPr>
        <w:t>.</w:t>
      </w:r>
      <w:r w:rsidRPr="003509D1">
        <w:rPr>
          <w:bCs/>
        </w:rPr>
        <w:t xml:space="preserve"> </w:t>
      </w:r>
      <w:r w:rsidR="00246F04" w:rsidRPr="003509D1">
        <w:rPr>
          <w:bCs/>
        </w:rPr>
        <w:t>S</w:t>
      </w:r>
      <w:r w:rsidRPr="003509D1">
        <w:rPr>
          <w:bCs/>
        </w:rPr>
        <w:t>in embargo, en Colombia, el sindicalismo se ve frenado por la estigmatización y la violencia.</w:t>
      </w:r>
      <w:r w:rsidR="00246F04" w:rsidRPr="003509D1">
        <w:rPr>
          <w:bCs/>
        </w:rPr>
        <w:t xml:space="preserve"> Se ha demostrado que el número de sindicatos en Colombia incrementa cada año, pero solo un pequeño porcentaje de los trabajadores están afiliados (de 22 millones, un 4,6% están afiliados, es decir, cerca de un millón de t</w:t>
      </w:r>
      <w:r w:rsidR="00EA47B2">
        <w:rPr>
          <w:bCs/>
        </w:rPr>
        <w:t>rabajadores). El estado cumple ‘a secas’</w:t>
      </w:r>
      <w:r w:rsidR="00246F04" w:rsidRPr="003509D1">
        <w:rPr>
          <w:bCs/>
        </w:rPr>
        <w:t xml:space="preserve"> las exigencias de la Organización Internacional del Trabajo promulgando normas que no se cumplen. Esto también es causado debido a que no existen jueces laborales que defiendan la libertad sindical, ni que condenen la violación de </w:t>
      </w:r>
      <w:r w:rsidR="00F05133" w:rsidRPr="003509D1">
        <w:rPr>
          <w:bCs/>
        </w:rPr>
        <w:t>ésta (</w:t>
      </w:r>
      <w:r w:rsidR="007C6CC6">
        <w:rPr>
          <w:bCs/>
        </w:rPr>
        <w:t>Santamaría, 2020</w:t>
      </w:r>
      <w:r w:rsidR="00AD1EFA" w:rsidRPr="003509D1">
        <w:rPr>
          <w:bCs/>
        </w:rPr>
        <w:t>)</w:t>
      </w:r>
      <w:r w:rsidR="00246F04" w:rsidRPr="003509D1">
        <w:rPr>
          <w:bCs/>
        </w:rPr>
        <w:t>.</w:t>
      </w:r>
    </w:p>
    <w:p w14:paraId="002D7C43" w14:textId="77777777" w:rsidR="00A6365A" w:rsidRPr="003509D1" w:rsidRDefault="00A6365A" w:rsidP="007538FE">
      <w:pPr>
        <w:pStyle w:val="Prrafodelista"/>
        <w:numPr>
          <w:ilvl w:val="0"/>
          <w:numId w:val="5"/>
        </w:numPr>
        <w:spacing w:line="240" w:lineRule="auto"/>
        <w:rPr>
          <w:bCs/>
        </w:rPr>
      </w:pPr>
      <w:r>
        <w:rPr>
          <w:bCs/>
        </w:rPr>
        <w:t>Los empleados de una empresa no saben o no comprenden el impacto que tiene en la salud las pausas activas, y por lo tanto no las aplican a</w:t>
      </w:r>
      <w:r w:rsidR="0040680F">
        <w:rPr>
          <w:bCs/>
        </w:rPr>
        <w:t xml:space="preserve"> menos que les precisen hacerlo (Díaz, Mardones, Mena, Rebolledo</w:t>
      </w:r>
      <w:r w:rsidR="0040680F" w:rsidRPr="0040680F">
        <w:rPr>
          <w:bCs/>
        </w:rPr>
        <w:t>, &amp; Castillo</w:t>
      </w:r>
      <w:r w:rsidR="0040680F">
        <w:rPr>
          <w:bCs/>
        </w:rPr>
        <w:t xml:space="preserve">, </w:t>
      </w:r>
      <w:r w:rsidR="0040680F" w:rsidRPr="0040680F">
        <w:rPr>
          <w:bCs/>
        </w:rPr>
        <w:t>2011)</w:t>
      </w:r>
    </w:p>
    <w:p w14:paraId="6C04C252" w14:textId="77777777" w:rsidR="00F7553F" w:rsidRPr="003509D1" w:rsidRDefault="004D0ED9" w:rsidP="007538FE">
      <w:pPr>
        <w:pStyle w:val="Ttulo3"/>
        <w:spacing w:line="240" w:lineRule="auto"/>
        <w:ind w:left="708"/>
        <w:rPr>
          <w:rFonts w:ascii="Arial" w:hAnsi="Arial" w:cs="Arial"/>
        </w:rPr>
      </w:pPr>
      <w:bookmarkStart w:id="13" w:name="_Toc54088219"/>
      <w:r w:rsidRPr="003509D1">
        <w:rPr>
          <w:rFonts w:ascii="Arial" w:hAnsi="Arial" w:cs="Arial"/>
        </w:rPr>
        <w:t>Efectos</w:t>
      </w:r>
      <w:bookmarkEnd w:id="13"/>
    </w:p>
    <w:p w14:paraId="0D9FB589" w14:textId="77777777" w:rsidR="002054C1" w:rsidRPr="003509D1" w:rsidRDefault="00246F04" w:rsidP="007538FE">
      <w:pPr>
        <w:pStyle w:val="Prrafodelista"/>
        <w:numPr>
          <w:ilvl w:val="0"/>
          <w:numId w:val="4"/>
        </w:numPr>
        <w:spacing w:line="240" w:lineRule="auto"/>
        <w:rPr>
          <w:bCs/>
        </w:rPr>
      </w:pPr>
      <w:r w:rsidRPr="003509D1">
        <w:rPr>
          <w:bCs/>
        </w:rPr>
        <w:t xml:space="preserve">Poca supervisión y regulación de los lineamientos y requerimientos básicos de las empresas en cuanto a la seguridad y salud en el trabajo, </w:t>
      </w:r>
      <w:r w:rsidR="00B71C9A" w:rsidRPr="003509D1">
        <w:rPr>
          <w:bCs/>
        </w:rPr>
        <w:t>y,</w:t>
      </w:r>
      <w:r w:rsidRPr="003509D1">
        <w:rPr>
          <w:bCs/>
        </w:rPr>
        <w:t xml:space="preserve"> por ende, la no implementación de estos (tales como las pausas activas).</w:t>
      </w:r>
    </w:p>
    <w:p w14:paraId="4304004B" w14:textId="77777777" w:rsidR="005B1AE4" w:rsidRDefault="005B1AE4" w:rsidP="005B1AE4">
      <w:pPr>
        <w:spacing w:line="240" w:lineRule="auto"/>
      </w:pPr>
    </w:p>
    <w:p w14:paraId="0B8C0794" w14:textId="77777777" w:rsidR="005B1AE4" w:rsidRDefault="005B1AE4" w:rsidP="005B1AE4">
      <w:pPr>
        <w:pStyle w:val="Ttulo2"/>
      </w:pPr>
      <w:bookmarkStart w:id="14" w:name="_Toc54088220"/>
      <w:r>
        <w:lastRenderedPageBreak/>
        <w:t>Antecedentes</w:t>
      </w:r>
      <w:bookmarkEnd w:id="14"/>
    </w:p>
    <w:p w14:paraId="160B7370" w14:textId="77777777" w:rsidR="002F52C3" w:rsidRPr="00BA66EF" w:rsidRDefault="00A810AA" w:rsidP="00BA66EF">
      <w:pPr>
        <w:ind w:firstLine="708"/>
      </w:pPr>
      <w:r w:rsidRPr="00BA66EF">
        <w:t>En esta sesión se hablará de los antecedentes relacionados con el tema de la salud ocupacional, las pausas activas y varios trabajaos en donde se ven resultados con la aplicación de estas a distintas empresas o entidades.</w:t>
      </w:r>
    </w:p>
    <w:p w14:paraId="50584BC8" w14:textId="77777777" w:rsidR="006C16F3" w:rsidRPr="00BA66EF" w:rsidRDefault="00A810AA" w:rsidP="00BA66EF">
      <w:pPr>
        <w:ind w:firstLine="708"/>
      </w:pPr>
      <w:r w:rsidRPr="00BA66EF">
        <w:t>Frente a los tópicos de salud y seguridad en el trabajo</w:t>
      </w:r>
      <w:r w:rsidR="006C16F3" w:rsidRPr="00BA66EF">
        <w:t>, y más específicamente en las prácticas de las pausas activas</w:t>
      </w:r>
      <w:r w:rsidRPr="00BA66EF">
        <w:t xml:space="preserve">, </w:t>
      </w:r>
      <w:r w:rsidR="009C61FD" w:rsidRPr="00BA66EF">
        <w:t>se encuentras distintos trabajos realizados en área laborales, concentradas en el impacto que las pausas activas tienen sobre los trabajadores,</w:t>
      </w:r>
      <w:r w:rsidR="006C16F3" w:rsidRPr="00BA66EF">
        <w:t xml:space="preserve"> estos trabajos se encuentran ligados a la Resolución 0312 del 2019 </w:t>
      </w:r>
      <w:r w:rsidR="006C16F3" w:rsidRPr="00BA66EF">
        <w:fldChar w:fldCharType="begin" w:fldLock="1"/>
      </w:r>
      <w:r w:rsidR="006C16F3" w:rsidRPr="00BA66EF">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sidR="006C16F3" w:rsidRPr="00BA66EF">
        <w:fldChar w:fldCharType="separate"/>
      </w:r>
      <w:r w:rsidR="006C16F3" w:rsidRPr="00BA66EF">
        <w:rPr>
          <w:noProof/>
        </w:rPr>
        <w:t>(Ministerio del Trabajo, 2019)</w:t>
      </w:r>
      <w:r w:rsidR="006C16F3" w:rsidRPr="00BA66EF">
        <w:fldChar w:fldCharType="end"/>
      </w:r>
      <w:r w:rsidR="006C16F3" w:rsidRPr="00BA66EF">
        <w:t xml:space="preserve">, la cual verifica y da los lineamientos relacionados con la salud y seguridad en el trabajo que las empresas deben cumplir (mínimamente) ante el estado y con sus trabajadores para que estos últimos gocen de bienestar en el área del laboral. </w:t>
      </w:r>
    </w:p>
    <w:p w14:paraId="6660050E" w14:textId="77777777" w:rsidR="006C16F3" w:rsidRPr="00BA66EF" w:rsidRDefault="006C16F3" w:rsidP="00BA66EF">
      <w:pPr>
        <w:ind w:firstLine="708"/>
      </w:pPr>
      <w:r w:rsidRPr="00BA66EF">
        <w:t xml:space="preserve">En el documento indicado anteriormente publicado en el 2019, como renovación de la resolución 1111 del 2017 </w:t>
      </w:r>
      <w:r w:rsidRPr="00BA66EF">
        <w:fldChar w:fldCharType="begin" w:fldLock="1"/>
      </w:r>
      <w:r w:rsidR="003C5D73">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Pr="00BA66EF">
        <w:fldChar w:fldCharType="separate"/>
      </w:r>
      <w:r w:rsidRPr="00BA66EF">
        <w:rPr>
          <w:noProof/>
        </w:rPr>
        <w:t>(Ministerio del Trabajo, 2017)</w:t>
      </w:r>
      <w:r w:rsidRPr="00BA66EF">
        <w:fldChar w:fldCharType="end"/>
      </w:r>
      <w:r w:rsidR="0025456B" w:rsidRPr="00BA66EF">
        <w:t xml:space="preserve"> el cual fue derogado, presenta los ítems básicos que cada empresa debe cumplir con sus empleados y los resultados que deben presentar en cada uno de estos en cumplimiento de la norma. Se realiza una clasificación de las empresas dependiendo de la cantidad de empleados que están tienen, a continuación, se expondrá la clasificación de las empresas y los requerimientos básicos particulares que deben tener estas:</w:t>
      </w:r>
    </w:p>
    <w:p w14:paraId="0CAEDC48" w14:textId="77777777" w:rsidR="0025456B" w:rsidRDefault="0025456B" w:rsidP="00BA66EF">
      <w:pPr>
        <w:pStyle w:val="Ttulo3"/>
        <w:ind w:left="708"/>
      </w:pPr>
      <w:bookmarkStart w:id="15" w:name="_Toc54088221"/>
      <w:r>
        <w:t>E</w:t>
      </w:r>
      <w:r w:rsidRPr="0025456B">
        <w:t xml:space="preserve">mpresas, empleadores y contratantes con diez (10) o menos trabajadores, clasificadas con riesgo </w:t>
      </w:r>
      <w:r w:rsidR="00BA66EF" w:rsidRPr="0025456B">
        <w:t xml:space="preserve">I, II </w:t>
      </w:r>
      <w:r w:rsidRPr="0025456B">
        <w:t xml:space="preserve">ó </w:t>
      </w:r>
      <w:r w:rsidR="00BA66EF" w:rsidRPr="0025456B">
        <w:t>III</w:t>
      </w:r>
      <w:bookmarkEnd w:id="15"/>
    </w:p>
    <w:p w14:paraId="2B4562BD" w14:textId="77777777" w:rsidR="00BA66EF" w:rsidRPr="00BA66EF" w:rsidRDefault="0025456B" w:rsidP="00AD1EFA">
      <w:pPr>
        <w:ind w:left="708" w:firstLine="708"/>
      </w:pPr>
      <w:r w:rsidRPr="00BA66EF">
        <w:t xml:space="preserve">En general, todas las empresas requieren contratar o tener contratada una persona la cual este especializada en seguridad y salud en el trabajo, que se encargara del diseño de un sistema de gestión de salud y seguridad en el trabajo, también se requiere que todos los empleados estén afiliados al sistema de seguridad social integral el cual </w:t>
      </w:r>
      <w:r w:rsidR="00EA47B2" w:rsidRPr="00BA66EF">
        <w:t>está</w:t>
      </w:r>
      <w:r w:rsidRPr="00BA66EF">
        <w:t xml:space="preserve"> asociado a las ARL, contar con un plan anual de trabajo, evaluaciones medicas ocupacionales para los trabajadores, la identificación de factores de riesgo en el área laboral aplicando a estas medidas que los pueda prevenir. De cada uno de estos elementos se requiere una documentación que verifique su aplicación. </w:t>
      </w:r>
      <w:r w:rsidR="00BA66EF" w:rsidRPr="00BA66EF">
        <w:t xml:space="preserve"> </w:t>
      </w:r>
    </w:p>
    <w:p w14:paraId="1FE9C96C" w14:textId="77777777" w:rsidR="00BA66EF" w:rsidRDefault="00BA66EF" w:rsidP="008B08D1">
      <w:pPr>
        <w:ind w:left="708"/>
      </w:pPr>
      <w:r w:rsidRPr="00BA66EF">
        <w:t>Los ítems aplicados a estas empresas y la expresa explicación de estos se pueden encontrar en el capítulo I de la resolución 0312 del 2019.</w:t>
      </w:r>
      <w:r>
        <w:br/>
      </w:r>
    </w:p>
    <w:p w14:paraId="66E10920" w14:textId="77777777" w:rsidR="0025456B" w:rsidRDefault="0025456B" w:rsidP="00BA66EF">
      <w:pPr>
        <w:pStyle w:val="Ttulo3"/>
        <w:ind w:left="708"/>
      </w:pPr>
      <w:bookmarkStart w:id="16" w:name="_Toc54088222"/>
      <w:r w:rsidRPr="0025456B">
        <w:t xml:space="preserve">Empresas de once (11) a cincuenta (50) trabajadores clasificadas con riesgo </w:t>
      </w:r>
      <w:r w:rsidR="00BA66EF" w:rsidRPr="0025456B">
        <w:t xml:space="preserve">I, II </w:t>
      </w:r>
      <w:r w:rsidRPr="0025456B">
        <w:t xml:space="preserve">ó </w:t>
      </w:r>
      <w:r w:rsidR="00BA66EF" w:rsidRPr="0025456B">
        <w:t>III</w:t>
      </w:r>
      <w:bookmarkEnd w:id="16"/>
    </w:p>
    <w:p w14:paraId="6228091C" w14:textId="77777777" w:rsidR="00BA66EF" w:rsidRPr="00BA66EF" w:rsidRDefault="00BA66EF" w:rsidP="00AD1EFA">
      <w:pPr>
        <w:ind w:left="708" w:firstLine="708"/>
      </w:pPr>
      <w:r w:rsidRPr="00BA66EF">
        <w:t xml:space="preserve">A parte de los ítems anteriormente descritos para empresas con 10 o menos trabajadores, en este tipo de empresas es necesario tener planes de prevención ante emergencias que se puedan dar en el trabajo, brigadas de prevención donde se les instruya a los trabajadores como actuar en distintos ambientes de riesgo, además de que sean entregados elementos de protección personal y </w:t>
      </w:r>
      <w:r w:rsidRPr="00BA66EF">
        <w:lastRenderedPageBreak/>
        <w:t xml:space="preserve">capacitación del uso correcto de estos, entre otros ítems especificados en esta resolución. </w:t>
      </w:r>
    </w:p>
    <w:p w14:paraId="34F25402" w14:textId="77777777" w:rsidR="00BA66EF" w:rsidRPr="00AD1EFA" w:rsidRDefault="00BA66EF" w:rsidP="00AD1EFA">
      <w:pPr>
        <w:ind w:left="708"/>
      </w:pPr>
      <w:r w:rsidRPr="00BA66EF">
        <w:t>Los ítems aplicados a estas empresas y la expresa explicación de estos se pueden encontrar en el capítulo II de la resolución 0312 del 2019.</w:t>
      </w:r>
    </w:p>
    <w:p w14:paraId="4F8DAC97" w14:textId="77777777" w:rsidR="0025456B" w:rsidRDefault="0025456B" w:rsidP="00BA66EF">
      <w:pPr>
        <w:pStyle w:val="Ttulo3"/>
        <w:ind w:left="708"/>
      </w:pPr>
      <w:bookmarkStart w:id="17" w:name="_Toc54088223"/>
      <w:r w:rsidRPr="0025456B">
        <w:t xml:space="preserve">Empresas de más de cincuenta (50) trabajadores clasificadas con riesgo </w:t>
      </w:r>
      <w:r w:rsidR="00BA66EF" w:rsidRPr="0025456B">
        <w:t xml:space="preserve">I, II, III, IV </w:t>
      </w:r>
      <w:r w:rsidRPr="0025456B">
        <w:t xml:space="preserve">ó v y de cincuenta (50) ó menos trabajadores con riesgo </w:t>
      </w:r>
      <w:r w:rsidR="00BA66EF" w:rsidRPr="0025456B">
        <w:t xml:space="preserve">IV </w:t>
      </w:r>
      <w:r w:rsidRPr="0025456B">
        <w:t xml:space="preserve">ó </w:t>
      </w:r>
      <w:r w:rsidR="00BA66EF" w:rsidRPr="0025456B">
        <w:t>V</w:t>
      </w:r>
      <w:bookmarkEnd w:id="17"/>
    </w:p>
    <w:p w14:paraId="0922EADC" w14:textId="77777777" w:rsidR="008B08D1" w:rsidRPr="00AD1EFA" w:rsidRDefault="00BA66EF" w:rsidP="00AD1EFA">
      <w:pPr>
        <w:ind w:left="708" w:firstLine="708"/>
      </w:pPr>
      <w:r w:rsidRPr="008B08D1">
        <w:t xml:space="preserve">En este tipo de empresas se aplican elementos especificados en </w:t>
      </w:r>
      <w:r w:rsidR="003C5D73" w:rsidRPr="008B08D1">
        <w:t xml:space="preserve">los tipos de empresas especificados anteriormente, pero focalmente podemos hacer referencia a un estudio y vigilancia más profunda con relación a los factores de riesgo que puedan tener los trabajadores, y frente a estos factores se deben realizar acciones de mejora y prevención, vigiladas mediante una auditoria anual que debe ser planificada con la participación del comité paritario de seguridad y salud en el trabajo COPASST, el cual es definido por  </w:t>
      </w:r>
      <w:r w:rsidR="003C5D73" w:rsidRPr="008B08D1">
        <w:fldChar w:fldCharType="begin" w:fldLock="1"/>
      </w:r>
      <w:r w:rsidR="003C5D73" w:rsidRPr="008B08D1">
        <w:instrText>ADDIN CSL_CITATION {"citationItems":[{"id":"ITEM-1","itemData":{"URL":"https://safetya.co/comite-paritario-en-seguridad-y-salud-en-el-trabajo/","accessed":{"date-parts":[["2020","2","24"]]},"author":[{"dropping-particle":"","family":"SafetYA","given":"","non-dropping-particle":"","parse-names":false,"suffix":""}],"container-title":"Preguntas frecuentes sobre el Comité Paritario en Seguridad y Salud en el Trabajo","id":"ITEM-1","issued":{"date-parts":[["2019","6","13"]]},"title":"Comité paritario en seguridad y salud en el trabajo - preguntas","type":"webpage"},"uris":["http://www.mendeley.com/documents/?uuid=2c9f9741-ecf7-37cc-a935-ce036206545f"]}],"mendeley":{"formattedCitation":"(SafetYA, 2019)","plainTextFormattedCitation":"(SafetYA, 2019)","previouslyFormattedCitation":"(SafetYA, 2019)"},"properties":{"noteIndex":0},"schema":"https://github.com/citation-style-language/schema/raw/master/csl-citation.json"}</w:instrText>
      </w:r>
      <w:r w:rsidR="003C5D73" w:rsidRPr="008B08D1">
        <w:fldChar w:fldCharType="separate"/>
      </w:r>
      <w:r w:rsidR="003C5D73" w:rsidRPr="008B08D1">
        <w:rPr>
          <w:noProof/>
        </w:rPr>
        <w:t>(SafetYA, 2019)</w:t>
      </w:r>
      <w:r w:rsidR="003C5D73" w:rsidRPr="008B08D1">
        <w:fldChar w:fldCharType="end"/>
      </w:r>
      <w:r w:rsidR="003C5D73" w:rsidRPr="008B08D1">
        <w:t xml:space="preserve"> y se soporta por el Decreto 1072 del 2015 </w:t>
      </w:r>
      <w:r w:rsidR="003C5D73" w:rsidRPr="008B08D1">
        <w:fldChar w:fldCharType="begin" w:fldLock="1"/>
      </w:r>
      <w:r w:rsidR="008B08D1" w:rsidRPr="008B08D1">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sidR="003C5D73" w:rsidRPr="008B08D1">
        <w:fldChar w:fldCharType="separate"/>
      </w:r>
      <w:r w:rsidR="003C5D73" w:rsidRPr="008B08D1">
        <w:rPr>
          <w:noProof/>
        </w:rPr>
        <w:t>(Ministerio del Trabajo, 2015)</w:t>
      </w:r>
      <w:r w:rsidR="003C5D73" w:rsidRPr="008B08D1">
        <w:fldChar w:fldCharType="end"/>
      </w:r>
      <w:r w:rsidR="003C5D73" w:rsidRPr="008B08D1">
        <w:t xml:space="preserve"> y la </w:t>
      </w:r>
      <w:r w:rsidR="008B08D1" w:rsidRPr="008B08D1">
        <w:t xml:space="preserve">Resolución </w:t>
      </w:r>
      <w:r w:rsidR="00EA47B2" w:rsidRPr="008B08D1">
        <w:t>Número</w:t>
      </w:r>
      <w:r w:rsidR="008B08D1" w:rsidRPr="008B08D1">
        <w:t xml:space="preserve"> 2013 del 1986 </w:t>
      </w:r>
      <w:r w:rsidR="008B08D1" w:rsidRPr="008B08D1">
        <w:fldChar w:fldCharType="begin" w:fldLock="1"/>
      </w:r>
      <w:r w:rsidR="008B08D1">
        <w:instrText>ADDIN CSL_CITATION {"citationItems":[{"id":"ITEM-1","itemData":{"URL":"http://copaso.upbbga.edu.co/legislacion/Resolucion 2013 de 1986 Organizacion y Funcionamiento de Comites de higiene y SI.pdf","accessed":{"date-parts":[["2020","2","24"]]},"author":[{"dropping-particle":"","family":"Ministerio del Trabajo","given":"","non-dropping-particle":"","parse-names":false,"suffix":""}],"container-title":"RESOLUCIÓN NUMERO 2013 DE 1986","id":"ITEM-1","issued":{"date-parts":[["1986","6","6"]]},"title":"RESOLUCIÓN NUMERO 2013","type":"webpage"},"uris":["http://www.mendeley.com/documents/?uuid=a09a434e-2598-3525-971d-cdab53fdc172"]}],"mendeley":{"formattedCitation":"(Ministerio del Trabajo, 1986)","plainTextFormattedCitation":"(Ministerio del Trabajo, 1986)","previouslyFormattedCitation":"(Ministerio del Trabajo, 1986)"},"properties":{"noteIndex":0},"schema":"https://github.com/citation-style-language/schema/raw/master/csl-citation.json"}</w:instrText>
      </w:r>
      <w:r w:rsidR="008B08D1" w:rsidRPr="008B08D1">
        <w:fldChar w:fldCharType="separate"/>
      </w:r>
      <w:r w:rsidR="008B08D1" w:rsidRPr="008B08D1">
        <w:rPr>
          <w:noProof/>
        </w:rPr>
        <w:t>(Ministerio del Trabajo, 1986)</w:t>
      </w:r>
      <w:r w:rsidR="008B08D1" w:rsidRPr="008B08D1">
        <w:fldChar w:fldCharType="end"/>
      </w:r>
      <w:r w:rsidR="008B08D1" w:rsidRPr="008B08D1">
        <w:t>:</w:t>
      </w:r>
    </w:p>
    <w:p w14:paraId="1B98B0C6" w14:textId="77777777" w:rsidR="00BA66EF" w:rsidRDefault="00EA47B2" w:rsidP="00AD1EFA">
      <w:pPr>
        <w:pStyle w:val="Prrafodelista"/>
        <w:ind w:left="1416"/>
      </w:pPr>
      <w:r>
        <w:rPr>
          <w:i/>
        </w:rPr>
        <w:t>“</w:t>
      </w:r>
      <w:r w:rsidR="008B08D1" w:rsidRPr="00EA47B2">
        <w:rPr>
          <w:i/>
        </w:rPr>
        <w:t>El Comité de Medicina, Higiene y Seguridad Industrial es un organismo de promoción y vigilancia de las normas y reglamentos de salud ocupacional dentro de la empresa y no se ocupará por lo tanto de tramitar asuntos referentes a la relación contractual laboral propiamente dicha, los problemas de personal, disciplinarios o sindicales; ellos se ventilan en otros organismos y están sujetos a reglamentación distinta</w:t>
      </w:r>
      <w:r w:rsidR="008B08D1" w:rsidRPr="008B08D1">
        <w:t xml:space="preserve"> </w:t>
      </w:r>
      <w:r>
        <w:t>“</w:t>
      </w:r>
      <w:r w:rsidR="008B08D1" w:rsidRPr="008B08D1">
        <w:t>(Resolución 2013 de 1986, artículo 11).</w:t>
      </w:r>
    </w:p>
    <w:p w14:paraId="4BC24DE8" w14:textId="77777777" w:rsidR="00AD1EFA" w:rsidRPr="00AD1EFA" w:rsidRDefault="00AD1EFA" w:rsidP="00AD1EFA">
      <w:pPr>
        <w:pStyle w:val="Prrafodelista"/>
        <w:ind w:left="1416"/>
      </w:pPr>
    </w:p>
    <w:p w14:paraId="78339D09" w14:textId="77777777" w:rsidR="00BA66EF" w:rsidRPr="00AD1EFA" w:rsidRDefault="00BA66EF" w:rsidP="00AD1EFA">
      <w:pPr>
        <w:pStyle w:val="Prrafodelista"/>
        <w:ind w:left="1068"/>
      </w:pPr>
      <w:r w:rsidRPr="008B08D1">
        <w:t>Los ítems aplicados a estas empresas y la expresa explicación de estos se pueden encontrar en el capítulo II de la resolución 0312 del 2019.</w:t>
      </w:r>
    </w:p>
    <w:p w14:paraId="6F1C67B7" w14:textId="6890A414" w:rsidR="00476702" w:rsidRPr="000140D6" w:rsidRDefault="00476702" w:rsidP="00476702">
      <w:r w:rsidRPr="000140D6">
        <w:t xml:space="preserve">Generalizando los items, las empresas </w:t>
      </w:r>
      <w:r w:rsidR="0054583F" w:rsidRPr="000140D6">
        <w:t>podemos encontrar la puntuación para cada uno de los items a verificar (</w:t>
      </w:r>
      <w:r w:rsidR="0054583F" w:rsidRPr="000140D6">
        <w:fldChar w:fldCharType="begin"/>
      </w:r>
      <w:r w:rsidR="0054583F" w:rsidRPr="000140D6">
        <w:instrText xml:space="preserve"> REF _Ref33440381 \h </w:instrText>
      </w:r>
      <w:r w:rsidR="000140D6">
        <w:instrText xml:space="preserve"> \* MERGEFORMAT </w:instrText>
      </w:r>
      <w:r w:rsidR="0054583F" w:rsidRPr="000140D6">
        <w:fldChar w:fldCharType="separate"/>
      </w:r>
      <w:r w:rsidR="0054583F" w:rsidRPr="000140D6">
        <w:t>Tabla 1 Lista de puntuación para cada uno de los requerimientos mínimos declarados en la resolución 0312 del 2019</w:t>
      </w:r>
      <w:r w:rsidR="0054583F" w:rsidRPr="000140D6">
        <w:fldChar w:fldCharType="end"/>
      </w:r>
      <w:r w:rsidR="0054583F" w:rsidRPr="000140D6">
        <w:t xml:space="preserve"> ) y basados en esto, se puede hallar la </w:t>
      </w:r>
      <w:r w:rsidR="000140D6" w:rsidRPr="000140D6">
        <w:t xml:space="preserve">clasificación en </w:t>
      </w:r>
      <w:r w:rsidR="009648C7" w:rsidRPr="000140D6">
        <w:t>términos</w:t>
      </w:r>
      <w:r w:rsidR="000140D6" w:rsidRPr="000140D6">
        <w:t xml:space="preserve"> de aplicación de cada uno de los items, como explica la siguiente tabla:</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715"/>
        <w:gridCol w:w="2474"/>
        <w:gridCol w:w="5155"/>
      </w:tblGrid>
      <w:tr w:rsidR="000140D6" w:rsidRPr="000140D6" w14:paraId="674D0067"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2FC3C4A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CRITERIO</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045C072C"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VALORACIÓN</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598BE7EB"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ACCIÓN</w:t>
            </w:r>
          </w:p>
        </w:tc>
      </w:tr>
      <w:tr w:rsidR="000140D6" w:rsidRPr="000140D6" w14:paraId="4BDB922B"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0156E0D"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enor al 60%</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12B9B2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CRÍTICO</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0EBE40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 de inmediato.</w:t>
            </w:r>
          </w:p>
          <w:p w14:paraId="14970D7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 xml:space="preserve">Enviar a la respectiva Administradora de Riesgos Laborales a la que se encuentre afiliada la empresa o contratante, un reporte de avances </w:t>
            </w:r>
            <w:r w:rsidRPr="000140D6">
              <w:rPr>
                <w:rFonts w:eastAsia="Times New Roman" w:cs="Arial"/>
                <w:color w:val="464646"/>
                <w:szCs w:val="21"/>
                <w:lang w:eastAsia="es-CO"/>
              </w:rPr>
              <w:lastRenderedPageBreak/>
              <w:t>en el término máximo de tres (3) meses después de realizada la autoevaluación de Estándares Mínimos.</w:t>
            </w:r>
          </w:p>
          <w:p w14:paraId="01EBBDC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Seguimiento anual y plan de visita a la empresa con valoración crítica, por parte del Ministerio del Trabajo.</w:t>
            </w:r>
          </w:p>
        </w:tc>
      </w:tr>
      <w:tr w:rsidR="000140D6" w:rsidRPr="000140D6" w14:paraId="5E262D06"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41835B88"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lastRenderedPageBreak/>
              <w:t>Si el puntaje obtenido está entre el 60 y 85%</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675B4E11"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MODERADAMENTE ACEPTABLE</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34CEBDF7"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w:t>
            </w:r>
          </w:p>
          <w:p w14:paraId="7A5A73C2"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Enviar a la Administradora de Riesgos Laborales un reporte de avances en el término máximo de seis (6) meses después de realizada la autoevaluación de Estándares Mínimos.</w:t>
            </w:r>
          </w:p>
          <w:p w14:paraId="7B17E12B"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Plan de visita por parte del Ministerio del Trabajo.</w:t>
            </w:r>
          </w:p>
        </w:tc>
      </w:tr>
      <w:tr w:rsidR="000140D6" w:rsidRPr="000140D6" w14:paraId="4A754D0C"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799A2980"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ayor al 85%</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A370A0A"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ACEPTABLE</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C88E2E6" w14:textId="77777777" w:rsidR="000140D6" w:rsidRPr="000140D6" w:rsidRDefault="000140D6" w:rsidP="000140D6">
            <w:pPr>
              <w:keepNext/>
              <w:numPr>
                <w:ilvl w:val="0"/>
                <w:numId w:val="9"/>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Mantener la calificación y evidencias a disposición del Ministerio del Trabajo, e incluir en el Plan de Anual de Trabajo las mejoras detectadas.</w:t>
            </w:r>
          </w:p>
        </w:tc>
      </w:tr>
    </w:tbl>
    <w:p w14:paraId="1119A7BE" w14:textId="7543E958" w:rsidR="000140D6" w:rsidRDefault="000140D6" w:rsidP="000140D6">
      <w:pPr>
        <w:pStyle w:val="Descripcin"/>
        <w:rPr>
          <w:noProof/>
        </w:rPr>
      </w:pPr>
      <w:bookmarkStart w:id="18" w:name="_Toc54086299"/>
      <w:r>
        <w:t xml:space="preserve">Tabla </w:t>
      </w:r>
      <w:r w:rsidR="00C93D98">
        <w:fldChar w:fldCharType="begin"/>
      </w:r>
      <w:r w:rsidR="00C93D98">
        <w:instrText xml:space="preserve"> SEQ Tabla \* ARABIC </w:instrText>
      </w:r>
      <w:r w:rsidR="00C93D98">
        <w:fldChar w:fldCharType="separate"/>
      </w:r>
      <w:r w:rsidR="00214939">
        <w:rPr>
          <w:noProof/>
        </w:rPr>
        <w:t>1</w:t>
      </w:r>
      <w:r w:rsidR="00C93D98">
        <w:rPr>
          <w:noProof/>
        </w:rPr>
        <w:fldChar w:fldCharType="end"/>
      </w:r>
      <w:r>
        <w:t xml:space="preserve"> Clasificación por puntuación de las empresas dado al cumplimiento de lo reglamentado en la resolución 0312 del 2019</w:t>
      </w:r>
      <w:bookmarkEnd w:id="18"/>
    </w:p>
    <w:p w14:paraId="2044EA75" w14:textId="77777777" w:rsidR="00476702" w:rsidRPr="0054583F" w:rsidRDefault="00476702" w:rsidP="0054583F">
      <w:pPr>
        <w:keepNext/>
        <w:rPr>
          <w:noProof/>
        </w:rPr>
      </w:pPr>
      <w:r w:rsidRPr="0054583F">
        <w:rPr>
          <w:noProof/>
        </w:rPr>
        <w:lastRenderedPageBreak/>
        <w:t>ANEXO 1</w:t>
      </w:r>
      <w:r w:rsidR="0054583F" w:rsidRPr="0054583F">
        <w:rPr>
          <w:noProof/>
        </w:rPr>
        <w:t xml:space="preserve"> (</w:t>
      </w:r>
      <w:r w:rsidR="0054583F" w:rsidRPr="0054583F">
        <w:rPr>
          <w:noProof/>
        </w:rPr>
        <w:fldChar w:fldCharType="begin" w:fldLock="1"/>
      </w:r>
      <w:r w:rsidR="0054583F">
        <w:rPr>
          <w:noProof/>
        </w:rPr>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0054583F" w:rsidRPr="0054583F">
        <w:rPr>
          <w:noProof/>
        </w:rPr>
        <w:fldChar w:fldCharType="separate"/>
      </w:r>
      <w:r w:rsidR="0054583F" w:rsidRPr="0054583F">
        <w:rPr>
          <w:noProof/>
        </w:rPr>
        <w:t>(Ministerio del Trabajo, 2017)</w:t>
      </w:r>
      <w:r w:rsidR="0054583F" w:rsidRPr="0054583F">
        <w:rPr>
          <w:noProof/>
        </w:rPr>
        <w:fldChar w:fldCharType="end"/>
      </w:r>
      <w:r w:rsidR="0054583F" w:rsidRPr="0054583F">
        <w:rPr>
          <w:noProof/>
        </w:rPr>
        <w:t>)</w:t>
      </w:r>
    </w:p>
    <w:p w14:paraId="0EE35A75" w14:textId="77777777" w:rsidR="00476702" w:rsidRDefault="00476702" w:rsidP="00476702">
      <w:pPr>
        <w:keepNext/>
        <w:jc w:val="center"/>
      </w:pPr>
      <w:r>
        <w:rPr>
          <w:noProof/>
          <w:lang w:val="en-US"/>
        </w:rPr>
        <w:drawing>
          <wp:inline distT="0" distB="0" distL="0" distR="0" wp14:anchorId="18E60F1F" wp14:editId="4CDEDC12">
            <wp:extent cx="4916702" cy="762647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163" r="1664" b="6100"/>
                    <a:stretch/>
                  </pic:blipFill>
                  <pic:spPr bwMode="auto">
                    <a:xfrm>
                      <a:off x="0" y="0"/>
                      <a:ext cx="4956264" cy="7687842"/>
                    </a:xfrm>
                    <a:prstGeom prst="rect">
                      <a:avLst/>
                    </a:prstGeom>
                    <a:ln>
                      <a:noFill/>
                    </a:ln>
                    <a:extLst>
                      <a:ext uri="{53640926-AAD7-44D8-BBD7-CCE9431645EC}">
                        <a14:shadowObscured xmlns:a14="http://schemas.microsoft.com/office/drawing/2010/main"/>
                      </a:ext>
                    </a:extLst>
                  </pic:spPr>
                </pic:pic>
              </a:graphicData>
            </a:graphic>
          </wp:inline>
        </w:drawing>
      </w:r>
    </w:p>
    <w:p w14:paraId="4311E6B6" w14:textId="60E855F0" w:rsidR="0025456B" w:rsidRDefault="00476702" w:rsidP="00476702">
      <w:pPr>
        <w:pStyle w:val="Descripcin"/>
        <w:jc w:val="center"/>
      </w:pPr>
      <w:bookmarkStart w:id="19" w:name="_Ref33440381"/>
      <w:bookmarkStart w:id="20" w:name="_Toc54086300"/>
      <w:r>
        <w:lastRenderedPageBreak/>
        <w:t xml:space="preserve">Tabla </w:t>
      </w:r>
      <w:r w:rsidR="00C93D98">
        <w:fldChar w:fldCharType="begin"/>
      </w:r>
      <w:r w:rsidR="00C93D98">
        <w:instrText xml:space="preserve"> SEQ Tabla \* ARABIC </w:instrText>
      </w:r>
      <w:r w:rsidR="00C93D98">
        <w:fldChar w:fldCharType="separate"/>
      </w:r>
      <w:r w:rsidR="00214939">
        <w:rPr>
          <w:noProof/>
        </w:rPr>
        <w:t>2</w:t>
      </w:r>
      <w:r w:rsidR="00C93D98">
        <w:rPr>
          <w:noProof/>
        </w:rPr>
        <w:fldChar w:fldCharType="end"/>
      </w:r>
      <w:r>
        <w:t xml:space="preserve"> L</w:t>
      </w:r>
      <w:r w:rsidRPr="00912B24">
        <w:t>ista de puntuación para cada uno de los requerimientos mínimos declarados en la resolución 0312 del 2019</w:t>
      </w:r>
      <w:bookmarkEnd w:id="19"/>
      <w:bookmarkEnd w:id="20"/>
    </w:p>
    <w:p w14:paraId="20CCB467" w14:textId="77777777" w:rsidR="0006001C" w:rsidRDefault="0006001C" w:rsidP="0006001C">
      <w:pPr>
        <w:pStyle w:val="Ttulo2"/>
      </w:pPr>
      <w:bookmarkStart w:id="21" w:name="_Toc54088224"/>
      <w:r>
        <w:t>Aplicación de pausas activas en la Universidad de Antioquia.</w:t>
      </w:r>
      <w:bookmarkEnd w:id="21"/>
    </w:p>
    <w:p w14:paraId="6831968D" w14:textId="77777777" w:rsidR="0006001C" w:rsidRDefault="0006001C" w:rsidP="0006001C">
      <w:r>
        <w:t>Con respecto a los trabajos mencionados, hay que tomar como ejemplo a una aplicación de pausas activas e</w:t>
      </w:r>
      <w:r w:rsidR="00A87D7C">
        <w:t>n la Universidad de Antioquia (referencia trabajo)</w:t>
      </w:r>
      <w:r>
        <w:t>, en donde se demostró que las pausas activas actúan efectivamente como un elemento preventivo ante enfermedades y síndromes músculo-esqueléticos y desequilibrios funcionales que se pueden manifestar como estrés, disminución del rendimiento físico y mental, con consecuentes efectos adversos sobre la salud y el desempeño laboral.</w:t>
      </w:r>
    </w:p>
    <w:p w14:paraId="516995D5" w14:textId="77777777" w:rsidR="0006001C" w:rsidRDefault="00081A08" w:rsidP="0006001C">
      <w:r>
        <w:rPr>
          <w:noProof/>
          <w:lang w:val="en-US"/>
        </w:rPr>
        <w:drawing>
          <wp:anchor distT="0" distB="0" distL="114300" distR="114300" simplePos="0" relativeHeight="251658240" behindDoc="1" locked="0" layoutInCell="1" allowOverlap="1" wp14:anchorId="1CAD8724" wp14:editId="4826396F">
            <wp:simplePos x="0" y="0"/>
            <wp:positionH relativeFrom="column">
              <wp:posOffset>1304925</wp:posOffset>
            </wp:positionH>
            <wp:positionV relativeFrom="paragraph">
              <wp:posOffset>799465</wp:posOffset>
            </wp:positionV>
            <wp:extent cx="3090545" cy="165735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2244" t="43874" r="25641" b="35043"/>
                    <a:stretch/>
                  </pic:blipFill>
                  <pic:spPr bwMode="auto">
                    <a:xfrm>
                      <a:off x="0" y="0"/>
                      <a:ext cx="3090545" cy="1657350"/>
                    </a:xfrm>
                    <a:prstGeom prst="rect">
                      <a:avLst/>
                    </a:prstGeom>
                    <a:ln>
                      <a:noFill/>
                    </a:ln>
                    <a:extLst>
                      <a:ext uri="{53640926-AAD7-44D8-BBD7-CCE9431645EC}">
                        <a14:shadowObscured xmlns:a14="http://schemas.microsoft.com/office/drawing/2010/main"/>
                      </a:ext>
                    </a:extLst>
                  </pic:spPr>
                </pic:pic>
              </a:graphicData>
            </a:graphic>
          </wp:anchor>
        </w:drawing>
      </w:r>
      <w:r w:rsidR="0006001C">
        <w:t>En principio, para la implementación de la aplicación, se realizó un estudio con un diseño cuantitativo cuasi experimental</w:t>
      </w:r>
      <w:r>
        <w:t>, que eran divididos en grupos de 5 y eran intervenidos por practicantes diferentes, y las diferencias en las características de los trabajadores interve</w:t>
      </w:r>
      <w:r w:rsidR="00A87D7C">
        <w:t>nidos en los grupos era notable</w:t>
      </w:r>
      <w:r w:rsidR="00444EFA">
        <w:t xml:space="preserve"> </w:t>
      </w:r>
      <w:r w:rsidR="00A87D7C">
        <w:t>(referencia trabajo).</w:t>
      </w:r>
    </w:p>
    <w:p w14:paraId="5AA5FAD2" w14:textId="77777777" w:rsidR="00081A08" w:rsidRDefault="00081A08" w:rsidP="00081A08">
      <w:pPr>
        <w:pStyle w:val="Descripcin"/>
        <w:jc w:val="center"/>
      </w:pPr>
      <w:r>
        <w:t>Tabla 3 Descripción de los grupos intervenidos de acuerdo a la frecuencia y al número de sujetos.</w:t>
      </w:r>
    </w:p>
    <w:p w14:paraId="2C944074" w14:textId="77777777" w:rsidR="00A810AA" w:rsidRPr="0047555E" w:rsidRDefault="00424738" w:rsidP="002F52C3">
      <w:r>
        <w:t xml:space="preserve">Al finalizar el programa de intervención, se </w:t>
      </w:r>
      <w:r w:rsidR="000C73EA">
        <w:t>obtuvo que un 93.7% de los evaluados poseían por lo menos un DME (Desorden músculo-esquelético)</w:t>
      </w:r>
      <w:r w:rsidR="0047555E">
        <w:t xml:space="preserve"> en algún segmento del cuerpo (específicamente en el cuello, muñeca, espalda inferior, espalda superior y rodillas)</w:t>
      </w:r>
      <w:r w:rsidR="000C73EA">
        <w:t xml:space="preserve">, pero de ellos un 52.5% manifestó no tener molestias que entorpezcan sus actividades cotidianas laborales, en los últimos 12 meses. Además, se indagó si en el periodo del programa habían tenido problemas en </w:t>
      </w:r>
      <w:r w:rsidR="0047555E">
        <w:t>algún segmento corporal, dando como resultado que el 36.7% de los evaluados no seguían presentando problema alguno en dichos segmentos.</w:t>
      </w:r>
      <w:r w:rsidR="006C16F3">
        <w:t xml:space="preserve"> </w:t>
      </w:r>
    </w:p>
    <w:p w14:paraId="4E7966C6" w14:textId="77777777" w:rsidR="005B1AE4" w:rsidRDefault="005B1AE4" w:rsidP="005B1AE4">
      <w:pPr>
        <w:pStyle w:val="Ttulo2"/>
      </w:pPr>
      <w:bookmarkStart w:id="22" w:name="_Toc54088225"/>
      <w:r>
        <w:t>Impacto</w:t>
      </w:r>
      <w:bookmarkEnd w:id="22"/>
    </w:p>
    <w:p w14:paraId="2268A275" w14:textId="77777777" w:rsidR="00C70944" w:rsidRPr="0047555E" w:rsidRDefault="00C70944" w:rsidP="005B1AE4">
      <w:r w:rsidRPr="0047555E">
        <w:t xml:space="preserve">En esta sesión se presentará el impacto que tendrá el proyecto, y en base a esto, generaremos una pregunta que represente el problema </w:t>
      </w:r>
      <w:r w:rsidR="00F777AB" w:rsidRPr="0047555E">
        <w:t>a solucionar con el proyecto.</w:t>
      </w:r>
    </w:p>
    <w:p w14:paraId="232D24E4" w14:textId="77777777" w:rsidR="00F777AB" w:rsidRPr="0047555E" w:rsidRDefault="00F777AB" w:rsidP="005B1AE4">
      <w:r w:rsidRPr="0047555E">
        <w:t xml:space="preserve">Debido a que </w:t>
      </w:r>
      <w:r w:rsidR="008C46B2">
        <w:t xml:space="preserve">el </w:t>
      </w:r>
      <w:r w:rsidR="000B2F28">
        <w:t>estado no suele realizar una mayor intervención en los lugares de trabajo, en donde carecen de un servicio de inspección con suficiente personal y recursos</w:t>
      </w:r>
      <w:r w:rsidR="000B2F28" w:rsidRPr="000B2F28">
        <w:rPr>
          <w:rFonts w:ascii="Arial" w:hAnsi="Arial" w:cs="Arial"/>
          <w:color w:val="000000"/>
          <w:sz w:val="20"/>
          <w:szCs w:val="20"/>
          <w:shd w:val="clear" w:color="auto" w:fill="FFFFFF"/>
        </w:rPr>
        <w:t xml:space="preserve"> </w:t>
      </w:r>
      <w:r w:rsidR="000B2F28">
        <w:t>no es posible conocer a ciencia cierta si la aplicación de las Pausas Activas se realiza adecuadamente en una empresa. Entonces:</w:t>
      </w:r>
    </w:p>
    <w:p w14:paraId="2A7329C7" w14:textId="758CC28D" w:rsidR="0031716B" w:rsidRDefault="000140D6">
      <w:r w:rsidRPr="000140D6">
        <w:t>¿</w:t>
      </w:r>
      <w:r w:rsidR="000B2F28">
        <w:t xml:space="preserve">De qué manera puede asegurarse una correcta implementación de las pausas activas, junto con su inspección y regulación en las empresas </w:t>
      </w:r>
      <w:r w:rsidR="008C46B2">
        <w:t>colombianas</w:t>
      </w:r>
      <w:r w:rsidRPr="000140D6">
        <w:t>?</w:t>
      </w:r>
    </w:p>
    <w:p w14:paraId="1F168718" w14:textId="3B7CCE7C" w:rsidR="0031716B" w:rsidRDefault="0031716B" w:rsidP="0031716B">
      <w:pPr>
        <w:pStyle w:val="Ttulo1"/>
      </w:pPr>
      <w:bookmarkStart w:id="23" w:name="_Toc54088226"/>
      <w:r>
        <w:lastRenderedPageBreak/>
        <w:t>BASE DE CONOCIMIENTO</w:t>
      </w:r>
      <w:bookmarkEnd w:id="23"/>
    </w:p>
    <w:p w14:paraId="3E49685A" w14:textId="77777777" w:rsidR="0031716B" w:rsidRPr="00B902EB" w:rsidRDefault="0031716B" w:rsidP="0031716B">
      <w:r>
        <w:t>En este capítulo se explicará todos los conceptos necesarios para el desarrollo de este proyecto, así el lector podrá familiarizarse con estos y comprender el contexto en el que se desarrollará este.</w:t>
      </w:r>
    </w:p>
    <w:p w14:paraId="21352D39" w14:textId="77777777" w:rsidR="0031716B" w:rsidRDefault="0031716B" w:rsidP="0031716B">
      <w:pPr>
        <w:spacing w:line="240" w:lineRule="auto"/>
        <w:rPr>
          <w:lang w:val="es-ES"/>
        </w:rPr>
      </w:pPr>
      <w:bookmarkStart w:id="24" w:name="_Toc54088227"/>
      <w:r w:rsidRPr="00D10E34">
        <w:rPr>
          <w:rStyle w:val="Ttulo2Car"/>
        </w:rPr>
        <w:t>Seguridad y salud en el trabajo</w:t>
      </w:r>
      <w:bookmarkEnd w:id="24"/>
      <w:r w:rsidRPr="002157F3">
        <w:rPr>
          <w:lang w:val="es-ES"/>
        </w:rPr>
        <w:t xml:space="preserve"> </w:t>
      </w:r>
    </w:p>
    <w:p w14:paraId="1014A619" w14:textId="77777777" w:rsidR="0031716B" w:rsidRDefault="0031716B" w:rsidP="0031716B">
      <w:pPr>
        <w:spacing w:line="240" w:lineRule="auto"/>
        <w:rPr>
          <w:lang w:val="es-ES"/>
        </w:rPr>
      </w:pPr>
      <w:r>
        <w:rPr>
          <w:lang w:val="es-ES"/>
        </w:rPr>
        <w:tab/>
        <w:t xml:space="preserve">En Colombia, las empresas se encuentran obligadas a tener políticas relacionadas con la salud del trabajador, dentro y fuera del espacio laboral, es decir, afiliando a cada uno de sus trabajadores (y al núcleo familiar que este requiera) a entidades prestados de salud, por sus siglas EPS, y a entidades que les brinden garantías en su espacio de trabajo. Estas entidades son conocidas como ARL, o Administradoras de riesgo laboral.  La necesidad del concepto de seguridad y salud en el trabajo es explicado por </w:t>
      </w:r>
      <w:r>
        <w:rPr>
          <w:lang w:val="es-ES"/>
        </w:rPr>
        <w:fldChar w:fldCharType="begin" w:fldLock="1"/>
      </w:r>
      <w:r>
        <w:rPr>
          <w:lang w:val="es-ES"/>
        </w:rPr>
        <w:instrText>ADDIN CSL_CITATION {"citationItems":[{"id":"ITEM-1","itemData":{"author":[{"dropping-particle":"","family":"GRUPO DE GESTIÓN HUMANA","given":"","non-dropping-particle":"","parse-names":false,"suffix":""}],"id":"ITEM-1","issued":{"date-parts":[["2016","3"]]},"number-of-pages":"5-10","publisher-place":"Bogotá D.C","title":"SISTEMA DE GESTIÓN DE LA SEGURIDAD Y LA SALUD EN EL TRABAJO","type":"report"},"uris":["http://www.mendeley.com/documents/?uuid=39257dcd-e2ff-3184-affc-8541660d0607"]}],"mendeley":{"formattedCitation":"(GRUPO DE GESTIÓN HUMANA, 2016)","plainTextFormattedCitation":"(GRUPO DE GESTIÓN HUMANA, 2016)","previouslyFormattedCitation":"(GRUPO DE GESTIÓN HUMANA, 2016)"},"properties":{"noteIndex":0},"schema":"https://github.com/citation-style-language/schema/raw/master/csl-citation.json"}</w:instrText>
      </w:r>
      <w:r>
        <w:rPr>
          <w:lang w:val="es-ES"/>
        </w:rPr>
        <w:fldChar w:fldCharType="separate"/>
      </w:r>
      <w:r w:rsidRPr="003979CC">
        <w:rPr>
          <w:noProof/>
          <w:lang w:val="es-ES"/>
        </w:rPr>
        <w:t>(GRUPO DE GESTIÓN HUMANA, 2016)</w:t>
      </w:r>
      <w:r>
        <w:rPr>
          <w:lang w:val="es-ES"/>
        </w:rPr>
        <w:fldChar w:fldCharType="end"/>
      </w:r>
      <w:r>
        <w:rPr>
          <w:lang w:val="es-ES"/>
        </w:rPr>
        <w:t>de la siguiente forma:</w:t>
      </w:r>
      <w:r>
        <w:rPr>
          <w:lang w:val="es-ES"/>
        </w:rPr>
        <w:br/>
      </w:r>
    </w:p>
    <w:p w14:paraId="0334BE04" w14:textId="77777777" w:rsidR="0031716B" w:rsidRPr="00EA47B2" w:rsidRDefault="0031716B" w:rsidP="0031716B">
      <w:pPr>
        <w:spacing w:line="240" w:lineRule="auto"/>
        <w:ind w:left="708"/>
        <w:rPr>
          <w:i/>
          <w:lang w:val="es-ES"/>
        </w:rPr>
      </w:pPr>
      <w:r w:rsidRPr="00EA47B2">
        <w:rPr>
          <w:i/>
          <w:lang w:val="es-ES"/>
        </w:rPr>
        <w:t>“L</w:t>
      </w:r>
      <w:r w:rsidRPr="00EA47B2">
        <w:rPr>
          <w:i/>
        </w:rPr>
        <w:t>a salud de la población trabajadora es uno de los componentes fundamentales del desarrollo de un país y a su vez refleja el estado de progreso de una sociedad; visto así, un individuo sano se constituye en el factor más importante de los procesos productivos.”</w:t>
      </w:r>
    </w:p>
    <w:p w14:paraId="196A4405" w14:textId="77777777" w:rsidR="0031716B" w:rsidRPr="002157F3" w:rsidRDefault="0031716B" w:rsidP="0031716B">
      <w:pPr>
        <w:spacing w:line="240" w:lineRule="auto"/>
        <w:rPr>
          <w:lang w:val="es-ES"/>
        </w:rPr>
      </w:pPr>
      <w:r>
        <w:rPr>
          <w:lang w:val="es-ES"/>
        </w:rPr>
        <w:t>Por lo tanto, tanto el conjunto de normativas y actores (conceptos que serán ampliados en breve) de la rama en el mundo laboral de Seguridad y salud relacionadas con los trabajadores, la estructura que esta tiene dentro de las organizaciones y los relacionado con las pausas activas y como estas tienen un efecto en la productividad del trabajador, que como explico brevemente el Grupo de Gestión Humana del departamento administrativo de la función pública, depende de la salud de los trabajadores, la cual depende, tanto de los distintos inconvenientes que un trabajador pueda sufrir desempeñando su labor, como los daños que pueda sufrir por desempeñarla, daños que pueden ser prevenidos por medio de la correcta aplicación de políticas correctas de salud con relación a sus trabajadores</w:t>
      </w:r>
    </w:p>
    <w:p w14:paraId="1CC03FE0" w14:textId="77777777" w:rsidR="0031716B" w:rsidRDefault="0031716B" w:rsidP="0031716B">
      <w:pPr>
        <w:pStyle w:val="Ttulo2"/>
        <w:rPr>
          <w:lang w:val="es-ES"/>
        </w:rPr>
      </w:pPr>
      <w:bookmarkStart w:id="25" w:name="_Toc54088228"/>
      <w:r w:rsidRPr="00426A82">
        <w:rPr>
          <w:rStyle w:val="Ttulo3Car"/>
        </w:rPr>
        <w:t>Estructura de SG-SST</w:t>
      </w:r>
      <w:bookmarkEnd w:id="25"/>
      <w:r>
        <w:rPr>
          <w:lang w:val="es-ES"/>
        </w:rPr>
        <w:t xml:space="preserve"> </w:t>
      </w:r>
    </w:p>
    <w:p w14:paraId="165F2681" w14:textId="77777777" w:rsidR="0031716B" w:rsidRDefault="0031716B" w:rsidP="0031716B">
      <w:pPr>
        <w:rPr>
          <w:lang w:val="es-ES"/>
        </w:rPr>
      </w:pPr>
      <w:r>
        <w:rPr>
          <w:lang w:val="es-ES"/>
        </w:rPr>
        <w:t xml:space="preserve">Cada empresa se ve obligada en el país por medio del decreto 1072 del 2015 </w:t>
      </w:r>
      <w:r>
        <w:rPr>
          <w:lang w:val="es-ES"/>
        </w:rPr>
        <w:fldChar w:fldCharType="begin" w:fldLock="1"/>
      </w:r>
      <w:r>
        <w:rPr>
          <w:lang w:val="es-ES"/>
        </w:rP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Pr>
          <w:lang w:val="es-ES"/>
        </w:rPr>
        <w:fldChar w:fldCharType="separate"/>
      </w:r>
      <w:r w:rsidRPr="00FD3B54">
        <w:rPr>
          <w:noProof/>
          <w:lang w:val="es-ES"/>
        </w:rPr>
        <w:t>(Ministerio del Trabajo, 2015)</w:t>
      </w:r>
      <w:r>
        <w:rPr>
          <w:lang w:val="es-ES"/>
        </w:rPr>
        <w:fldChar w:fldCharType="end"/>
      </w:r>
      <w:r>
        <w:rPr>
          <w:lang w:val="es-ES"/>
        </w:rPr>
        <w:t xml:space="preserve"> a presentar frente al ministerio un documento donde se especifique en políticas, acciones y componentes necesarios para el desarrollo de la seguridad y salud de sus trabajadores.</w:t>
      </w:r>
    </w:p>
    <w:p w14:paraId="5B54EA32" w14:textId="77777777" w:rsidR="0031716B" w:rsidRDefault="0031716B" w:rsidP="0031716B">
      <w:pPr>
        <w:rPr>
          <w:lang w:val="es-ES"/>
        </w:rPr>
      </w:pPr>
      <w:r>
        <w:rPr>
          <w:lang w:val="es-ES"/>
        </w:rPr>
        <w:t xml:space="preserve">A continuación, se explicará la estructura del documento: </w:t>
      </w:r>
    </w:p>
    <w:p w14:paraId="63A95701" w14:textId="77777777" w:rsidR="0031716B" w:rsidRDefault="0031716B" w:rsidP="0031716B">
      <w:pPr>
        <w:pStyle w:val="Prrafodelista"/>
        <w:numPr>
          <w:ilvl w:val="0"/>
          <w:numId w:val="15"/>
        </w:numPr>
        <w:rPr>
          <w:i/>
          <w:lang w:val="es-ES"/>
        </w:rPr>
      </w:pPr>
      <w:r>
        <w:rPr>
          <w:lang w:val="es-ES"/>
        </w:rPr>
        <w:t xml:space="preserve">Justificación: En esta parte del documento, la empresa explicara el porqué de la necesidad de crear un programa necesario para los riegos en el trabajo, presentando las actividades, el entorno, los materiales o reactivos con los que interactuaran los trabajadores y características de los trabajadores o la población con la que laborara. Por ejemplo, </w:t>
      </w:r>
      <w:r>
        <w:rPr>
          <w:lang w:val="es-ES"/>
        </w:rPr>
        <w:fldChar w:fldCharType="begin" w:fldLock="1"/>
      </w:r>
      <w:r>
        <w:rPr>
          <w:lang w:val="es-ES"/>
        </w:rPr>
        <w:instrText>ADDIN CSL_CITATION {"citationItems":[{"id":"ITEM-1","itemData":{"URL":"https://safetya.co/programas-del-sg-sst-estructura/#Estructurade_un_programa_del_SG-SST","accessed":{"date-parts":[["2020","3","26"]]},"author":[{"dropping-particle":"","family":"SafetYA","given":"","non-dropping-particle":"","parse-names":false,"suffix":""}],"container-title":"Programas del SG-SST: Su definición y estructura","id":"ITEM-1","issued":{"date-parts":[["2017","2","15"]]},"title":"Programas del SG-SST: Su definición y estructura - SafetYA®","type":"webpage"},"uris":["http://www.mendeley.com/documents/?uuid=7bb4e959-78c7-3b43-b98f-e312275b5987"]}],"mendeley":{"formattedCitation":"(SafetYA, 2017)","plainTextFormattedCitation":"(SafetYA, 2017)","previouslyFormattedCitation":"(SafetYA, 2017)"},"properties":{"noteIndex":0},"schema":"https://github.com/citation-style-language/schema/raw/master/csl-citation.json"}</w:instrText>
      </w:r>
      <w:r>
        <w:rPr>
          <w:lang w:val="es-ES"/>
        </w:rPr>
        <w:fldChar w:fldCharType="separate"/>
      </w:r>
      <w:r w:rsidRPr="00CC28B4">
        <w:rPr>
          <w:noProof/>
          <w:lang w:val="es-ES"/>
        </w:rPr>
        <w:t>(SafetYA, 2017)</w:t>
      </w:r>
      <w:r>
        <w:rPr>
          <w:lang w:val="es-ES"/>
        </w:rPr>
        <w:fldChar w:fldCharType="end"/>
      </w:r>
      <w:r>
        <w:rPr>
          <w:lang w:val="es-ES"/>
        </w:rPr>
        <w:t xml:space="preserve"> nos da un ejemplo corto de una justificación “</w:t>
      </w:r>
      <w:r w:rsidRPr="00FD3B54">
        <w:rPr>
          <w:i/>
          <w:lang w:val="es-ES"/>
        </w:rPr>
        <w:t>La creación del programa de vigilancia epidemiológica, además de la obligación legal, se podría justificar con los índices de ausentismo por enfermedad general que presente la población de la empresa.</w:t>
      </w:r>
      <w:r>
        <w:rPr>
          <w:i/>
          <w:lang w:val="es-ES"/>
        </w:rPr>
        <w:t xml:space="preserve">” </w:t>
      </w:r>
    </w:p>
    <w:p w14:paraId="727BAF35" w14:textId="77777777" w:rsidR="0031716B" w:rsidRPr="00CC28B4" w:rsidRDefault="0031716B" w:rsidP="0031716B">
      <w:pPr>
        <w:pStyle w:val="Prrafodelista"/>
        <w:numPr>
          <w:ilvl w:val="0"/>
          <w:numId w:val="15"/>
        </w:numPr>
        <w:rPr>
          <w:i/>
          <w:lang w:val="es-ES"/>
        </w:rPr>
      </w:pPr>
      <w:r>
        <w:rPr>
          <w:lang w:val="es-ES"/>
        </w:rPr>
        <w:lastRenderedPageBreak/>
        <w:t>Objetivos: aquí, la empresa, definirá lo que pretende alcanzar con la implementación del programa, como, por ejemplo, evitar cierto tipo de lesiones en sus trabajadores, bajar la tasa de incapacidades en un año o cualquier meta que se plantee la empresa con la salud y seguridad de sus trabajadores.</w:t>
      </w:r>
    </w:p>
    <w:p w14:paraId="0DFD6909" w14:textId="77777777" w:rsidR="0031716B" w:rsidRPr="00CC28B4" w:rsidRDefault="0031716B" w:rsidP="0031716B">
      <w:pPr>
        <w:pStyle w:val="Prrafodelista"/>
        <w:numPr>
          <w:ilvl w:val="0"/>
          <w:numId w:val="15"/>
        </w:numPr>
        <w:rPr>
          <w:i/>
          <w:lang w:val="es-ES"/>
        </w:rPr>
      </w:pPr>
      <w:r>
        <w:rPr>
          <w:lang w:val="es-ES"/>
        </w:rPr>
        <w:t xml:space="preserve">Responsabilidades: en esta sección del documento, la empresa se encargará de definir los acores participantes en el programa, tanto las personas encargadas de aplicarlo, como quienes resultaran beneficiados, por ejemplo, en una empresa, un grupo de enfermeras estará encargado de vigilar el uso correcto de los implementos de protección de los trabajadores de una metalurgia. </w:t>
      </w:r>
    </w:p>
    <w:p w14:paraId="4DB33D95" w14:textId="77777777" w:rsidR="0031716B" w:rsidRPr="00CC28B4" w:rsidRDefault="0031716B" w:rsidP="0031716B">
      <w:pPr>
        <w:pStyle w:val="Prrafodelista"/>
        <w:numPr>
          <w:ilvl w:val="0"/>
          <w:numId w:val="15"/>
        </w:numPr>
        <w:rPr>
          <w:i/>
          <w:lang w:val="es-ES"/>
        </w:rPr>
      </w:pPr>
      <w:r>
        <w:rPr>
          <w:lang w:val="es-ES"/>
        </w:rPr>
        <w:t>Duración del programa: será el tiempo en que se pretende aplicar el programa y todas las actividades que este contiene. Regularmente las empresas ponen como duración regular 1 año.</w:t>
      </w:r>
    </w:p>
    <w:p w14:paraId="704E699F" w14:textId="77777777" w:rsidR="0031716B" w:rsidRPr="00423336" w:rsidRDefault="0031716B" w:rsidP="0031716B">
      <w:pPr>
        <w:pStyle w:val="Prrafodelista"/>
        <w:numPr>
          <w:ilvl w:val="0"/>
          <w:numId w:val="15"/>
        </w:numPr>
        <w:rPr>
          <w:i/>
          <w:lang w:val="es-ES"/>
        </w:rPr>
      </w:pPr>
      <w:r>
        <w:rPr>
          <w:lang w:val="es-ES"/>
        </w:rPr>
        <w:t>Actividades el programa: En esta sección, la empresa definirá el conjunto de actividades que aplicara en sus empleados para cumplir ir con sus objetivos establecidos, definiendo quienes se encargaran de aplicar las actividades, la frecuencia, sus participantes y una descripción de la actividad.</w:t>
      </w:r>
    </w:p>
    <w:p w14:paraId="0B36F991" w14:textId="77777777" w:rsidR="0031716B" w:rsidRPr="00423336" w:rsidRDefault="0031716B" w:rsidP="0031716B">
      <w:pPr>
        <w:pStyle w:val="Prrafodelista"/>
        <w:numPr>
          <w:ilvl w:val="0"/>
          <w:numId w:val="15"/>
        </w:numPr>
        <w:rPr>
          <w:i/>
          <w:lang w:val="es-ES"/>
        </w:rPr>
      </w:pPr>
      <w:r>
        <w:rPr>
          <w:lang w:val="es-ES"/>
        </w:rPr>
        <w:t>Cronograma: Aquí se definirán las fechas de aplicación y verificación de las actividades.</w:t>
      </w:r>
    </w:p>
    <w:p w14:paraId="5710EC71" w14:textId="77777777" w:rsidR="0031716B" w:rsidRPr="00FD3B54" w:rsidRDefault="0031716B" w:rsidP="0031716B">
      <w:pPr>
        <w:pStyle w:val="Prrafodelista"/>
        <w:numPr>
          <w:ilvl w:val="0"/>
          <w:numId w:val="15"/>
        </w:numPr>
        <w:rPr>
          <w:i/>
          <w:lang w:val="es-ES"/>
        </w:rPr>
      </w:pPr>
      <w:r>
        <w:rPr>
          <w:lang w:val="es-ES"/>
        </w:rPr>
        <w:t xml:space="preserve">Indicadores: serán las variables medibles que reflejarán los resultados arrojados por las actividades. </w:t>
      </w:r>
    </w:p>
    <w:p w14:paraId="3F4B90CE" w14:textId="77777777" w:rsidR="0031716B" w:rsidRDefault="0031716B" w:rsidP="0031716B">
      <w:pPr>
        <w:ind w:left="12"/>
      </w:pPr>
      <w:r>
        <w:t xml:space="preserve">Después del proceso de presentación del programa de SG-SST, este este tendrá un conjunto de etapas, que estarán directamente relacionadas con los distintos apartados especificados anteriormente, definida 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y que pueden verse explicadas gracias a </w:t>
      </w:r>
      <w:r>
        <w:fldChar w:fldCharType="begin" w:fldLock="1"/>
      </w:r>
      <w:r>
        <w:instrText>ADDIN CSL_CITATION {"citationItems":[{"id":"ITEM-1","itemData":{"URL":"https://www.isotools.com.co/estructura-del-sistema-de-gestion-de-seguridad-y-salud-en-el-trabajo-segun-decreto-1072/","accessed":{"date-parts":[["2020","3","20"]]},"author":[{"dropping-particle":"","family":"ISOTools Excellence","given":"","non-dropping-particle":"","parse-names":false,"suffix":""}],"container-title":"Estructura del Sistema de Gestión de Seguridad y Salud en el Trabajo según Decreto 1072","id":"ITEM-1","issued":{"date-parts":[["2016"]]},"title":"Estructura del Sistema de Gestión de Seguridad y Salud en el Trabajo según Decreto 1072","type":"webpage"},"uris":["http://www.mendeley.com/documents/?uuid=482e85a2-bf66-3315-8cc6-7a9b064a10bd"]}],"mendeley":{"formattedCitation":"(ISOTools Excellence, 2016)","plainTextFormattedCitation":"(ISOTools Excellence, 2016)","previouslyFormattedCitation":"(ISOTools Excellence, 2016)"},"properties":{"noteIndex":0},"schema":"https://github.com/citation-style-language/schema/raw/master/csl-citation.json"}</w:instrText>
      </w:r>
      <w:r>
        <w:fldChar w:fldCharType="separate"/>
      </w:r>
      <w:r w:rsidRPr="00423336">
        <w:rPr>
          <w:noProof/>
        </w:rPr>
        <w:t>(ISOTools Excellence, 2016)</w:t>
      </w:r>
      <w:r>
        <w:fldChar w:fldCharType="end"/>
      </w:r>
      <w:r>
        <w:t>.</w:t>
      </w:r>
    </w:p>
    <w:p w14:paraId="50FEFBF0" w14:textId="77777777" w:rsidR="0031716B" w:rsidRDefault="0031716B" w:rsidP="0031716B">
      <w:pPr>
        <w:pStyle w:val="Prrafodelista"/>
        <w:numPr>
          <w:ilvl w:val="0"/>
          <w:numId w:val="14"/>
        </w:numPr>
        <w:ind w:left="360"/>
      </w:pPr>
      <w:r>
        <w:t>Política de Seguridad y Salud en el Trabajo</w:t>
      </w:r>
    </w:p>
    <w:p w14:paraId="6113FC81" w14:textId="77777777" w:rsidR="0031716B" w:rsidRDefault="0031716B" w:rsidP="0031716B">
      <w:pPr>
        <w:ind w:left="360"/>
      </w:pPr>
      <w:r>
        <w:t>En esta etapa, la empresa realizara un trabajo de investigación relacionado con las normativas vigentes frente al SG-SST y demás que sean necesarios en su programa.</w:t>
      </w:r>
    </w:p>
    <w:p w14:paraId="56CAC44B" w14:textId="77777777" w:rsidR="0031716B" w:rsidRDefault="0031716B" w:rsidP="0031716B">
      <w:pPr>
        <w:pStyle w:val="Prrafodelista"/>
        <w:numPr>
          <w:ilvl w:val="0"/>
          <w:numId w:val="14"/>
        </w:numPr>
        <w:ind w:left="360"/>
      </w:pPr>
      <w:r>
        <w:t>Organización del Sistema de Gestión de Seguridad y Salud en el Trabajo</w:t>
      </w:r>
    </w:p>
    <w:p w14:paraId="3BD94C82" w14:textId="77777777" w:rsidR="0031716B" w:rsidRDefault="0031716B" w:rsidP="0031716B">
      <w:pPr>
        <w:ind w:left="360"/>
      </w:pPr>
      <w:r>
        <w:t>En esta etapa la empresa se encargará de la especificación de acciones, actividades y metas del SG-SST, por lo tanto, en esta etapa es en donde la empresa realizara el documento que presentara para su programa de SG-SST.</w:t>
      </w:r>
    </w:p>
    <w:p w14:paraId="1A58FA36" w14:textId="77777777" w:rsidR="0031716B" w:rsidRPr="00F05EE8" w:rsidRDefault="0031716B" w:rsidP="0031716B">
      <w:pPr>
        <w:pStyle w:val="Prrafodelista"/>
        <w:numPr>
          <w:ilvl w:val="0"/>
          <w:numId w:val="14"/>
        </w:numPr>
        <w:ind w:left="360"/>
        <w:rPr>
          <w:rFonts w:ascii="Times New Roman" w:hAnsi="Times New Roman"/>
        </w:rPr>
      </w:pPr>
      <w:r>
        <w:t>Planificación</w:t>
      </w:r>
    </w:p>
    <w:p w14:paraId="62839B11" w14:textId="77777777" w:rsidR="0031716B" w:rsidRDefault="0031716B" w:rsidP="0031716B">
      <w:pPr>
        <w:ind w:left="360"/>
      </w:pPr>
      <w:r>
        <w:t>La planificación del SG-SST debe aportar el cumplimiento de la legislación sobre la materia, el fortalecimiento de todos los componentes e igualmente debemos definir en esta etapa los recursos financieros necesarios para llevar a cabo este proceso, así como definir los indicadores que posibiliten tener un seguimiento del rendimiento del sistema de gestión.</w:t>
      </w:r>
    </w:p>
    <w:p w14:paraId="6DE0D6E1" w14:textId="77777777" w:rsidR="0031716B" w:rsidRDefault="0031716B" w:rsidP="0031716B">
      <w:pPr>
        <w:pStyle w:val="Prrafodelista"/>
        <w:numPr>
          <w:ilvl w:val="0"/>
          <w:numId w:val="14"/>
        </w:numPr>
        <w:ind w:left="360"/>
      </w:pPr>
      <w:r>
        <w:t>Aplicación</w:t>
      </w:r>
    </w:p>
    <w:p w14:paraId="65A071AB" w14:textId="77777777" w:rsidR="0031716B" w:rsidRDefault="0031716B" w:rsidP="0031716B">
      <w:pPr>
        <w:ind w:left="360"/>
      </w:pPr>
      <w:r>
        <w:lastRenderedPageBreak/>
        <w:t>En esta etapa será donde se ejecutarán todas las actividades especificadas en el programa de SG-SST, en esta etapa también se recomienda recopilar información relacionada con el desempeño de los trabajadores, opiniones de ellos y posibles mejoras que se puedan realizar en las actividades.</w:t>
      </w:r>
    </w:p>
    <w:p w14:paraId="573597BE" w14:textId="77777777" w:rsidR="0031716B" w:rsidRDefault="0031716B" w:rsidP="0031716B">
      <w:pPr>
        <w:pStyle w:val="Prrafodelista"/>
        <w:numPr>
          <w:ilvl w:val="0"/>
          <w:numId w:val="14"/>
        </w:numPr>
        <w:ind w:left="360"/>
      </w:pPr>
      <w:r>
        <w:t>Auditoría y Revisión de la Alta Dirección</w:t>
      </w:r>
    </w:p>
    <w:p w14:paraId="3E0B4012" w14:textId="77777777" w:rsidR="0031716B" w:rsidRDefault="0031716B" w:rsidP="0031716B">
      <w:pPr>
        <w:ind w:left="360"/>
      </w:pPr>
      <w:r>
        <w:t xml:space="preserve">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nos indica que cada empresa tendrá definido en su cronograma auditorias en donde se evaluarán resultados periódicos frente a la aplicación del SG-SST, dichas auditorias servirán frente el ministerio del trabajo como demostrativo de normativas internas de seguridad y salud con sus trabajadores </w:t>
      </w:r>
      <w:r>
        <w:fldChar w:fldCharType="begin" w:fldLock="1"/>
      </w:r>
      <w:r>
        <w:instrText>ADDIN CSL_CITATION {"citationItems":[{"id":"ITEM-1","itemData":{"URL":"http://www.mintrabajo.gov.co/relaciones-laborales/riesgos-laborales/sistema-de-gestion-de-seguridad-y-salud-en-el-trabajo","accessed":{"date-parts":[["2020","3","26"]]},"author":[{"dropping-particle":"","family":"Ministerio Nacional de Trabajo","given":"","non-dropping-particle":"","parse-names":false,"suffix":""}],"container-title":"Sistema de Gestión de la Seguridad y Salud en el Trabajo","id":"ITEM-1","issued":{"date-parts":[["2015","3","15"]]},"title":"Sistema de Gestión de Seguridad y Salud en el Trabajo - Ministerio del trabajo","type":"webpage"},"uris":["http://www.mendeley.com/documents/?uuid=fe330c2e-c96a-37af-8727-d46bb1082119"]}],"mendeley":{"formattedCitation":"(Ministerio Nacional de Trabajo, 2015)","plainTextFormattedCitation":"(Ministerio Nacional de Trabajo, 2015)","previouslyFormattedCitation":"(Ministerio Nacional de Trabajo, 2015)"},"properties":{"noteIndex":0},"schema":"https://github.com/citation-style-language/schema/raw/master/csl-citation.json"}</w:instrText>
      </w:r>
      <w:r>
        <w:fldChar w:fldCharType="separate"/>
      </w:r>
      <w:r w:rsidRPr="00613533">
        <w:rPr>
          <w:noProof/>
        </w:rPr>
        <w:t>(Ministerio Nacional de Trabajo, 2015)</w:t>
      </w:r>
      <w:r>
        <w:fldChar w:fldCharType="end"/>
      </w:r>
      <w:r>
        <w:t>.</w:t>
      </w:r>
    </w:p>
    <w:p w14:paraId="50A5C988" w14:textId="77777777" w:rsidR="0031716B" w:rsidRDefault="0031716B" w:rsidP="0031716B">
      <w:pPr>
        <w:pStyle w:val="Prrafodelista"/>
        <w:numPr>
          <w:ilvl w:val="0"/>
          <w:numId w:val="14"/>
        </w:numPr>
        <w:ind w:left="360"/>
      </w:pPr>
      <w:r>
        <w:t>Mejoramiento</w:t>
      </w:r>
    </w:p>
    <w:p w14:paraId="03313BD4" w14:textId="77777777" w:rsidR="0031716B" w:rsidRPr="00AA65B3" w:rsidRDefault="0031716B" w:rsidP="0031716B">
      <w:pPr>
        <w:ind w:left="360"/>
      </w:pPr>
      <w:r>
        <w:t>Mediante la correcta interpretación de los resultados y con el apoyo de las auditorías realizadas, las empresas deben encaminar su programa a futuras mejoras relacionadas con sus trabajadores, es decir, saber que otros aspectos pueden cubrir con su programa de SG-SST.</w:t>
      </w:r>
    </w:p>
    <w:p w14:paraId="12D0EA31" w14:textId="77777777" w:rsidR="0031716B" w:rsidRPr="00ED13F1" w:rsidRDefault="0031716B" w:rsidP="0031716B">
      <w:pPr>
        <w:pStyle w:val="Ttulo2"/>
        <w:rPr>
          <w:rStyle w:val="Ttulo3Car"/>
          <w:color w:val="F4B083" w:themeColor="accent2" w:themeTint="99"/>
          <w:sz w:val="26"/>
          <w:szCs w:val="26"/>
        </w:rPr>
      </w:pPr>
      <w:bookmarkStart w:id="26" w:name="_Toc54088229"/>
      <w:r w:rsidRPr="00ED13F1">
        <w:rPr>
          <w:rStyle w:val="Ttulo3Car"/>
          <w:color w:val="F4B083" w:themeColor="accent2" w:themeTint="99"/>
          <w:sz w:val="26"/>
          <w:szCs w:val="26"/>
        </w:rPr>
        <w:t>Actores y entidades</w:t>
      </w:r>
      <w:bookmarkEnd w:id="26"/>
    </w:p>
    <w:p w14:paraId="73B519CA" w14:textId="77777777" w:rsidR="0031716B" w:rsidRPr="00755B3C" w:rsidRDefault="0031716B" w:rsidP="0031716B">
      <w:r>
        <w:t>En el ámbito de la seguridad y salud en el trabajo se encontrarán distintos actores y entidades las cuales estarán encargadas de la creación, actualización, vigilancia y aplicación de distintas normativas, además de observar cómo se ven afectados los trabajadores mediante la correcta aplicación de actividades que les brinden a los trabajadores bienestar en el área laboral.</w:t>
      </w:r>
    </w:p>
    <w:p w14:paraId="05AB4FE0" w14:textId="77777777" w:rsidR="0031716B" w:rsidRDefault="0031716B" w:rsidP="0031716B">
      <w:pPr>
        <w:pStyle w:val="Ttulo3"/>
        <w:rPr>
          <w:lang w:val="es-ES"/>
        </w:rPr>
      </w:pPr>
      <w:bookmarkStart w:id="27" w:name="_Toc54088230"/>
      <w:r w:rsidRPr="002157F3">
        <w:rPr>
          <w:lang w:val="es-ES"/>
        </w:rPr>
        <w:t>Entidades gubernamentales</w:t>
      </w:r>
      <w:bookmarkEnd w:id="27"/>
    </w:p>
    <w:p w14:paraId="1823F0A9" w14:textId="77777777" w:rsidR="0031716B" w:rsidRPr="0028163F" w:rsidRDefault="0031716B" w:rsidP="0031716B">
      <w:pPr>
        <w:rPr>
          <w:lang w:val="es-ES"/>
        </w:rPr>
      </w:pPr>
      <w:r>
        <w:rPr>
          <w:lang w:val="es-ES"/>
        </w:rPr>
        <w:t>Dentro de las entidades que tienen un papel importante en lo relacionado con la salud y seguridad de los trabajadores, tenemos a las entidades gubernamentales encargadas de crear las normativas que regulen y les den a los trabajadores garantías relacionadas con su bienestar y su productividad en el trabajo.</w:t>
      </w:r>
    </w:p>
    <w:p w14:paraId="35D44449" w14:textId="77777777" w:rsidR="0031716B" w:rsidRDefault="0031716B" w:rsidP="0031716B">
      <w:pPr>
        <w:pStyle w:val="Ttulo4"/>
        <w:rPr>
          <w:lang w:val="es-ES"/>
        </w:rPr>
      </w:pPr>
      <w:bookmarkStart w:id="28" w:name="_Toc54088231"/>
      <w:r>
        <w:rPr>
          <w:lang w:val="es-ES"/>
        </w:rPr>
        <w:t>Ministerio Nacional del Trabajo</w:t>
      </w:r>
      <w:bookmarkEnd w:id="28"/>
    </w:p>
    <w:p w14:paraId="2B4C6389" w14:textId="77777777" w:rsidR="0031716B" w:rsidRDefault="0031716B" w:rsidP="0031716B">
      <w:pPr>
        <w:ind w:firstLine="708"/>
        <w:rPr>
          <w:lang w:val="es-ES"/>
        </w:rPr>
      </w:pPr>
      <w:r>
        <w:rPr>
          <w:lang w:val="es-ES"/>
        </w:rPr>
        <w:t xml:space="preserve">Esta entidad fue establecida mediante ley por el nombre de Ministerio del Trabajo, Higiene y Prevención Social,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941D2">
        <w:rPr>
          <w:noProof/>
          <w:lang w:val="es-ES"/>
        </w:rPr>
        <w:t>(Portal Colombiano de Trámites, 2019)</w:t>
      </w:r>
      <w:r>
        <w:rPr>
          <w:lang w:val="es-ES"/>
        </w:rPr>
        <w:fldChar w:fldCharType="end"/>
      </w:r>
      <w:r>
        <w:rPr>
          <w:lang w:val="es-ES"/>
        </w:rPr>
        <w:t xml:space="preserve"> define su función como “</w:t>
      </w:r>
      <w:r w:rsidRPr="002941D2">
        <w:rPr>
          <w:i/>
          <w:lang w:val="es-ES"/>
        </w:rPr>
        <w:t>desarrollar y supervisar políticas gubernamentales específicamente destinadas al área laboral de la nación</w:t>
      </w:r>
      <w:r>
        <w:rPr>
          <w:lang w:val="es-ES"/>
        </w:rPr>
        <w:t xml:space="preserve">” , todo esto debido a la necesidad de los trabajadores de tener garantías relacionadas a la salud en la labor que desempeñan, ya que en el momento, Como nos relata </w:t>
      </w:r>
      <w:r>
        <w:rPr>
          <w:lang w:val="es-ES"/>
        </w:rPr>
        <w:fldChar w:fldCharType="begin" w:fldLock="1"/>
      </w:r>
      <w:r>
        <w:rPr>
          <w:lang w:val="es-ES"/>
        </w:rPr>
        <w:instrText>ADDIN CSL_CITATION {"citationItems":[{"id":"ITEM-1","itemData":{"DOI":"10.22370/rcs.2013.63.167","ISSN":"0716-7725","author":[{"dropping-particle":"","family":"Layana Venenciano","given":"Erick","non-dropping-particle":"","parse-names":false,"suffix":""}],"container-title":"Revista de Ciencias Sociales","id":"ITEM-1","issue":"63","issued":{"date-parts":[["2013","12","1"]]},"page":"5-10","publisher":"Universidad de Valparaiso Chile","title":"Derecho del trabajo y derechos fundamentales: Ciudadanía en la empresa","type":"article-journal"},"uris":["http://www.mendeley.com/documents/?uuid=1d566cca-0789-3b70-850e-cafc75625efc"]}],"mendeley":{"formattedCitation":"(Layana Venenciano, 2013)","plainTextFormattedCitation":"(Layana Venenciano, 2013)","previouslyFormattedCitation":"(Layana Venenciano, 2013)"},"properties":{"noteIndex":0},"schema":"https://github.com/citation-style-language/schema/raw/master/csl-citation.json"}</w:instrText>
      </w:r>
      <w:r>
        <w:rPr>
          <w:lang w:val="es-ES"/>
        </w:rPr>
        <w:fldChar w:fldCharType="separate"/>
      </w:r>
      <w:r w:rsidRPr="00F15D0E">
        <w:rPr>
          <w:noProof/>
          <w:lang w:val="es-ES"/>
        </w:rPr>
        <w:t>(Layana Venenciano, 2013)</w:t>
      </w:r>
      <w:r>
        <w:rPr>
          <w:lang w:val="es-ES"/>
        </w:rPr>
        <w:fldChar w:fldCharType="end"/>
      </w:r>
      <w:r>
        <w:rPr>
          <w:lang w:val="es-ES"/>
        </w:rPr>
        <w:t xml:space="preserve"> del contexto en aquellos momentos:</w:t>
      </w:r>
    </w:p>
    <w:p w14:paraId="2C934F65" w14:textId="77777777" w:rsidR="0031716B" w:rsidRDefault="0031716B" w:rsidP="0031716B">
      <w:pPr>
        <w:ind w:left="708"/>
        <w:rPr>
          <w:i/>
          <w:lang w:val="es-ES"/>
        </w:rPr>
      </w:pPr>
      <w:r w:rsidRPr="00F15D0E">
        <w:rPr>
          <w:i/>
          <w:lang w:val="es-ES"/>
        </w:rPr>
        <w:t>“</w:t>
      </w:r>
      <w:r w:rsidRPr="00F15D0E">
        <w:rPr>
          <w:i/>
        </w:rPr>
        <w:t xml:space="preserve">El elemento que caracteriza el empleo masivo de trabajo asalariado no podía consistir, en los primeros intentos de asimilación jurídica de este fenómeno, sino en el recurso a los principios “naturales” de relación entre privados: el contrato. (…) Aplicado al trabajo, gobernado en cuanto factor económico por “manos invisibles” que hacen de él una mercancía, sujeto por tanto a la ley de la oferta y </w:t>
      </w:r>
      <w:r w:rsidRPr="00F15D0E">
        <w:rPr>
          <w:i/>
        </w:rPr>
        <w:lastRenderedPageBreak/>
        <w:t>la demanda, esta visión de las relaciones civiles en la sociedad productora de mercancías permite contemplar al empresario y al trabajador como seres libres e iguales, que se relacionan a través del contrato “</w:t>
      </w:r>
      <w:r w:rsidRPr="00F15D0E">
        <w:rPr>
          <w:i/>
          <w:lang w:val="es-ES"/>
        </w:rPr>
        <w:t xml:space="preserve"> </w:t>
      </w:r>
    </w:p>
    <w:p w14:paraId="2A599A41" w14:textId="77777777" w:rsidR="0031716B" w:rsidRDefault="0031716B" w:rsidP="0031716B">
      <w:pPr>
        <w:rPr>
          <w:lang w:val="es-ES"/>
        </w:rPr>
      </w:pPr>
      <w:r>
        <w:rPr>
          <w:lang w:val="es-ES"/>
        </w:rPr>
        <w:t xml:space="preserve">Esto nos explica cómo se percibían a los trabajadores en aquel momento de la historia, en donde eran personas que no era una necesidad de los trabajadores tener derechos aparte de su pago o salario, todo esto desde el punto de vista de los dueños de las industrias. Además del panorama en donde estaba inmerso el mundo, de tener industrias que necesitaban producir y reducir sus costos al mínimo todo en pro de los tiempos de la primera guerra mundial. </w:t>
      </w:r>
    </w:p>
    <w:p w14:paraId="4A7F6ACE" w14:textId="77777777" w:rsidR="0031716B" w:rsidRDefault="0031716B" w:rsidP="0031716B">
      <w:pPr>
        <w:rPr>
          <w:lang w:val="es-ES"/>
        </w:rPr>
      </w:pPr>
      <w:r>
        <w:rPr>
          <w:lang w:val="es-ES"/>
        </w:rPr>
        <w:t xml:space="preserve">Como misión de este Ministerio desde su origen, como lo define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73400">
        <w:rPr>
          <w:noProof/>
          <w:lang w:val="es-ES"/>
        </w:rPr>
        <w:t>(Portal Colombiano de Trámites, 2019)</w:t>
      </w:r>
      <w:r>
        <w:rPr>
          <w:lang w:val="es-ES"/>
        </w:rPr>
        <w:fldChar w:fldCharType="end"/>
      </w:r>
    </w:p>
    <w:p w14:paraId="15314DB6" w14:textId="77777777" w:rsidR="0031716B" w:rsidRDefault="0031716B" w:rsidP="0031716B">
      <w:pPr>
        <w:ind w:left="708"/>
        <w:rPr>
          <w:lang w:val="es-ES"/>
        </w:rPr>
      </w:pPr>
      <w:r>
        <w:rPr>
          <w:lang w:val="es-ES"/>
        </w:rPr>
        <w:t>“O</w:t>
      </w:r>
      <w:r w:rsidRPr="00273400">
        <w:rPr>
          <w:lang w:val="es-ES"/>
        </w:rPr>
        <w:t>rquestar el campo jurídico en el cual se desenvolverá todas las relaciones laborales de la nación, siempre con el bienestar de los ciudadanos y del país como norte. Bajo su responsabilidad estará toda la extensión del marco jurídico que rige los procesos y relaciones de trabajo tanto privado como público.</w:t>
      </w:r>
      <w:r>
        <w:rPr>
          <w:lang w:val="es-ES"/>
        </w:rPr>
        <w:t>”</w:t>
      </w:r>
    </w:p>
    <w:p w14:paraId="1F7EEFAC" w14:textId="77777777" w:rsidR="0031716B" w:rsidRPr="00F15D0E" w:rsidRDefault="0031716B" w:rsidP="0031716B">
      <w:pPr>
        <w:rPr>
          <w:lang w:val="es-ES"/>
        </w:rPr>
      </w:pPr>
      <w:r>
        <w:rPr>
          <w:lang w:val="es-ES"/>
        </w:rPr>
        <w:t>Definiendo que, a esta entidad y sus dependencias, un trabajador puede acudir para defender sus derechos como trabajador, al igual que las empresas y demás componentes de estas, pueden acudir a este para mejorar sus procesos internos relacionados con la gestión de sus empleados y lo relacionado a ellos.</w:t>
      </w:r>
    </w:p>
    <w:p w14:paraId="63BD67EF" w14:textId="77777777" w:rsidR="0031716B" w:rsidRDefault="0031716B" w:rsidP="0031716B">
      <w:pPr>
        <w:pStyle w:val="Ttulo4"/>
        <w:rPr>
          <w:lang w:val="es-ES"/>
        </w:rPr>
      </w:pPr>
      <w:bookmarkStart w:id="29" w:name="_Toc54088232"/>
      <w:r>
        <w:rPr>
          <w:lang w:val="es-ES"/>
        </w:rPr>
        <w:t>Ministerio Nacional de la Salud</w:t>
      </w:r>
      <w:bookmarkEnd w:id="29"/>
    </w:p>
    <w:p w14:paraId="74491C7B" w14:textId="77777777" w:rsidR="0031716B" w:rsidRDefault="0031716B" w:rsidP="0031716B">
      <w:pPr>
        <w:ind w:firstLine="708"/>
        <w:rPr>
          <w:lang w:val="es-ES"/>
        </w:rPr>
      </w:pPr>
      <w:r>
        <w:rPr>
          <w:lang w:val="es-ES"/>
        </w:rPr>
        <w:t xml:space="preserve">Este ministerio tiene una larga historia de cambios de nombre, uniones y des uniones, iniciando principalmente como el Ministerio de higiene mediante la ley 27 de 1946 </w:t>
      </w:r>
      <w:r>
        <w:rPr>
          <w:lang w:val="es-ES"/>
        </w:rPr>
        <w:fldChar w:fldCharType="begin" w:fldLock="1"/>
      </w:r>
      <w:r>
        <w:rPr>
          <w:lang w:val="es-ES"/>
        </w:rPr>
        <w:instrText>ADDIN CSL_CITATION {"citationItems":[{"id":"ITEM-1","itemData":{"author":[{"dropping-particle":"","family":"Congreso de Colombia","given":"","non-dropping-particle":"","parse-names":false,"suffix":""}],"container-title":"LEY 27 DE 1966","id":"ITEM-1","issued":{"date-parts":[["1946","12","2"]]},"number":"27","publisher":"http://www.suin-juriscol.gov.co/viewDocument.asp?ruta=Leyes/1583161","title":"LEY 27 DE 1946","type":"legislation"},"uris":["http://www.mendeley.com/documents/?uuid=1d12ceea-cf78-3ca0-97f7-570deeba3887"]}],"mendeley":{"formattedCitation":"(LEY 27 DE 1946, 1946)","plainTextFormattedCitation":"(LEY 27 DE 1946, 1946)","previouslyFormattedCitation":"(LEY 27 DE 1946, 1946)"},"properties":{"noteIndex":0},"schema":"https://github.com/citation-style-language/schema/raw/master/csl-citation.json"}</w:instrText>
      </w:r>
      <w:r>
        <w:rPr>
          <w:lang w:val="es-ES"/>
        </w:rPr>
        <w:fldChar w:fldCharType="separate"/>
      </w:r>
      <w:r w:rsidRPr="00573647">
        <w:rPr>
          <w:noProof/>
          <w:lang w:val="es-ES"/>
        </w:rPr>
        <w:t>(LEY 27 DE 1946, 1946)</w:t>
      </w:r>
      <w:r>
        <w:rPr>
          <w:lang w:val="es-ES"/>
        </w:rPr>
        <w:fldChar w:fldCharType="end"/>
      </w:r>
      <w:r>
        <w:rPr>
          <w:lang w:val="es-ES"/>
        </w:rPr>
        <w:t xml:space="preserve"> en donde se decreta “</w:t>
      </w:r>
      <w:r w:rsidRPr="00A70F8D">
        <w:rPr>
          <w:lang w:val="es-ES"/>
        </w:rPr>
        <w:t xml:space="preserve">Créase el Ministerio de Higiene, encargado de dirigir, vigilar y reglamentar la higiene pública y privada en todas sus ramas y la asistencia pública en el país. </w:t>
      </w:r>
      <w:r>
        <w:rPr>
          <w:lang w:val="es-ES"/>
        </w:rPr>
        <w:t xml:space="preserve">“ Este ministerio se considera uno de los mas importantes porque es el encargado de procurar la preservación de la salud y la vida de los colombianos, según </w:t>
      </w:r>
      <w:r>
        <w:rPr>
          <w:lang w:val="es-ES"/>
        </w:rPr>
        <w:fldChar w:fldCharType="begin" w:fldLock="1"/>
      </w:r>
      <w:r>
        <w:rPr>
          <w:lang w:val="es-ES"/>
        </w:rPr>
        <w:instrText>ADDIN CSL_CITATION {"citationItems":[{"id":"ITEM-1","itemData":{"URL":"https://www.banrepcultural.org/biblioteca-virtual/credencial-historia/numero-145/los-ministerios-y-el-consejo-de-ministros","accessed":{"date-parts":[["2020","4","13"]]},"author":[{"dropping-particle":"","family":"Arboleda Perdómo","given":"Enrique José","non-dropping-particle":"","parse-names":false,"suffix":""},{"dropping-particle":"","family":"Banco de la República","given":"Colombia","non-dropping-particle":"","parse-names":false,"suffix":""}],"container-title":"Los ministerios y el consejo de ministros","id":"ITEM-1","issued":{"date-parts":[["2017"]]},"title":"Los ministerios y el consejo de ministros | La Red Cultural del Banco de la República","type":"webpage"},"uris":["http://www.mendeley.com/documents/?uuid=9c3df8ed-5f9c-3693-98f2-51ef85bcedfa"]}],"mendeley":{"formattedCitation":"(Arboleda Perdómo &amp; Banco de la República, 2017)","plainTextFormattedCitation":"(Arboleda Perdómo &amp; Banco de la República, 2017)","previouslyFormattedCitation":"(Arboleda Perdómo &amp; Banco de la República, 2017)"},"properties":{"noteIndex":0},"schema":"https://github.com/citation-style-language/schema/raw/master/csl-citation.json"}</w:instrText>
      </w:r>
      <w:r>
        <w:rPr>
          <w:lang w:val="es-ES"/>
        </w:rPr>
        <w:fldChar w:fldCharType="separate"/>
      </w:r>
      <w:r w:rsidRPr="00573647">
        <w:rPr>
          <w:noProof/>
          <w:lang w:val="es-ES"/>
        </w:rPr>
        <w:t>(Arboleda Perdómo &amp; Banco de la República, 2017)</w:t>
      </w:r>
      <w:r>
        <w:rPr>
          <w:lang w:val="es-ES"/>
        </w:rPr>
        <w:fldChar w:fldCharType="end"/>
      </w:r>
      <w:r>
        <w:rPr>
          <w:lang w:val="es-ES"/>
        </w:rPr>
        <w:t xml:space="preserve"> “</w:t>
      </w:r>
      <w:r w:rsidRPr="00573647">
        <w:rPr>
          <w:lang w:val="es-ES"/>
        </w:rPr>
        <w:t>Encargado de la coordinación de los esfuerzos tanto públicos como privados para la prestación de los servicios médicos, asistenciales, de promoción de la salud y de prevención de las enfermedades</w:t>
      </w:r>
      <w:r>
        <w:rPr>
          <w:lang w:val="es-ES"/>
        </w:rPr>
        <w:t>”.</w:t>
      </w:r>
    </w:p>
    <w:p w14:paraId="33D680A9" w14:textId="77777777" w:rsidR="0031716B" w:rsidRPr="00A70F8D" w:rsidRDefault="0031716B" w:rsidP="0031716B">
      <w:pPr>
        <w:rPr>
          <w:lang w:val="es-ES"/>
        </w:rPr>
      </w:pPr>
      <w:r>
        <w:rPr>
          <w:lang w:val="es-ES"/>
        </w:rPr>
        <w:tab/>
        <w:t xml:space="preserve">Actualmente este ministerio se encuentra regulado por medio del decreto 1678 de 1997 </w:t>
      </w:r>
      <w:r>
        <w:rPr>
          <w:lang w:val="es-ES"/>
        </w:rPr>
        <w:fldChar w:fldCharType="begin" w:fldLock="1"/>
      </w:r>
      <w:r>
        <w:rPr>
          <w:lang w:val="es-ES"/>
        </w:rPr>
        <w:instrText>ADDIN CSL_CITATION {"citationItems":[{"id":"ITEM-1","itemData":{"author":[{"dropping-particle":"","family":"MINISTERIO NACIONAL DE SALUD","given":"","non-dropping-particle":"","parse-names":false,"suffix":""}],"container-title":"DECRETO 1678 DE 1997","id":"ITEM-1","issued":{"date-parts":[["1997","6","27"]]},"number":"1678","publisher":"http://www.suin-juriscol.gov.co/viewDocument.asp?id=1864874","title":"DECRETO 1678 DE 1997","type":"legislation"},"uris":["http://www.mendeley.com/documents/?uuid=151fbb93-f65c-3ef8-83f0-fbe8cfbd1ea7"]}],"mendeley":{"formattedCitation":"(DECRETO 1678 1997, 1997)","plainTextFormattedCitation":"(DECRETO 1678 1997, 1997)","previouslyFormattedCitation":"(DECRETO 1678 1997, 1997)"},"properties":{"noteIndex":0},"schema":"https://github.com/citation-style-language/schema/raw/master/csl-citation.json"}</w:instrText>
      </w:r>
      <w:r>
        <w:rPr>
          <w:lang w:val="es-ES"/>
        </w:rPr>
        <w:fldChar w:fldCharType="separate"/>
      </w:r>
      <w:r w:rsidRPr="00F11E97">
        <w:rPr>
          <w:noProof/>
          <w:lang w:val="es-ES"/>
        </w:rPr>
        <w:t>(DECRETO 1678 1997, 1997)</w:t>
      </w:r>
      <w:r>
        <w:rPr>
          <w:lang w:val="es-ES"/>
        </w:rPr>
        <w:fldChar w:fldCharType="end"/>
      </w:r>
      <w:r>
        <w:rPr>
          <w:lang w:val="es-ES"/>
        </w:rPr>
        <w:t xml:space="preserve"> en donde se especifican las dependencias y tareas que debe cumplir el ministerio en función de cumplir su laboral relacionada con la correcta prestación de los servicios de salud en el país, entidades territoriales relacionadas con la salud , entre demás aspectos importantes,  y el decreto 1152 de 1999 </w:t>
      </w:r>
      <w:r>
        <w:rPr>
          <w:lang w:val="es-ES"/>
        </w:rPr>
        <w:fldChar w:fldCharType="begin" w:fldLock="1"/>
      </w:r>
      <w:r>
        <w:rPr>
          <w:lang w:val="es-ES"/>
        </w:rPr>
        <w:instrText>ADDIN CSL_CITATION {"citationItems":[{"id":"ITEM-1","itemData":{"author":[{"dropping-particle":"","family":"MINISTERIO NACIONAL DE SALUD","given":"","non-dropping-particle":"","parse-names":false,"suffix":""},{"dropping-particle":"","family":"REPÚBLICA DE COLOMBIA","given":"","non-dropping-particle":"","parse-names":false,"suffix":""}],"id":"ITEM-1","issued":{"date-parts":[["1999","6","29"]]},"number-of-pages":"1-5","publisher-place":"Bogotá","title":"DECRETO 1152 DE 1999","type":"report"},"uris":["http://www.mendeley.com/documents/?uuid=3e335d32-9c8b-39b8-8214-881eb640dcc5"]}],"mendeley":{"formattedCitation":"(MINISTERIO NACIONAL DE SALUD &amp; REPÚBLICA DE COLOMBIA, 1999)","plainTextFormattedCitation":"(MINISTERIO NACIONAL DE SALUD &amp; REPÚBLICA DE COLOMBIA, 1999)","previouslyFormattedCitation":"(MINISTERIO NACIONAL DE SALUD &amp; REPÚBLICA DE COLOMBIA, 1999)"},"properties":{"noteIndex":0},"schema":"https://github.com/citation-style-language/schema/raw/master/csl-citation.json"}</w:instrText>
      </w:r>
      <w:r>
        <w:rPr>
          <w:lang w:val="es-ES"/>
        </w:rPr>
        <w:fldChar w:fldCharType="separate"/>
      </w:r>
      <w:r w:rsidRPr="00F11E97">
        <w:rPr>
          <w:noProof/>
          <w:lang w:val="es-ES"/>
        </w:rPr>
        <w:t>(MINISTERIO NACIONAL DE SALUD &amp; REPÚBLICA DE COLOMBIA, 1999)</w:t>
      </w:r>
      <w:r>
        <w:rPr>
          <w:lang w:val="es-ES"/>
        </w:rPr>
        <w:fldChar w:fldCharType="end"/>
      </w:r>
      <w:r>
        <w:rPr>
          <w:lang w:val="es-ES"/>
        </w:rPr>
        <w:t xml:space="preserve"> en donde se ahonda en aspectos relacionados con la seguridad social, entidades relacionados con la prestación de esta, derechos y deberos del ministerio con los colombianos, con los trabajadores y otros grupos que requieren distintos privilegios de salud. </w:t>
      </w:r>
    </w:p>
    <w:p w14:paraId="4712B57A" w14:textId="77777777" w:rsidR="0031716B" w:rsidRDefault="0031716B" w:rsidP="0031716B">
      <w:pPr>
        <w:pStyle w:val="Ttulo3"/>
        <w:rPr>
          <w:lang w:val="es-ES"/>
        </w:rPr>
      </w:pPr>
      <w:bookmarkStart w:id="30" w:name="_Toc54088233"/>
      <w:r w:rsidRPr="002157F3">
        <w:rPr>
          <w:lang w:val="es-ES"/>
        </w:rPr>
        <w:lastRenderedPageBreak/>
        <w:t>ARL</w:t>
      </w:r>
      <w:bookmarkEnd w:id="30"/>
    </w:p>
    <w:p w14:paraId="33C8DA3E" w14:textId="77777777" w:rsidR="0031716B" w:rsidRDefault="0031716B" w:rsidP="0031716B">
      <w:pPr>
        <w:rPr>
          <w:lang w:val="es-ES"/>
        </w:rPr>
      </w:pPr>
      <w:r>
        <w:rPr>
          <w:lang w:val="es-ES"/>
        </w:rPr>
        <w:t xml:space="preserve">En Colombia, al ver la necesidad de tener entidades enfocadas a la protección de los trabajadores en caso de emergencias relacionadas con accidentes o enfermedades que sean directamente ocasionadas por su ocupación laboral, dichas emergencias, riegos y accidentes laborales se encuentran especificados en la ley 1562 de 2012 </w:t>
      </w:r>
      <w:r>
        <w:rPr>
          <w:lang w:val="es-ES"/>
        </w:rPr>
        <w:fldChar w:fldCharType="begin" w:fldLock="1"/>
      </w:r>
      <w:r>
        <w:rPr>
          <w:lang w:val="es-ES"/>
        </w:rPr>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rPr>
          <w:lang w:val="es-ES"/>
        </w:rPr>
        <w:fldChar w:fldCharType="separate"/>
      </w:r>
      <w:r w:rsidRPr="0006522A">
        <w:rPr>
          <w:noProof/>
          <w:lang w:val="es-ES"/>
        </w:rPr>
        <w:t>(Republica de colombia, 2012)</w:t>
      </w:r>
      <w:r>
        <w:rPr>
          <w:lang w:val="es-ES"/>
        </w:rPr>
        <w:fldChar w:fldCharType="end"/>
      </w:r>
      <w:r>
        <w:rPr>
          <w:lang w:val="es-ES"/>
        </w:rPr>
        <w:t xml:space="preserve">en donde se especifican términos como el sistema general riegos profesionales, los momentos en que entra este a actuar, que es la salud ocupacional, como se aplica en los espacios de trabajo, que es un programa de salud ocupacional, como está conformado y demás aspectos importantes a los que se atienen las empresas del país con sus trabajadores. </w:t>
      </w:r>
    </w:p>
    <w:p w14:paraId="3B695CF5" w14:textId="77777777" w:rsidR="0031716B" w:rsidRPr="00DC2A5A" w:rsidRDefault="0031716B" w:rsidP="0031716B">
      <w:r>
        <w:rPr>
          <w:lang w:val="es-ES"/>
        </w:rPr>
        <w:t xml:space="preserve">Con relación a lo decretado en esta Ley ,entran a actuar las Administradoras de riesgos laborales,  que como define </w:t>
      </w:r>
      <w:r>
        <w:rPr>
          <w:lang w:val="es-ES"/>
        </w:rPr>
        <w:fldChar w:fldCharType="begin" w:fldLock="1"/>
      </w:r>
      <w:r>
        <w:rPr>
          <w:lang w:val="es-ES"/>
        </w:rPr>
        <w:instrText>ADDIN CSL_CITATION {"citationItems":[{"id":"ITEM-1","itemData":{"author":[{"dropping-particle":"","family":"Coneo Rincon","given":"Margarita","non-dropping-particle":"","parse-names":false,"suffix":""}],"container-title":"La República","id":"ITEM-1","issued":{"date-parts":[["2019","8","28"]]},"publisher-place":"Bogotá","title":"Conozca qué es una ARL, cuales con sus funciones y que ley las regula en Colombia","type":"article-newspaper"},"uris":["http://www.mendeley.com/documents/?uuid=7c631b08-f4f9-34bd-99f9-fc70b617d23c"]}],"mendeley":{"formattedCitation":"(Coneo Rincon, 2019)","plainTextFormattedCitation":"(Coneo Rincon, 2019)","previouslyFormattedCitation":"(Coneo Rincon, 2019)"},"properties":{"noteIndex":0},"schema":"https://github.com/citation-style-language/schema/raw/master/csl-citation.json"}</w:instrText>
      </w:r>
      <w:r>
        <w:rPr>
          <w:lang w:val="es-ES"/>
        </w:rPr>
        <w:fldChar w:fldCharType="separate"/>
      </w:r>
      <w:r w:rsidRPr="008F25A9">
        <w:rPr>
          <w:noProof/>
          <w:lang w:val="es-ES"/>
        </w:rPr>
        <w:t>(Coneo Rincon, 2019)</w:t>
      </w:r>
      <w:r>
        <w:rPr>
          <w:lang w:val="es-ES"/>
        </w:rPr>
        <w:fldChar w:fldCharType="end"/>
      </w:r>
      <w:r>
        <w:rPr>
          <w:lang w:val="es-ES"/>
        </w:rPr>
        <w:t xml:space="preserve"> “</w:t>
      </w:r>
      <w:r w:rsidRPr="008F25A9">
        <w:rPr>
          <w:i/>
          <w:iCs/>
          <w:lang w:val="es-ES"/>
        </w:rPr>
        <w:t>son entidades aseguradoras de vida que desarrollan sus actividades con los seguros laborales; es decir, son aseguradoras que cubren riesgos de tipo laboral, incluidos aquellos que se puedan generar de camino al lugar de trabajo</w:t>
      </w:r>
      <w:r>
        <w:rPr>
          <w:lang w:val="es-ES"/>
        </w:rPr>
        <w:t xml:space="preserve">”. Estas entidades se encuentran reguladas por el Ministerio Nacional de Salud, el Ministerio Nacional del Trabajo y el decreto 1292 de 1994 </w:t>
      </w:r>
      <w:r>
        <w:rPr>
          <w:lang w:val="es-ES"/>
        </w:rPr>
        <w:fldChar w:fldCharType="begin" w:fldLock="1"/>
      </w:r>
      <w:r>
        <w:rPr>
          <w:lang w:val="es-ES"/>
        </w:rPr>
        <w:instrText>ADDIN CSL_CITATION {"citationItems":[{"id":"ITEM-1","itemData":{"author":[{"dropping-particle":"","family":"Ministerio Nacional del Trabajo","given":"","non-dropping-particle":"","parse-names":false,"suffix":""}],"container-title":"DECRETO 1295 DE 1994","id":"ITEM-1","issued":{"date-parts":[["1994","6","24"]]},"number":"1295","page":"1-5","publisher":"MINISTERIO DE TRABAJO Y SEGURIDAD SOCIAL","title":"DECRETO 1295 1994","type":"legislation"},"uris":["http://www.mendeley.com/documents/?uuid=87174fa1-45b6-3c69-9b55-9e6eaf45b9ea"]}],"mendeley":{"formattedCitation":"(DECRETO 1295 1994, 1994)","plainTextFormattedCitation":"(DECRETO 1295 1994, 1994)","previouslyFormattedCitation":"(DECRETO 1295 1994, 1994)"},"properties":{"noteIndex":0},"schema":"https://github.com/citation-style-language/schema/raw/master/csl-citation.json"}</w:instrText>
      </w:r>
      <w:r>
        <w:rPr>
          <w:lang w:val="es-ES"/>
        </w:rPr>
        <w:fldChar w:fldCharType="separate"/>
      </w:r>
      <w:r w:rsidRPr="00DC2A5A">
        <w:rPr>
          <w:noProof/>
          <w:lang w:val="es-ES"/>
        </w:rPr>
        <w:t>(DECRETO 1295 1994, 1994)</w:t>
      </w:r>
      <w:r>
        <w:rPr>
          <w:lang w:val="es-ES"/>
        </w:rPr>
        <w:fldChar w:fldCharType="end"/>
      </w:r>
      <w:r>
        <w:rPr>
          <w:lang w:val="es-ES"/>
        </w:rPr>
        <w:t xml:space="preserve"> en donde se especifica a fondo el sistema general de riesgos profesionales, sus características y las obligaciones de las empresas con sus trabajadores en caso de requerirlo.</w:t>
      </w:r>
    </w:p>
    <w:p w14:paraId="541FF413" w14:textId="77777777" w:rsidR="0031716B" w:rsidRDefault="0031716B" w:rsidP="0031716B">
      <w:pPr>
        <w:pStyle w:val="Ttulo3"/>
        <w:rPr>
          <w:lang w:val="es-ES"/>
        </w:rPr>
      </w:pPr>
      <w:bookmarkStart w:id="31" w:name="_Toc54088234"/>
      <w:r w:rsidRPr="002157F3">
        <w:rPr>
          <w:lang w:val="es-ES"/>
        </w:rPr>
        <w:t>EPS</w:t>
      </w:r>
      <w:bookmarkEnd w:id="31"/>
    </w:p>
    <w:p w14:paraId="68E36B45" w14:textId="77777777" w:rsidR="0031716B" w:rsidRDefault="0031716B" w:rsidP="0031716B">
      <w:pPr>
        <w:rPr>
          <w:lang w:val="es-ES"/>
        </w:rPr>
      </w:pPr>
      <w:r>
        <w:rPr>
          <w:lang w:val="es-ES"/>
        </w:rPr>
        <w:t>Las entidades promotoras de salud, o por sus siglas EPS, son las entidades, de carácter público o privado, que están encargadas de la prestación de servicios de salud a la población, por medio de estas se regula y maneja el acceso a la salud en el país.  Según el artículo 177 de la ley 100 de 1993:</w:t>
      </w:r>
    </w:p>
    <w:p w14:paraId="77972542" w14:textId="77777777" w:rsidR="0031716B" w:rsidRDefault="0031716B" w:rsidP="0031716B">
      <w:pPr>
        <w:ind w:left="708"/>
        <w:rPr>
          <w:i/>
          <w:iCs/>
          <w:lang w:val="es-ES"/>
        </w:rPr>
      </w:pPr>
      <w:r w:rsidRPr="00022612">
        <w:rPr>
          <w:i/>
          <w:iCs/>
          <w:lang w:val="es-ES"/>
        </w:rPr>
        <w:t>Las entidades promotoras de salud son las entidades responsables de la afiliación, y el registro de los afiliados y del recaudo de sus cotizaciones, por delegación del fondo de solidaridad y garantía. Su función básica será organizar y garantizar, directa o indirectamente, la prestación del plan de salud obligatorio a los afiliados y girar, dentro de los términos previstos en la presente ley, la diferencia entre los ingresos por cotizaciones de sus afiliados y el valor de las correspondientes unidades de pago por capitación al fondo de solidaridad y garantía, de que trata el título III de la presente ley</w:t>
      </w:r>
    </w:p>
    <w:p w14:paraId="7C7D4418" w14:textId="77777777" w:rsidR="0031716B" w:rsidRDefault="0031716B" w:rsidP="0031716B">
      <w:pPr>
        <w:rPr>
          <w:lang w:val="es-ES"/>
        </w:rPr>
      </w:pPr>
      <w:r>
        <w:rPr>
          <w:lang w:val="es-ES"/>
        </w:rPr>
        <w:t>Lo cual nos da la especificación del mecanismo mediante el cual se garantiza la salud a los colombianos. En esta misma ley se especifica las vías mediante los cuales un ciudadano puede encontrase afiliado a una EPS:</w:t>
      </w:r>
    </w:p>
    <w:p w14:paraId="6CAA34F1" w14:textId="77777777" w:rsidR="0031716B" w:rsidRDefault="0031716B" w:rsidP="0031716B">
      <w:pPr>
        <w:pStyle w:val="Prrafodelista"/>
        <w:numPr>
          <w:ilvl w:val="0"/>
          <w:numId w:val="15"/>
        </w:numPr>
        <w:rPr>
          <w:lang w:val="es-ES"/>
        </w:rPr>
      </w:pPr>
      <w:r>
        <w:rPr>
          <w:lang w:val="es-ES"/>
        </w:rPr>
        <w:t xml:space="preserve">Régimen contributivo: Las empresas al contratar un empleado realizaran la afiliación a alguna de las EPS a las cuales tengan acceso, de este modo también los empleados pueden incluir a su núcleo familiar (madre, padre, hijos, cónyuge) para tener acceso a servicios de salud, y periódicamente realizaran un pago por todos los empleados que tienen afiliados a cada EPS. Dado el caso que un empleado quede en situación de desempleado, la EPS deberá brindarle servicio 3 meses después de </w:t>
      </w:r>
      <w:r>
        <w:rPr>
          <w:lang w:val="es-ES"/>
        </w:rPr>
        <w:lastRenderedPageBreak/>
        <w:t xml:space="preserve">haber terminado con su empresa, como lo empresa el decreto1780 de 2016 </w:t>
      </w:r>
      <w:r>
        <w:rPr>
          <w:lang w:val="es-ES"/>
        </w:rPr>
        <w:fldChar w:fldCharType="begin" w:fldLock="1"/>
      </w:r>
      <w:r>
        <w:rPr>
          <w:lang w:val="es-ES"/>
        </w:rPr>
        <w:instrText>ADDIN CSL_CITATION {"citationItems":[{"id":"ITEM-1","itemData":{"URL":"https://www.leyex.info/leyes/Decreto780de2016.htm","accessed":{"date-parts":[["2020","4","15"]]},"author":[{"dropping-particle":"","family":"Ministerio de Salud y Protección Social","given":"","non-dropping-particle":"","parse-names":false,"suffix":""}],"container-title":"Decreto 780 de 2016","id":"ITEM-1","issued":{"date-parts":[["2016","5","6"]]},"title":"Decreto 780 de 2016","type":"webpage"},"uris":["http://www.mendeley.com/documents/?uuid=548a0a17-63d8-39e7-82e3-6dbf997d0d52"]}],"mendeley":{"formattedCitation":"(Ministerio de Salud y Protección Social, 2016)","plainTextFormattedCitation":"(Ministerio de Salud y Protección Social, 2016)","previouslyFormattedCitation":"(Ministerio de Salud y Protección Social, 2016)"},"properties":{"noteIndex":0},"schema":"https://github.com/citation-style-language/schema/raw/master/csl-citation.json"}</w:instrText>
      </w:r>
      <w:r>
        <w:rPr>
          <w:lang w:val="es-ES"/>
        </w:rPr>
        <w:fldChar w:fldCharType="separate"/>
      </w:r>
      <w:r w:rsidRPr="000C0E2B">
        <w:rPr>
          <w:noProof/>
          <w:lang w:val="es-ES"/>
        </w:rPr>
        <w:t>(Ministerio de Salud y Protección Social, 2016)</w:t>
      </w:r>
      <w:r>
        <w:rPr>
          <w:lang w:val="es-ES"/>
        </w:rPr>
        <w:fldChar w:fldCharType="end"/>
      </w:r>
      <w:r>
        <w:rPr>
          <w:lang w:val="es-ES"/>
        </w:rPr>
        <w:t>. También, una persona natural puede tener acceso a este régimen mediante un pago mensual, de este modo puede incluir a su núcleo familiar a los servicios de salud que la EPS brinda.</w:t>
      </w:r>
    </w:p>
    <w:p w14:paraId="58BDF4DD" w14:textId="77777777" w:rsidR="0031716B" w:rsidRDefault="0031716B" w:rsidP="0031716B">
      <w:pPr>
        <w:pStyle w:val="Prrafodelista"/>
        <w:numPr>
          <w:ilvl w:val="0"/>
          <w:numId w:val="15"/>
        </w:numPr>
        <w:rPr>
          <w:lang w:val="es-ES"/>
        </w:rPr>
      </w:pPr>
      <w:r>
        <w:rPr>
          <w:lang w:val="es-ES"/>
        </w:rPr>
        <w:t xml:space="preserve">Régimen subsidiado: El ministerio de salud define de la siguiente forma al régimen subsidiado </w:t>
      </w:r>
      <w:r>
        <w:rPr>
          <w:lang w:val="es-ES"/>
        </w:rPr>
        <w:fldChar w:fldCharType="begin" w:fldLock="1"/>
      </w:r>
      <w:r>
        <w:rPr>
          <w:lang w:val="es-ES"/>
        </w:rPr>
        <w:instrText>ADDIN CSL_CITATION {"citationItems":[{"id":"ITEM-1","itemData":{"URL":"https://www.minsalud.gov.co/salud/Paginas/RégimenSubsidiado.aspx","accessed":{"date-parts":[["2020","4","16"]]},"author":[{"dropping-particle":"","family":"Ministerio Nacional de Salud","given":"","non-dropping-particle":"","parse-names":false,"suffix":""}],"container-title":"Régimen Subsidiado","id":"ITEM-1","issued":{"date-parts":[["2020","4","16"]]},"title":"Régimen Subsidiado","type":"webpage"},"uris":["http://www.mendeley.com/documents/?uuid=b45b75af-3cea-35d2-8aac-2ed8b6b8eabb"]}],"mendeley":{"formattedCitation":"(Ministerio Nacional de Salud, 2020)","plainTextFormattedCitation":"(Ministerio Nacional de Salud, 2020)","previouslyFormattedCitation":"(Ministerio Nacional de Salud, 2020)"},"properties":{"noteIndex":0},"schema":"https://github.com/citation-style-language/schema/raw/master/csl-citation.json"}</w:instrText>
      </w:r>
      <w:r>
        <w:rPr>
          <w:lang w:val="es-ES"/>
        </w:rPr>
        <w:fldChar w:fldCharType="separate"/>
      </w:r>
      <w:r w:rsidRPr="001C1A35">
        <w:rPr>
          <w:noProof/>
          <w:lang w:val="es-ES"/>
        </w:rPr>
        <w:t>(Ministerio Nacional de Salud, 2020)</w:t>
      </w:r>
      <w:r>
        <w:rPr>
          <w:lang w:val="es-ES"/>
        </w:rPr>
        <w:fldChar w:fldCharType="end"/>
      </w:r>
      <w:r>
        <w:rPr>
          <w:lang w:val="es-ES"/>
        </w:rPr>
        <w:t>“</w:t>
      </w:r>
      <w:r w:rsidRPr="00EC3365">
        <w:rPr>
          <w:i/>
          <w:iCs/>
          <w:lang w:val="es-ES"/>
        </w:rPr>
        <w:t>Para lograr la afiliación de la población pobre y vulnerable del país al SGSSS, el Estado colombiano ha definido al Régimen Subsidiado en Salud como su vía de acceso efectiva al ejercicio del Derecho fundamental de la Salud.”</w:t>
      </w:r>
      <w:r>
        <w:rPr>
          <w:i/>
          <w:iCs/>
          <w:lang w:val="es-ES"/>
        </w:rPr>
        <w:t xml:space="preserve"> </w:t>
      </w:r>
      <w:r>
        <w:rPr>
          <w:lang w:val="es-ES"/>
        </w:rPr>
        <w:t xml:space="preserve">Esto nos indica que, las entidades territoriales, por medio de las cuales se puede tener conocimiento de la población y su situación socio-económica serán las encargadas de darle acceso a la población vulnerable a este tipo de régimen. </w:t>
      </w:r>
      <w:r>
        <w:rPr>
          <w:i/>
          <w:iCs/>
          <w:lang w:val="es-ES"/>
        </w:rPr>
        <w:t xml:space="preserve"> </w:t>
      </w:r>
    </w:p>
    <w:p w14:paraId="0A67B11C" w14:textId="77777777" w:rsidR="0031716B" w:rsidRDefault="0031716B" w:rsidP="0031716B">
      <w:pPr>
        <w:pStyle w:val="Ttulo3"/>
        <w:rPr>
          <w:lang w:val="es-ES"/>
        </w:rPr>
      </w:pPr>
      <w:bookmarkStart w:id="32" w:name="_Toc54088235"/>
      <w:r w:rsidRPr="002157F3">
        <w:rPr>
          <w:lang w:val="es-ES"/>
        </w:rPr>
        <w:t>Empleador</w:t>
      </w:r>
      <w:bookmarkEnd w:id="32"/>
    </w:p>
    <w:p w14:paraId="47022516" w14:textId="77777777" w:rsidR="0031716B" w:rsidRDefault="0031716B" w:rsidP="0031716B">
      <w:pPr>
        <w:ind w:firstLine="708"/>
        <w:rPr>
          <w:lang w:val="es-ES"/>
        </w:rPr>
      </w:pPr>
      <w:r>
        <w:rPr>
          <w:lang w:val="es-ES"/>
        </w:rPr>
        <w:t xml:space="preserve">Un empleador es cualquier persona o empresa que contrate a 1 o más personas para desempañar distintas labores, desde trabajadores domésticos hasta las grandes empresas y los distintos tipos de empleados que tienen para desempeñar distintas labores.  El Ministerio de trabajo define a un empleador de la siguiente forma </w:t>
      </w:r>
    </w:p>
    <w:p w14:paraId="38559363" w14:textId="77777777" w:rsidR="0031716B" w:rsidRDefault="0031716B" w:rsidP="0031716B">
      <w:pPr>
        <w:ind w:left="708"/>
        <w:rPr>
          <w:i/>
          <w:iCs/>
          <w:lang w:val="es-ES"/>
        </w:rPr>
      </w:pPr>
      <w:r w:rsidRPr="00154B26">
        <w:rPr>
          <w:i/>
          <w:iCs/>
          <w:lang w:val="es-ES"/>
        </w:rPr>
        <w:t>Es, en un contrato de trabajo, la parte que provee un puesto de trabajo a una persona física para que preste un servicio personal bajo su dependencia, a cambio del pago de una remuneración o salario. La otra parte del contrato se denomina «trabajador» o empleado.</w:t>
      </w:r>
      <w:r>
        <w:rPr>
          <w:i/>
          <w:iCs/>
          <w:lang w:val="es-ES"/>
        </w:rPr>
        <w:t xml:space="preserve"> </w:t>
      </w:r>
      <w:r>
        <w:rPr>
          <w:i/>
          <w:iCs/>
          <w:lang w:val="es-ES"/>
        </w:rPr>
        <w:fldChar w:fldCharType="begin" w:fldLock="1"/>
      </w:r>
      <w:r>
        <w:rPr>
          <w:i/>
          <w:iCs/>
          <w:lang w:val="es-ES"/>
        </w:rPr>
        <w:instrText>ADDIN CSL_CITATION {"citationItems":[{"id":"ITEM-1","itemData":{"URL":"https://www.mintrabajo.gov.co/atencion-al-ciudadano/glosario","accessed":{"date-parts":[["2020","4","16"]]},"author":[{"dropping-particle":"","family":"Ministerio Nacional de Trabajo","given":"","non-dropping-particle":"","parse-names":false,"suffix":""}],"container-title":"Glosario Laboral - Empleador","id":"ITEM-1","issued":{"date-parts":[["2016","5","17"]]},"title":"Glosario Laboral - Ministerio del trabajo","type":"webpage"},"uris":["http://www.mendeley.com/documents/?uuid=a4cd2198-ddf9-377b-a53e-fdbe15b1b120"]}],"mendeley":{"formattedCitation":"(Ministerio Nacional de Trabajo, 2016)","plainTextFormattedCitation":"(Ministerio Nacional de Trabajo, 2016)","previouslyFormattedCitation":"(Ministerio Nacional de Trabajo, 2016)"},"properties":{"noteIndex":0},"schema":"https://github.com/citation-style-language/schema/raw/master/csl-citation.json"}</w:instrText>
      </w:r>
      <w:r>
        <w:rPr>
          <w:i/>
          <w:iCs/>
          <w:lang w:val="es-ES"/>
        </w:rPr>
        <w:fldChar w:fldCharType="separate"/>
      </w:r>
      <w:r w:rsidRPr="00154B26">
        <w:rPr>
          <w:iCs/>
          <w:noProof/>
          <w:lang w:val="es-ES"/>
        </w:rPr>
        <w:t>(Ministerio Nacional de Trabajo, 2016)</w:t>
      </w:r>
      <w:r>
        <w:rPr>
          <w:i/>
          <w:iCs/>
          <w:lang w:val="es-ES"/>
        </w:rPr>
        <w:fldChar w:fldCharType="end"/>
      </w:r>
    </w:p>
    <w:p w14:paraId="46040100" w14:textId="77777777" w:rsidR="0031716B" w:rsidRPr="00EC208C" w:rsidRDefault="0031716B" w:rsidP="0031716B">
      <w:pPr>
        <w:rPr>
          <w:lang w:val="es-ES"/>
        </w:rPr>
      </w:pPr>
      <w:r>
        <w:rPr>
          <w:lang w:val="es-ES"/>
        </w:rPr>
        <w:t xml:space="preserve">El empleador, desde el momento en que el empleado firma un contrato con él, tiene un conjunto de derechos y deberes con su empleado, como lo indica el Código Sustantivo del Trabajo </w:t>
      </w:r>
      <w:r>
        <w:rPr>
          <w:lang w:val="es-ES"/>
        </w:rPr>
        <w:fldChar w:fldCharType="begin" w:fldLock="1"/>
      </w:r>
      <w:r>
        <w:rPr>
          <w:lang w:val="es-ES"/>
        </w:rPr>
        <w:instrText>ADDIN CSL_CITATION {"citationItems":[{"id":"ITEM-1","itemData":{"URL":"https://www.accounter.co/normatividad/conceptos/deberes-laborales-del-trabajador.html","accessed":{"date-parts":[["2020","4","16"]]},"author":[{"dropping-particle":"","family":"Ministerio de la Protección Social","given":"","non-dropping-particle":"","parse-names":false,"suffix":""}],"container-title":"Deberes laborales del trabajador.","id":"ITEM-1","issued":{"date-parts":[["2008","7","21"]]},"title":"Deberes laborales del trabajador. – Accounter","type":"webpage"},"uris":["http://www.mendeley.com/documents/?uuid=028d0f97-48dd-3129-a9e5-ee00ef2bcd4c"]}],"mendeley":{"formattedCitation":"(Ministerio de la Protección Social, 2008)","plainTextFormattedCitation":"(Ministerio de la Protección Social, 2008)","previouslyFormattedCitation":"(Ministerio de la Protección Social, 2008)"},"properties":{"noteIndex":0},"schema":"https://github.com/citation-style-language/schema/raw/master/csl-citation.json"}</w:instrText>
      </w:r>
      <w:r>
        <w:rPr>
          <w:lang w:val="es-ES"/>
        </w:rPr>
        <w:fldChar w:fldCharType="separate"/>
      </w:r>
      <w:r w:rsidRPr="002E1481">
        <w:rPr>
          <w:noProof/>
          <w:lang w:val="es-ES"/>
        </w:rPr>
        <w:t>(Ministerio de la Protección Social, 2008)</w:t>
      </w:r>
      <w:r>
        <w:rPr>
          <w:lang w:val="es-ES"/>
        </w:rPr>
        <w:fldChar w:fldCharType="end"/>
      </w:r>
      <w:r>
        <w:rPr>
          <w:lang w:val="es-ES"/>
        </w:rPr>
        <w:t>, donde se especifican aspectos como la afiliación a seguridad social (EPS, ARL, Caja de compensación familiar, pensiones, etc.), elementos de protección, prestaciones acordes a la ley, entre otros.</w:t>
      </w:r>
    </w:p>
    <w:p w14:paraId="22A73425" w14:textId="77777777" w:rsidR="0031716B" w:rsidRDefault="0031716B" w:rsidP="0031716B">
      <w:pPr>
        <w:pStyle w:val="Ttulo3"/>
        <w:rPr>
          <w:lang w:val="es-ES"/>
        </w:rPr>
      </w:pPr>
      <w:bookmarkStart w:id="33" w:name="_Toc54088236"/>
      <w:r w:rsidRPr="002157F3">
        <w:rPr>
          <w:lang w:val="es-ES"/>
        </w:rPr>
        <w:t>Empleado</w:t>
      </w:r>
      <w:bookmarkEnd w:id="33"/>
    </w:p>
    <w:p w14:paraId="03882C70" w14:textId="77777777" w:rsidR="0031716B" w:rsidRDefault="0031716B" w:rsidP="0031716B">
      <w:pPr>
        <w:ind w:firstLine="708"/>
        <w:rPr>
          <w:lang w:val="es-ES"/>
        </w:rPr>
      </w:pPr>
      <w:r>
        <w:rPr>
          <w:lang w:val="es-ES"/>
        </w:rPr>
        <w:t xml:space="preserve">Un empleado es toda aquella persona que desarrolla una actividad a cambio de una remuneración, dichas actividad se le conocer como trabajo, el cual se encuentra definido en el artículo 5 del Código sustantivo del trabajo </w:t>
      </w:r>
    </w:p>
    <w:p w14:paraId="1A1D729F" w14:textId="77777777" w:rsidR="0031716B" w:rsidRDefault="0031716B" w:rsidP="0031716B">
      <w:pPr>
        <w:ind w:left="708"/>
        <w:rPr>
          <w:i/>
          <w:iCs/>
          <w:lang w:val="es-ES"/>
        </w:rPr>
      </w:pPr>
      <w:r>
        <w:rPr>
          <w:i/>
          <w:iCs/>
          <w:lang w:val="es-ES"/>
        </w:rPr>
        <w:t>E</w:t>
      </w:r>
      <w:r w:rsidRPr="0088278D">
        <w:rPr>
          <w:i/>
          <w:iCs/>
          <w:lang w:val="es-ES"/>
        </w:rPr>
        <w:t>s toda actividad humana libre, ya sea material o intelectual, permanente o transitoria, que una persona natural ejecuta conscientemente al servicio de otra, y cualquiera que sea su finalidad, siempre que se efectúe en ejecución de un contrato de trabajo</w:t>
      </w:r>
      <w:r>
        <w:rPr>
          <w:i/>
          <w:iCs/>
          <w:lang w:val="es-ES"/>
        </w:rPr>
        <w:t xml:space="preserve">. </w:t>
      </w:r>
    </w:p>
    <w:p w14:paraId="76C2FE7F" w14:textId="77777777" w:rsidR="0031716B" w:rsidRPr="0088278D" w:rsidRDefault="0031716B" w:rsidP="0031716B">
      <w:pPr>
        <w:rPr>
          <w:lang w:val="es-ES"/>
        </w:rPr>
      </w:pPr>
      <w:r>
        <w:rPr>
          <w:lang w:val="es-ES"/>
        </w:rPr>
        <w:t xml:space="preserve">Hay que recalcar la división que existe de los trabajos que puede desempeñar una persona, ya que existen trabajadores formales, los cuales devengan un salario mensual y reciben prestaciones sociales, que gozan del beneficio de pertenecer a una empresa o una organización donde tienen un cargo en específico. Por otro lado, existen personas que laboran por una remuneración que no es dependiente de un empleador </w:t>
      </w:r>
      <w:r>
        <w:rPr>
          <w:lang w:val="es-ES"/>
        </w:rPr>
        <w:lastRenderedPageBreak/>
        <w:t xml:space="preserve">directamente, no tienen prestaciones sociales y su único ingreso es el que obtienen diariamente. </w:t>
      </w:r>
    </w:p>
    <w:p w14:paraId="31AA4BF1" w14:textId="77777777" w:rsidR="0031716B" w:rsidRDefault="0031716B" w:rsidP="0031716B">
      <w:pPr>
        <w:pStyle w:val="Ttulo2"/>
        <w:rPr>
          <w:rStyle w:val="Ttulo3Car"/>
          <w:color w:val="F4B083" w:themeColor="accent2" w:themeTint="99"/>
          <w:sz w:val="26"/>
          <w:szCs w:val="26"/>
        </w:rPr>
      </w:pPr>
      <w:bookmarkStart w:id="34" w:name="_Toc54088237"/>
      <w:r w:rsidRPr="00642624">
        <w:rPr>
          <w:rStyle w:val="Ttulo3Car"/>
          <w:color w:val="F4B083" w:themeColor="accent2" w:themeTint="99"/>
          <w:sz w:val="26"/>
          <w:szCs w:val="26"/>
        </w:rPr>
        <w:t>Pausas activas</w:t>
      </w:r>
      <w:bookmarkEnd w:id="34"/>
    </w:p>
    <w:p w14:paraId="6D30357D" w14:textId="74AACF62" w:rsidR="0031716B" w:rsidRDefault="0031716B" w:rsidP="0031716B">
      <w:pPr>
        <w:ind w:firstLine="708"/>
      </w:pPr>
      <w:r>
        <w:t xml:space="preserve">Se configuran como pausas activas aquellos espacios de tiempo en donde un trabajador rompe su rutina de trabajo para realizar actividades que ayuden a la prevención de problemas de salud, una definición </w:t>
      </w:r>
      <w:r w:rsidR="005D5FFF">
        <w:t>más</w:t>
      </w:r>
      <w:r>
        <w:t xml:space="preserve"> propia la provee el Ministerio de salud:</w:t>
      </w:r>
    </w:p>
    <w:p w14:paraId="6D80ED8D" w14:textId="77777777" w:rsidR="0031716B" w:rsidRDefault="0031716B" w:rsidP="0031716B">
      <w:pPr>
        <w:ind w:left="708"/>
        <w:rPr>
          <w:i/>
          <w:iCs/>
        </w:rPr>
      </w:pPr>
      <w:r w:rsidRPr="00C94E93">
        <w:rPr>
          <w:i/>
          <w:iCs/>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i/>
          <w:iCs/>
        </w:rPr>
        <w:t xml:space="preserve">. </w:t>
      </w:r>
      <w:r>
        <w:rPr>
          <w:i/>
          <w:iCs/>
        </w:rPr>
        <w:fldChar w:fldCharType="begin" w:fldLock="1"/>
      </w:r>
      <w:r>
        <w:rPr>
          <w:i/>
          <w:iCs/>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Pr>
          <w:i/>
          <w:iCs/>
        </w:rPr>
        <w:fldChar w:fldCharType="separate"/>
      </w:r>
      <w:r w:rsidRPr="00BB2159">
        <w:rPr>
          <w:iCs/>
          <w:noProof/>
        </w:rPr>
        <w:t>(Ministerio Nacional de Salud, 2015)</w:t>
      </w:r>
      <w:r>
        <w:rPr>
          <w:i/>
          <w:iCs/>
        </w:rPr>
        <w:fldChar w:fldCharType="end"/>
      </w:r>
    </w:p>
    <w:p w14:paraId="06261EDB" w14:textId="77777777" w:rsidR="0031716B" w:rsidRDefault="0031716B" w:rsidP="0031716B">
      <w:r>
        <w:t>Un empleado puede estar en riesgo en su trabajo no solo por los materiales o ambientes en donde labora, también su labor puede generarle a mediano o largo plazo, la OMS ejemplifica esto de la siguiente forma:</w:t>
      </w:r>
    </w:p>
    <w:p w14:paraId="7F7A68EF" w14:textId="77777777" w:rsidR="0031716B" w:rsidRDefault="0031716B" w:rsidP="0031716B">
      <w:pPr>
        <w:ind w:left="708"/>
        <w:rPr>
          <w:i/>
          <w:iCs/>
        </w:rPr>
      </w:pPr>
      <w:r w:rsidRPr="00BB2159">
        <w:rPr>
          <w:i/>
          <w:iCs/>
        </w:rPr>
        <w:t>Las condiciones de empleo, la ocupación y la posición en la jerarquía del lugar de trabajo también afectan a la salud. Las personas que trabajan bajo presión o en condiciones de empleo precarias son propensas a fumar más, realizar menos actividad física y tener una dieta poco saludable.</w:t>
      </w:r>
      <w:r>
        <w:rPr>
          <w:i/>
          <w:iCs/>
        </w:rPr>
        <w:t xml:space="preserve"> </w:t>
      </w:r>
      <w:r>
        <w:rPr>
          <w:i/>
          <w:iCs/>
        </w:rPr>
        <w:fldChar w:fldCharType="begin" w:fldLock="1"/>
      </w:r>
      <w:r>
        <w:rPr>
          <w:i/>
          <w:iCs/>
        </w:rPr>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Pr>
          <w:i/>
          <w:iCs/>
        </w:rPr>
        <w:fldChar w:fldCharType="separate"/>
      </w:r>
      <w:r w:rsidRPr="00BB2159">
        <w:rPr>
          <w:iCs/>
          <w:noProof/>
        </w:rPr>
        <w:t>(Organización Mundial de la Salud, 2017)</w:t>
      </w:r>
      <w:r>
        <w:rPr>
          <w:i/>
          <w:iCs/>
        </w:rPr>
        <w:fldChar w:fldCharType="end"/>
      </w:r>
    </w:p>
    <w:p w14:paraId="16188D91" w14:textId="77777777" w:rsidR="0031716B" w:rsidRPr="00BB2159" w:rsidRDefault="0031716B" w:rsidP="0031716B">
      <w:r>
        <w:t xml:space="preserve">Aquí podemos rescatar e hecho de que un trabajador no solo puede ver afectada su salud física, sino psicológica por su trabajo, la monotonía y la presión bajo la que se encuentra un trabajador, sumándole las condiciones en las que se encuentra el trabajador, puede generar algún accidente o enfermedad debido a su trabajo. En estos casos, en donde las empresas identifican los factores de riesgo de sus trabajadores, y que estos puedan ser evitados por medio de actividades en medio de la jornada laboral, es donde se implementan las pausas activas. </w:t>
      </w:r>
    </w:p>
    <w:p w14:paraId="46FBA727" w14:textId="77777777" w:rsidR="0031716B" w:rsidRDefault="0031716B" w:rsidP="0031716B">
      <w:pPr>
        <w:pStyle w:val="Ttulo4"/>
        <w:rPr>
          <w:lang w:val="es-ES"/>
        </w:rPr>
      </w:pPr>
      <w:bookmarkStart w:id="35" w:name="_Toc54088238"/>
      <w:r w:rsidRPr="002157F3">
        <w:rPr>
          <w:lang w:val="es-ES"/>
        </w:rPr>
        <w:t>Actividades físicas en el trabajo</w:t>
      </w:r>
      <w:bookmarkEnd w:id="35"/>
    </w:p>
    <w:p w14:paraId="3F4854D7" w14:textId="77777777" w:rsidR="0031716B" w:rsidRDefault="0031716B" w:rsidP="0031716B">
      <w:pPr>
        <w:rPr>
          <w:lang w:val="es-ES"/>
        </w:rPr>
      </w:pPr>
      <w:r>
        <w:rPr>
          <w:lang w:val="es-ES"/>
        </w:rPr>
        <w:t>En Colombia, mediante la ley 1355 del 2009, en donde se definen las enfermedades no trasmitibles, se nos especifica lo siguiente con relación a las pausas activas:</w:t>
      </w:r>
    </w:p>
    <w:p w14:paraId="54EB957E" w14:textId="77777777" w:rsidR="0031716B" w:rsidRDefault="0031716B" w:rsidP="0031716B">
      <w:pPr>
        <w:ind w:left="708"/>
        <w:rPr>
          <w:i/>
          <w:iCs/>
          <w:lang w:val="es-ES"/>
        </w:rPr>
      </w:pPr>
      <w:r w:rsidRPr="00C4602B">
        <w:rPr>
          <w:i/>
          <w:iCs/>
          <w:lang w:val="es-ES"/>
        </w:rPr>
        <w:t>Todos los empleados que realicen una labor continua por más de 2 horas, deberán realizar las pausas activas. El empleador deberá otorgar las autorizaciones que permitan desarrollar este espacio, pues dentro de sus deberes se encuentra procurar el cuidado integral de la salud de sus trabajadores, así como también la ejecución y cumplimiento de lo estatuido en las normas de salud y seguridad en el trabajo.</w:t>
      </w:r>
      <w:r>
        <w:rPr>
          <w:i/>
          <w:iCs/>
          <w:lang w:val="es-ES"/>
        </w:rPr>
        <w:t xml:space="preserve"> </w:t>
      </w:r>
      <w:r>
        <w:rPr>
          <w:i/>
          <w:iCs/>
          <w:lang w:val="es-ES"/>
        </w:rPr>
        <w:fldChar w:fldCharType="begin" w:fldLock="1"/>
      </w:r>
      <w:r>
        <w:rPr>
          <w:i/>
          <w:iCs/>
          <w:lang w:val="es-ES"/>
        </w:rPr>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Pr>
          <w:i/>
          <w:iCs/>
          <w:lang w:val="es-ES"/>
        </w:rPr>
        <w:fldChar w:fldCharType="separate"/>
      </w:r>
      <w:r w:rsidRPr="00C4602B">
        <w:rPr>
          <w:iCs/>
          <w:noProof/>
          <w:lang w:val="es-ES"/>
        </w:rPr>
        <w:t>(República de Colombia, 2009)</w:t>
      </w:r>
      <w:r>
        <w:rPr>
          <w:i/>
          <w:iCs/>
          <w:lang w:val="es-ES"/>
        </w:rPr>
        <w:fldChar w:fldCharType="end"/>
      </w:r>
    </w:p>
    <w:p w14:paraId="6CD2F75C" w14:textId="77777777" w:rsidR="0031716B" w:rsidRDefault="0031716B" w:rsidP="0031716B">
      <w:pPr>
        <w:rPr>
          <w:lang w:val="es-ES"/>
        </w:rPr>
      </w:pPr>
      <w:r>
        <w:rPr>
          <w:lang w:val="es-ES"/>
        </w:rPr>
        <w:t xml:space="preserve">En dicho espacio de tiempo que se les deben dar a los trabajadores, se deben realizar actividades que beneficien a los trabajadores dependiendo de la labor que realizan y los riesgos que esta le acarree. La ARL Sura </w:t>
      </w:r>
      <w:r>
        <w:rPr>
          <w:lang w:val="es-ES"/>
        </w:rPr>
        <w:fldChar w:fldCharType="begin" w:fldLock="1"/>
      </w:r>
      <w:r>
        <w:rPr>
          <w:lang w:val="es-ES"/>
        </w:rPr>
        <w:instrText>ADDIN CSL_CITATION {"citationItems":[{"id":"ITEM-1","itemData":{"URL":"https://blog.segurossura.com.co/articulo/salud/ejercicios-recomendados-pausas","accessed":{"date-parts":[["2020","4","17"]]},"author":[{"dropping-particle":"","family":"Daza Zapata","given":"Korina","non-dropping-particle":"","parse-names":false,"suffix":""}],"container-title":"Ejercicios recomendados para tus pausas activas","id":"ITEM-1","issued":{"date-parts":[["2013","4","10"]]},"title":"Ejercicios recomendados para tus pausas activas","type":"webpage"},"uris":["http://www.mendeley.com/documents/?uuid=9601c4f3-2b68-31fc-a5d6-33d264b2b771"]}],"mendeley":{"formattedCitation":"(Daza Zapata, 2013)","plainTextFormattedCitation":"(Daza Zapata, 2013)","previouslyFormattedCitation":"(Daza Zapata, 2013)"},"properties":{"noteIndex":0},"schema":"https://github.com/citation-style-language/schema/raw/master/csl-citation.json"}</w:instrText>
      </w:r>
      <w:r>
        <w:rPr>
          <w:lang w:val="es-ES"/>
        </w:rPr>
        <w:fldChar w:fldCharType="separate"/>
      </w:r>
      <w:r w:rsidRPr="00313EE0">
        <w:rPr>
          <w:noProof/>
          <w:lang w:val="es-ES"/>
        </w:rPr>
        <w:t>(Daza Zapata, 2013)</w:t>
      </w:r>
      <w:r>
        <w:rPr>
          <w:lang w:val="es-ES"/>
        </w:rPr>
        <w:fldChar w:fldCharType="end"/>
      </w:r>
      <w:r>
        <w:rPr>
          <w:lang w:val="es-ES"/>
        </w:rPr>
        <w:t xml:space="preserve">especifica una gran </w:t>
      </w:r>
      <w:r>
        <w:rPr>
          <w:lang w:val="es-ES"/>
        </w:rPr>
        <w:lastRenderedPageBreak/>
        <w:t>variedad de ejercicios enfocados en distintas partes del cuerpo, a continuación se enlistan distintos ejercicios y las áreas a las que están enfocados</w:t>
      </w:r>
    </w:p>
    <w:p w14:paraId="74687689" w14:textId="77777777" w:rsidR="0031716B" w:rsidRDefault="0031716B" w:rsidP="0031716B">
      <w:pPr>
        <w:pStyle w:val="Prrafodelista"/>
        <w:numPr>
          <w:ilvl w:val="0"/>
          <w:numId w:val="15"/>
        </w:numPr>
        <w:rPr>
          <w:lang w:val="es-ES"/>
        </w:rPr>
      </w:pPr>
      <w:r>
        <w:rPr>
          <w:lang w:val="es-ES"/>
        </w:rPr>
        <w:t>Ojos</w:t>
      </w:r>
    </w:p>
    <w:p w14:paraId="6698582F" w14:textId="77777777" w:rsidR="0031716B" w:rsidRDefault="0031716B" w:rsidP="0031716B">
      <w:pPr>
        <w:pStyle w:val="Prrafodelista"/>
        <w:numPr>
          <w:ilvl w:val="1"/>
          <w:numId w:val="15"/>
        </w:numPr>
        <w:rPr>
          <w:lang w:val="es-ES"/>
        </w:rPr>
      </w:pPr>
      <w:r>
        <w:rPr>
          <w:lang w:val="es-ES"/>
        </w:rPr>
        <w:t>Parpadear varias veces hasta sentir sus parpados húmedos</w:t>
      </w:r>
    </w:p>
    <w:p w14:paraId="7D7BEAFF" w14:textId="77777777" w:rsidR="0031716B" w:rsidRDefault="0031716B" w:rsidP="0031716B">
      <w:pPr>
        <w:pStyle w:val="Prrafodelista"/>
        <w:numPr>
          <w:ilvl w:val="1"/>
          <w:numId w:val="15"/>
        </w:numPr>
        <w:rPr>
          <w:lang w:val="es-ES"/>
        </w:rPr>
      </w:pPr>
      <w:r>
        <w:rPr>
          <w:lang w:val="es-ES"/>
        </w:rPr>
        <w:t>Cubrir sus ojos con las palmas de sus manos</w:t>
      </w:r>
      <w:r w:rsidRPr="00313EE0">
        <w:rPr>
          <w:lang w:val="es-ES"/>
        </w:rPr>
        <w:t xml:space="preserve">) y mueve los ojos hacia la derecha, </w:t>
      </w:r>
      <w:r>
        <w:rPr>
          <w:lang w:val="es-ES"/>
        </w:rPr>
        <w:t>sostenga</w:t>
      </w:r>
      <w:r w:rsidRPr="00313EE0">
        <w:rPr>
          <w:lang w:val="es-ES"/>
        </w:rPr>
        <w:t xml:space="preserve"> la mirada por 6 segundos y </w:t>
      </w:r>
      <w:r>
        <w:rPr>
          <w:lang w:val="es-ES"/>
        </w:rPr>
        <w:t>vuelva</w:t>
      </w:r>
      <w:r w:rsidRPr="00313EE0">
        <w:rPr>
          <w:lang w:val="es-ES"/>
        </w:rPr>
        <w:t xml:space="preserve"> al centro. </w:t>
      </w:r>
      <w:r>
        <w:rPr>
          <w:lang w:val="es-ES"/>
        </w:rPr>
        <w:t>Repita</w:t>
      </w:r>
      <w:r w:rsidRPr="00313EE0">
        <w:rPr>
          <w:lang w:val="es-ES"/>
        </w:rPr>
        <w:t xml:space="preserve"> el ejercicio hacia la izquierda. Cada movimiento debe ser suave y lento.</w:t>
      </w:r>
    </w:p>
    <w:p w14:paraId="15F3365F" w14:textId="77777777" w:rsidR="0031716B" w:rsidRDefault="0031716B" w:rsidP="0031716B">
      <w:pPr>
        <w:pStyle w:val="Prrafodelista"/>
        <w:numPr>
          <w:ilvl w:val="1"/>
          <w:numId w:val="15"/>
        </w:numPr>
        <w:rPr>
          <w:lang w:val="es-ES"/>
        </w:rPr>
      </w:pPr>
      <w:r>
        <w:rPr>
          <w:lang w:val="es-ES"/>
        </w:rPr>
        <w:t>Frote</w:t>
      </w:r>
      <w:r w:rsidRPr="00313EE0">
        <w:rPr>
          <w:lang w:val="es-ES"/>
        </w:rPr>
        <w:t xml:space="preserve"> </w:t>
      </w:r>
      <w:r>
        <w:rPr>
          <w:lang w:val="es-ES"/>
        </w:rPr>
        <w:t>sus</w:t>
      </w:r>
      <w:r w:rsidRPr="00313EE0">
        <w:rPr>
          <w:lang w:val="es-ES"/>
        </w:rPr>
        <w:t xml:space="preserve"> manos para calentarlas y luego ponlas sobre </w:t>
      </w:r>
      <w:r>
        <w:rPr>
          <w:lang w:val="es-ES"/>
        </w:rPr>
        <w:t>sus</w:t>
      </w:r>
      <w:r w:rsidRPr="00313EE0">
        <w:rPr>
          <w:lang w:val="es-ES"/>
        </w:rPr>
        <w:t xml:space="preserve"> ojos cerrados</w:t>
      </w:r>
      <w:r>
        <w:rPr>
          <w:lang w:val="es-ES"/>
        </w:rPr>
        <w:t>.</w:t>
      </w:r>
    </w:p>
    <w:p w14:paraId="2E798632" w14:textId="77777777" w:rsidR="0031716B" w:rsidRDefault="0031716B" w:rsidP="0031716B">
      <w:pPr>
        <w:pStyle w:val="Prrafodelista"/>
        <w:numPr>
          <w:ilvl w:val="0"/>
          <w:numId w:val="15"/>
        </w:numPr>
        <w:rPr>
          <w:lang w:val="es-ES"/>
        </w:rPr>
      </w:pPr>
      <w:r>
        <w:rPr>
          <w:lang w:val="es-ES"/>
        </w:rPr>
        <w:t>Cuello</w:t>
      </w:r>
    </w:p>
    <w:p w14:paraId="071E0209" w14:textId="77777777" w:rsidR="0031716B" w:rsidRDefault="0031716B" w:rsidP="0031716B">
      <w:pPr>
        <w:pStyle w:val="Prrafodelista"/>
        <w:numPr>
          <w:ilvl w:val="1"/>
          <w:numId w:val="15"/>
        </w:numPr>
        <w:rPr>
          <w:lang w:val="es-ES"/>
        </w:rPr>
      </w:pPr>
      <w:r w:rsidRPr="00313EE0">
        <w:rPr>
          <w:lang w:val="es-ES"/>
        </w:rPr>
        <w:t xml:space="preserve">Con las dos manos, </w:t>
      </w:r>
      <w:r>
        <w:rPr>
          <w:lang w:val="es-ES"/>
        </w:rPr>
        <w:t>masajee</w:t>
      </w:r>
      <w:r w:rsidRPr="00313EE0">
        <w:rPr>
          <w:lang w:val="es-ES"/>
        </w:rPr>
        <w:t xml:space="preserve"> los músculos posteriores del cuello y en la región superior en la espalda. </w:t>
      </w:r>
      <w:r>
        <w:rPr>
          <w:lang w:val="es-ES"/>
        </w:rPr>
        <w:t>Realice</w:t>
      </w:r>
      <w:r w:rsidRPr="00313EE0">
        <w:rPr>
          <w:lang w:val="es-ES"/>
        </w:rPr>
        <w:t xml:space="preserve"> este ejercicio por 15 segundos.</w:t>
      </w:r>
    </w:p>
    <w:p w14:paraId="2540CCE4" w14:textId="77777777" w:rsidR="0031716B" w:rsidRDefault="0031716B" w:rsidP="0031716B">
      <w:pPr>
        <w:pStyle w:val="Prrafodelista"/>
        <w:numPr>
          <w:ilvl w:val="1"/>
          <w:numId w:val="15"/>
        </w:numPr>
        <w:rPr>
          <w:lang w:val="es-ES"/>
        </w:rPr>
      </w:pPr>
      <w:r>
        <w:rPr>
          <w:lang w:val="es-ES"/>
        </w:rPr>
        <w:t>Flexione</w:t>
      </w:r>
      <w:r w:rsidRPr="00313EE0">
        <w:rPr>
          <w:lang w:val="es-ES"/>
        </w:rPr>
        <w:t xml:space="preserve"> la cabeza, intentando tocar </w:t>
      </w:r>
      <w:r>
        <w:rPr>
          <w:lang w:val="es-ES"/>
        </w:rPr>
        <w:t>su</w:t>
      </w:r>
      <w:r w:rsidRPr="00313EE0">
        <w:rPr>
          <w:lang w:val="es-ES"/>
        </w:rPr>
        <w:t xml:space="preserve"> pecho con el mentón. En esta posición, </w:t>
      </w:r>
      <w:r>
        <w:rPr>
          <w:lang w:val="es-ES"/>
        </w:rPr>
        <w:t>lleve</w:t>
      </w:r>
      <w:r w:rsidRPr="00313EE0">
        <w:rPr>
          <w:lang w:val="es-ES"/>
        </w:rPr>
        <w:t xml:space="preserve"> suavemente el mentón hacia el lado derecho por 10 segundos y luego </w:t>
      </w:r>
      <w:r>
        <w:rPr>
          <w:lang w:val="es-ES"/>
        </w:rPr>
        <w:t>llévelo</w:t>
      </w:r>
      <w:r w:rsidRPr="00313EE0">
        <w:rPr>
          <w:lang w:val="es-ES"/>
        </w:rPr>
        <w:t xml:space="preserve"> hacia el lado izquierdo.</w:t>
      </w:r>
    </w:p>
    <w:p w14:paraId="42011474" w14:textId="77777777" w:rsidR="0031716B" w:rsidRDefault="0031716B" w:rsidP="0031716B">
      <w:pPr>
        <w:pStyle w:val="Prrafodelista"/>
        <w:numPr>
          <w:ilvl w:val="0"/>
          <w:numId w:val="15"/>
        </w:numPr>
        <w:rPr>
          <w:lang w:val="es-ES"/>
        </w:rPr>
      </w:pPr>
      <w:r>
        <w:rPr>
          <w:lang w:val="es-ES"/>
        </w:rPr>
        <w:t>Hombros</w:t>
      </w:r>
    </w:p>
    <w:p w14:paraId="3E7A86E0" w14:textId="77777777" w:rsidR="0031716B" w:rsidRDefault="0031716B" w:rsidP="0031716B">
      <w:pPr>
        <w:pStyle w:val="Prrafodelista"/>
        <w:numPr>
          <w:ilvl w:val="1"/>
          <w:numId w:val="15"/>
        </w:numPr>
        <w:rPr>
          <w:lang w:val="es-ES"/>
        </w:rPr>
      </w:pPr>
      <w:r>
        <w:rPr>
          <w:lang w:val="es-ES"/>
        </w:rPr>
        <w:t>Coloque</w:t>
      </w:r>
      <w:r w:rsidRPr="0001703D">
        <w:rPr>
          <w:lang w:val="es-ES"/>
        </w:rPr>
        <w:t xml:space="preserve"> las manos sobre los hombros y </w:t>
      </w:r>
      <w:r>
        <w:rPr>
          <w:lang w:val="es-ES"/>
        </w:rPr>
        <w:t>dibuje</w:t>
      </w:r>
      <w:r w:rsidRPr="0001703D">
        <w:rPr>
          <w:lang w:val="es-ES"/>
        </w:rPr>
        <w:t xml:space="preserve"> simultáneamente 5 círculos grandes hacia atrás de forma lenta y suave. </w:t>
      </w:r>
      <w:r>
        <w:rPr>
          <w:lang w:val="es-ES"/>
        </w:rPr>
        <w:t>Repita</w:t>
      </w:r>
      <w:r w:rsidRPr="0001703D">
        <w:rPr>
          <w:lang w:val="es-ES"/>
        </w:rPr>
        <w:t xml:space="preserve"> el movimiento hacia adelante.</w:t>
      </w:r>
    </w:p>
    <w:p w14:paraId="7D9505F4" w14:textId="77777777" w:rsidR="0031716B" w:rsidRDefault="0031716B" w:rsidP="0031716B">
      <w:pPr>
        <w:pStyle w:val="Prrafodelista"/>
        <w:numPr>
          <w:ilvl w:val="1"/>
          <w:numId w:val="15"/>
        </w:numPr>
        <w:rPr>
          <w:lang w:val="es-ES"/>
        </w:rPr>
      </w:pPr>
      <w:r w:rsidRPr="0001703D">
        <w:rPr>
          <w:lang w:val="es-ES"/>
        </w:rPr>
        <w:t xml:space="preserve">Con los brazos estirados al lado del cuerpo, con las manos empuñadas </w:t>
      </w:r>
      <w:r>
        <w:rPr>
          <w:lang w:val="es-ES"/>
        </w:rPr>
        <w:t>dibuje</w:t>
      </w:r>
      <w:r w:rsidRPr="0001703D">
        <w:rPr>
          <w:lang w:val="es-ES"/>
        </w:rPr>
        <w:t xml:space="preserve"> simultáneamente 5 círculos grandes hacia adelante en forma pausada. </w:t>
      </w:r>
      <w:r>
        <w:rPr>
          <w:lang w:val="es-ES"/>
        </w:rPr>
        <w:t>Repita</w:t>
      </w:r>
      <w:r w:rsidRPr="0001703D">
        <w:rPr>
          <w:lang w:val="es-ES"/>
        </w:rPr>
        <w:t xml:space="preserve"> el movimiento dibujando los círculos hacia atrás.</w:t>
      </w:r>
    </w:p>
    <w:p w14:paraId="591265E3" w14:textId="77777777" w:rsidR="0031716B" w:rsidRDefault="0031716B" w:rsidP="0031716B">
      <w:pPr>
        <w:pStyle w:val="Prrafodelista"/>
        <w:numPr>
          <w:ilvl w:val="0"/>
          <w:numId w:val="15"/>
        </w:numPr>
        <w:rPr>
          <w:lang w:val="es-ES"/>
        </w:rPr>
      </w:pPr>
      <w:r>
        <w:rPr>
          <w:lang w:val="es-ES"/>
        </w:rPr>
        <w:t>Manos y codos</w:t>
      </w:r>
    </w:p>
    <w:p w14:paraId="31DBA63C" w14:textId="77777777" w:rsidR="0031716B" w:rsidRDefault="0031716B" w:rsidP="0031716B">
      <w:pPr>
        <w:pStyle w:val="Prrafodelista"/>
        <w:numPr>
          <w:ilvl w:val="1"/>
          <w:numId w:val="15"/>
        </w:numPr>
        <w:rPr>
          <w:lang w:val="es-ES"/>
        </w:rPr>
      </w:pPr>
      <w:r>
        <w:rPr>
          <w:lang w:val="es-ES"/>
        </w:rPr>
        <w:t>Flexione</w:t>
      </w:r>
      <w:r w:rsidRPr="0001703D">
        <w:rPr>
          <w:lang w:val="es-ES"/>
        </w:rPr>
        <w:t xml:space="preserve"> los codos dejando las palmas de las manos hacia abajo, </w:t>
      </w:r>
      <w:r>
        <w:rPr>
          <w:lang w:val="es-ES"/>
        </w:rPr>
        <w:t>empuñe</w:t>
      </w:r>
      <w:r w:rsidRPr="0001703D">
        <w:rPr>
          <w:lang w:val="es-ES"/>
        </w:rPr>
        <w:t xml:space="preserve"> </w:t>
      </w:r>
      <w:r>
        <w:rPr>
          <w:lang w:val="es-ES"/>
        </w:rPr>
        <w:t>s</w:t>
      </w:r>
      <w:r w:rsidRPr="0001703D">
        <w:rPr>
          <w:lang w:val="es-ES"/>
        </w:rPr>
        <w:t xml:space="preserve">us manos y </w:t>
      </w:r>
      <w:r>
        <w:rPr>
          <w:lang w:val="es-ES"/>
        </w:rPr>
        <w:t>realice</w:t>
      </w:r>
      <w:r w:rsidRPr="0001703D">
        <w:rPr>
          <w:lang w:val="es-ES"/>
        </w:rPr>
        <w:t xml:space="preserve"> círculos con las muñecas en forma pausada. </w:t>
      </w:r>
      <w:r>
        <w:rPr>
          <w:lang w:val="es-ES"/>
        </w:rPr>
        <w:t>Realice</w:t>
      </w:r>
      <w:r w:rsidRPr="0001703D">
        <w:rPr>
          <w:lang w:val="es-ES"/>
        </w:rPr>
        <w:t xml:space="preserve"> este movimiento cinco veces hacia afuera y cinco veces hacia adentro.</w:t>
      </w:r>
    </w:p>
    <w:p w14:paraId="52850D6F" w14:textId="77777777" w:rsidR="0031716B" w:rsidRPr="001E100F" w:rsidRDefault="0031716B" w:rsidP="0031716B">
      <w:pPr>
        <w:pStyle w:val="Prrafodelista"/>
        <w:numPr>
          <w:ilvl w:val="1"/>
          <w:numId w:val="15"/>
        </w:numPr>
        <w:rPr>
          <w:lang w:val="es-ES"/>
        </w:rPr>
      </w:pPr>
      <w:r w:rsidRPr="0001703D">
        <w:rPr>
          <w:lang w:val="es-ES"/>
        </w:rPr>
        <w:t xml:space="preserve">Con una mano a la vez, </w:t>
      </w:r>
      <w:r>
        <w:rPr>
          <w:lang w:val="es-ES"/>
        </w:rPr>
        <w:t>flexione</w:t>
      </w:r>
      <w:r w:rsidRPr="0001703D">
        <w:rPr>
          <w:lang w:val="es-ES"/>
        </w:rPr>
        <w:t xml:space="preserve"> dedo por dedo iniciando por el meñique. </w:t>
      </w:r>
      <w:r>
        <w:rPr>
          <w:lang w:val="es-ES"/>
        </w:rPr>
        <w:t>Continúe</w:t>
      </w:r>
      <w:r w:rsidRPr="0001703D">
        <w:rPr>
          <w:lang w:val="es-ES"/>
        </w:rPr>
        <w:t xml:space="preserve"> con los demás dedos hasta cerrar los puños. </w:t>
      </w:r>
      <w:r>
        <w:rPr>
          <w:lang w:val="es-ES"/>
        </w:rPr>
        <w:t>Realice</w:t>
      </w:r>
      <w:r w:rsidRPr="0001703D">
        <w:rPr>
          <w:lang w:val="es-ES"/>
        </w:rPr>
        <w:t xml:space="preserve"> el ejercicio con la otra mano.</w:t>
      </w:r>
    </w:p>
    <w:p w14:paraId="556139A8" w14:textId="77777777" w:rsidR="0031716B" w:rsidRDefault="0031716B" w:rsidP="0031716B">
      <w:pPr>
        <w:pStyle w:val="Ttulo2"/>
        <w:rPr>
          <w:rStyle w:val="Ttulo3Car"/>
          <w:color w:val="F4B083" w:themeColor="accent2" w:themeTint="99"/>
          <w:sz w:val="26"/>
          <w:szCs w:val="26"/>
        </w:rPr>
      </w:pPr>
      <w:bookmarkStart w:id="36" w:name="_Toc54088239"/>
      <w:r w:rsidRPr="00642624">
        <w:rPr>
          <w:rStyle w:val="Ttulo3Car"/>
          <w:color w:val="F4B083" w:themeColor="accent2" w:themeTint="99"/>
          <w:sz w:val="26"/>
          <w:szCs w:val="26"/>
        </w:rPr>
        <w:t xml:space="preserve">Normativas de la </w:t>
      </w:r>
      <w:r>
        <w:rPr>
          <w:rStyle w:val="Ttulo3Car"/>
          <w:color w:val="F4B083" w:themeColor="accent2" w:themeTint="99"/>
          <w:sz w:val="26"/>
          <w:szCs w:val="26"/>
        </w:rPr>
        <w:t xml:space="preserve">seguridad y </w:t>
      </w:r>
      <w:r w:rsidRPr="00642624">
        <w:rPr>
          <w:rStyle w:val="Ttulo3Car"/>
          <w:color w:val="F4B083" w:themeColor="accent2" w:themeTint="99"/>
          <w:sz w:val="26"/>
          <w:szCs w:val="26"/>
        </w:rPr>
        <w:t>salud ocupacional</w:t>
      </w:r>
      <w:bookmarkEnd w:id="36"/>
    </w:p>
    <w:p w14:paraId="0DEDD62C" w14:textId="77777777" w:rsidR="0031716B" w:rsidRPr="001E100F" w:rsidRDefault="0031716B" w:rsidP="0031716B">
      <w:r>
        <w:t xml:space="preserve">En Colombia se han establecido distintas normativas en torno a la salud, el bienestar de los trabajadores y la regulación de las empresas </w:t>
      </w:r>
    </w:p>
    <w:p w14:paraId="783E1E49" w14:textId="77777777" w:rsidR="0031716B" w:rsidRDefault="0031716B" w:rsidP="0031716B">
      <w:pPr>
        <w:pStyle w:val="Ttulo4"/>
        <w:rPr>
          <w:lang w:val="es-ES"/>
        </w:rPr>
      </w:pPr>
      <w:bookmarkStart w:id="37" w:name="_Toc54088240"/>
      <w:r w:rsidRPr="002157F3">
        <w:rPr>
          <w:lang w:val="es-ES"/>
        </w:rPr>
        <w:t>Resolución 0312 del 2019</w:t>
      </w:r>
      <w:bookmarkEnd w:id="37"/>
      <w:r>
        <w:rPr>
          <w:lang w:val="es-ES"/>
        </w:rPr>
        <w:t xml:space="preserve"> </w:t>
      </w:r>
    </w:p>
    <w:p w14:paraId="021CE197" w14:textId="77777777" w:rsidR="0031716B" w:rsidRDefault="0031716B" w:rsidP="0031716B">
      <w:pPr>
        <w:spacing w:line="240" w:lineRule="auto"/>
        <w:ind w:firstLine="708"/>
        <w:rPr>
          <w:lang w:val="es-ES"/>
        </w:rPr>
      </w:pPr>
      <w:r>
        <w:rPr>
          <w:lang w:val="es-ES"/>
        </w:rPr>
        <w:t>Esta resolución establece los Estándares Mínimos del Sistema de Gestión de Seguridad y Salud en el Trabajo SG -SST para las personas naturales y jurídicas. Dichos estándares corresponden al conjunto de normas, requisitos y procedimientos a los cuales los empleadores y contratantes están obligados a cumplir para garantizar las condiciones básicas de capacidad técnico-administrativa y de suficiencia patrimonial y financiera.</w:t>
      </w:r>
    </w:p>
    <w:p w14:paraId="29071621" w14:textId="77777777" w:rsidR="0031716B" w:rsidRDefault="0031716B" w:rsidP="0031716B">
      <w:pPr>
        <w:spacing w:line="240" w:lineRule="auto"/>
        <w:rPr>
          <w:lang w:val="es-ES"/>
        </w:rPr>
      </w:pPr>
      <w:r>
        <w:rPr>
          <w:lang w:val="es-ES"/>
        </w:rPr>
        <w:t xml:space="preserve">La Resolución 031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se aplica a todo empleador público y privado, a los contratantes de personal bajo modalidad de contrato civil, comercial o administrativo, a los trabajadores dependientes e independientes, a las organizaciones de economía solidaria y del sector cooperativo, a las agremiaciones o asociaciones que </w:t>
      </w:r>
      <w:r>
        <w:rPr>
          <w:lang w:val="es-ES"/>
        </w:rPr>
        <w:lastRenderedPageBreak/>
        <w:t>afilian trabajadores independientes al Sistema de Seguridad Social Integral, a las empresas de servicios temporales, a los estudiantes afiliados al Sistema General de Riesgos Laborales y los trabajadores en misión; a las administradoras de riesgos laborales; a la Policía Nacional en lo que corresponde a su personal no uniformado y al personal civil de las Fuerzas Militares; quienes deben implementar los Estándares Mínimos del Sistema de Gestión de SST en el marco del Sistema de Garantía de Calidad del Sistema General de Riesgos Laborales.</w:t>
      </w:r>
    </w:p>
    <w:p w14:paraId="0FE8B348" w14:textId="77777777" w:rsidR="0031716B" w:rsidRDefault="0031716B" w:rsidP="0031716B">
      <w:pPr>
        <w:spacing w:line="240" w:lineRule="auto"/>
        <w:rPr>
          <w:lang w:val="es-ES"/>
        </w:rPr>
      </w:pPr>
      <w:r>
        <w:rPr>
          <w:lang w:val="es-ES"/>
        </w:rPr>
        <w:t>Los estándares mínimos mencionados anteriormente son:</w:t>
      </w:r>
    </w:p>
    <w:p w14:paraId="6D32799D" w14:textId="77777777" w:rsidR="0031716B" w:rsidRDefault="0031716B" w:rsidP="0031716B">
      <w:pPr>
        <w:pStyle w:val="Prrafodelista"/>
        <w:numPr>
          <w:ilvl w:val="1"/>
          <w:numId w:val="15"/>
        </w:numPr>
        <w:spacing w:line="240" w:lineRule="auto"/>
        <w:ind w:left="708"/>
        <w:rPr>
          <w:lang w:val="es-ES"/>
        </w:rPr>
      </w:pPr>
      <w:r>
        <w:rPr>
          <w:lang w:val="es-ES"/>
        </w:rPr>
        <w:t>Asignación de persona que diseña el Sistema de Gestión de SST.</w:t>
      </w:r>
    </w:p>
    <w:p w14:paraId="44707F89" w14:textId="77777777" w:rsidR="0031716B" w:rsidRDefault="0031716B" w:rsidP="0031716B">
      <w:pPr>
        <w:pStyle w:val="Prrafodelista"/>
        <w:numPr>
          <w:ilvl w:val="1"/>
          <w:numId w:val="15"/>
        </w:numPr>
        <w:spacing w:line="240" w:lineRule="auto"/>
        <w:ind w:left="708"/>
        <w:rPr>
          <w:lang w:val="es-ES"/>
        </w:rPr>
      </w:pPr>
      <w:r>
        <w:rPr>
          <w:lang w:val="es-ES"/>
        </w:rPr>
        <w:t>Afiliación al Sistema de Seguridad Social Integral.</w:t>
      </w:r>
    </w:p>
    <w:p w14:paraId="2AD97C38" w14:textId="77777777" w:rsidR="0031716B" w:rsidRDefault="0031716B" w:rsidP="0031716B">
      <w:pPr>
        <w:pStyle w:val="Prrafodelista"/>
        <w:numPr>
          <w:ilvl w:val="1"/>
          <w:numId w:val="15"/>
        </w:numPr>
        <w:spacing w:line="240" w:lineRule="auto"/>
        <w:ind w:left="708"/>
        <w:rPr>
          <w:lang w:val="es-ES"/>
        </w:rPr>
      </w:pPr>
      <w:r>
        <w:rPr>
          <w:lang w:val="es-ES"/>
        </w:rPr>
        <w:t>Capacitación en SST.</w:t>
      </w:r>
    </w:p>
    <w:p w14:paraId="747F34D3" w14:textId="77777777" w:rsidR="0031716B" w:rsidRDefault="0031716B" w:rsidP="0031716B">
      <w:pPr>
        <w:pStyle w:val="Prrafodelista"/>
        <w:numPr>
          <w:ilvl w:val="1"/>
          <w:numId w:val="15"/>
        </w:numPr>
        <w:spacing w:line="240" w:lineRule="auto"/>
        <w:ind w:left="708"/>
        <w:rPr>
          <w:lang w:val="es-ES"/>
        </w:rPr>
      </w:pPr>
      <w:r>
        <w:rPr>
          <w:lang w:val="es-ES"/>
        </w:rPr>
        <w:t>Plan Anual de Trabajo.</w:t>
      </w:r>
    </w:p>
    <w:p w14:paraId="4F1A839A" w14:textId="77777777" w:rsidR="0031716B" w:rsidRDefault="0031716B" w:rsidP="0031716B">
      <w:pPr>
        <w:pStyle w:val="Prrafodelista"/>
        <w:numPr>
          <w:ilvl w:val="1"/>
          <w:numId w:val="15"/>
        </w:numPr>
        <w:spacing w:line="240" w:lineRule="auto"/>
        <w:ind w:left="708"/>
        <w:rPr>
          <w:lang w:val="es-ES"/>
        </w:rPr>
      </w:pPr>
      <w:r>
        <w:rPr>
          <w:lang w:val="es-ES"/>
        </w:rPr>
        <w:t>Evaluaciones médicas ocupacionales.</w:t>
      </w:r>
    </w:p>
    <w:p w14:paraId="47379C03" w14:textId="77777777" w:rsidR="0031716B" w:rsidRDefault="0031716B" w:rsidP="0031716B">
      <w:pPr>
        <w:pStyle w:val="Prrafodelista"/>
        <w:numPr>
          <w:ilvl w:val="1"/>
          <w:numId w:val="15"/>
        </w:numPr>
        <w:spacing w:line="240" w:lineRule="auto"/>
        <w:ind w:left="708"/>
        <w:rPr>
          <w:lang w:val="es-ES"/>
        </w:rPr>
      </w:pPr>
      <w:r>
        <w:rPr>
          <w:lang w:val="es-ES"/>
        </w:rPr>
        <w:t>Identificación de peligros; evaluación y valoración de riesgos.</w:t>
      </w:r>
    </w:p>
    <w:p w14:paraId="3B68FC9A" w14:textId="77777777" w:rsidR="0031716B" w:rsidRPr="00CE4CAD" w:rsidRDefault="0031716B" w:rsidP="0031716B">
      <w:pPr>
        <w:pStyle w:val="Prrafodelista"/>
        <w:numPr>
          <w:ilvl w:val="1"/>
          <w:numId w:val="15"/>
        </w:numPr>
        <w:spacing w:line="240" w:lineRule="auto"/>
        <w:ind w:left="708"/>
        <w:rPr>
          <w:lang w:val="es-ES"/>
        </w:rPr>
      </w:pPr>
      <w:r>
        <w:rPr>
          <w:lang w:val="es-ES"/>
        </w:rPr>
        <w:t>Medidas de prevención y control frente a peligros/riesgos identificados.</w:t>
      </w:r>
    </w:p>
    <w:p w14:paraId="45AF6DCC" w14:textId="77777777" w:rsidR="0031716B" w:rsidRDefault="0031716B" w:rsidP="0031716B">
      <w:pPr>
        <w:pStyle w:val="Ttulo4"/>
        <w:rPr>
          <w:lang w:val="es-ES"/>
        </w:rPr>
      </w:pPr>
      <w:bookmarkStart w:id="38" w:name="_Toc54088241"/>
      <w:r w:rsidRPr="002157F3">
        <w:rPr>
          <w:lang w:val="es-ES"/>
        </w:rPr>
        <w:t>Decreto 1072 de 2015</w:t>
      </w:r>
      <w:bookmarkEnd w:id="38"/>
      <w:r>
        <w:rPr>
          <w:lang w:val="es-ES"/>
        </w:rPr>
        <w:t xml:space="preserve"> </w:t>
      </w:r>
    </w:p>
    <w:p w14:paraId="7613FA61" w14:textId="77777777" w:rsidR="0031716B" w:rsidRPr="002157F3" w:rsidRDefault="0031716B" w:rsidP="0031716B">
      <w:pPr>
        <w:spacing w:line="240" w:lineRule="auto"/>
        <w:ind w:firstLine="708"/>
        <w:rPr>
          <w:lang w:val="es-ES"/>
        </w:rPr>
      </w:pPr>
      <w:r>
        <w:rPr>
          <w:lang w:val="es-ES"/>
        </w:rPr>
        <w:t xml:space="preserve">El Decreto 107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define la Estructura del Sector Trabajo y el Régimen reglamentario del sector trabajo. Estos dos conceptos definen lineamientos como la formulación y adopción de las políticas, planes generales, programas y proyectos para el trabajo, el respeto por los derechos fundamentales, las garantías de los trabajadores, el fortalecimiento, promoción y protección de las actividades de la economía solidaria y el trabajo decente, a través de un sistema efectivo de vigilancia, información, registro, inspección y control; así como del entendimiento y diálogo social, las reglamentaciones con respecto a las políticas de contratación, la jornada laboral, de descanso y vacacional, cesan-tías, cotizaciones y vinculaciones laborales.</w:t>
      </w:r>
    </w:p>
    <w:p w14:paraId="7779622E" w14:textId="77777777" w:rsidR="0031716B" w:rsidRDefault="0031716B" w:rsidP="0031716B">
      <w:pPr>
        <w:pStyle w:val="Ttulo4"/>
        <w:rPr>
          <w:lang w:val="es-ES"/>
        </w:rPr>
      </w:pPr>
      <w:bookmarkStart w:id="39" w:name="_Toc54088242"/>
      <w:r w:rsidRPr="002157F3">
        <w:rPr>
          <w:lang w:val="es-ES"/>
        </w:rPr>
        <w:t>Ley 1474 de 2011</w:t>
      </w:r>
      <w:bookmarkEnd w:id="39"/>
    </w:p>
    <w:p w14:paraId="06B88429" w14:textId="77777777" w:rsidR="0031716B" w:rsidRDefault="0031716B" w:rsidP="0031716B">
      <w:pPr>
        <w:spacing w:line="240" w:lineRule="auto"/>
        <w:ind w:firstLine="708"/>
        <w:rPr>
          <w:lang w:val="es-ES"/>
        </w:rPr>
      </w:pPr>
      <w:r>
        <w:rPr>
          <w:lang w:val="es-ES"/>
        </w:rPr>
        <w:t xml:space="preserve">La ley 1474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estipula las contramedidas contra la corrupción desde el ámbito laboral, que contiene la inclusión de políticas extraordinarias contra entidades que deseen incurrir en un contrato laboral.</w:t>
      </w:r>
    </w:p>
    <w:p w14:paraId="6FB2DFB3" w14:textId="77777777" w:rsidR="0031716B" w:rsidRPr="002157F3" w:rsidRDefault="0031716B" w:rsidP="0031716B">
      <w:pPr>
        <w:spacing w:line="240" w:lineRule="auto"/>
        <w:rPr>
          <w:lang w:val="es-ES"/>
        </w:rPr>
      </w:pPr>
      <w:r>
        <w:rPr>
          <w:lang w:val="es-ES"/>
        </w:rPr>
        <w:t>Dichas políticas incluyen el control del Sistema de gestión de SST, cuya definición está incluida en el Artículo 11 de esta ley, que establece una rigurosa supervisión de los sistemas de gestión de las entidades públicas y privadas a través de mecanismos de control que garanticen el cumplimiento de dichos sistemas.</w:t>
      </w:r>
    </w:p>
    <w:p w14:paraId="3C3CC8D1" w14:textId="77777777" w:rsidR="0031716B" w:rsidRDefault="0031716B" w:rsidP="0031716B">
      <w:pPr>
        <w:pStyle w:val="Ttulo4"/>
        <w:rPr>
          <w:lang w:val="es-ES"/>
        </w:rPr>
      </w:pPr>
      <w:bookmarkStart w:id="40" w:name="_Toc54088243"/>
      <w:r w:rsidRPr="002157F3">
        <w:rPr>
          <w:lang w:val="es-ES"/>
        </w:rPr>
        <w:t>Resolución 2013 de 1986</w:t>
      </w:r>
      <w:bookmarkEnd w:id="40"/>
      <w:r>
        <w:rPr>
          <w:lang w:val="es-ES"/>
        </w:rPr>
        <w:t xml:space="preserve"> </w:t>
      </w:r>
    </w:p>
    <w:p w14:paraId="02F0DE42" w14:textId="77777777" w:rsidR="0031716B" w:rsidRDefault="0031716B" w:rsidP="0031716B">
      <w:pPr>
        <w:spacing w:line="240" w:lineRule="auto"/>
        <w:rPr>
          <w:lang w:val="es-ES"/>
        </w:rPr>
      </w:pPr>
      <w:r>
        <w:rPr>
          <w:lang w:val="es-ES"/>
        </w:rPr>
        <w:t xml:space="preserve">La resolución 2013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reglamenta la organización y funcionamiento de los comités de Medicina, higiene y Seguridad Industrial en los lugares de trabajo.</w:t>
      </w:r>
    </w:p>
    <w:p w14:paraId="6D8B45C4" w14:textId="77777777" w:rsidR="0031716B" w:rsidRPr="00E03410" w:rsidRDefault="0031716B" w:rsidP="0031716B">
      <w:pPr>
        <w:spacing w:line="240" w:lineRule="auto"/>
        <w:rPr>
          <w:lang w:val="es-ES"/>
        </w:rPr>
      </w:pPr>
      <w:r>
        <w:rPr>
          <w:lang w:val="es-ES"/>
        </w:rPr>
        <w:t>Esta resolución le exige a las empresas e instituciones con diez o más trabajadores conformar un comité de medicina, higiene y Seguridad Industrial. Además, dichas empresas deben actuar en coordinación con los trabajadores para desarrollar el programa de salud ocupacional de la empresa.</w:t>
      </w:r>
    </w:p>
    <w:p w14:paraId="13006E76" w14:textId="77777777" w:rsidR="0031716B" w:rsidRPr="00AA65B3" w:rsidRDefault="0031716B" w:rsidP="0031716B">
      <w:pPr>
        <w:spacing w:line="240" w:lineRule="auto"/>
        <w:rPr>
          <w:lang w:val="es-ES"/>
        </w:rPr>
      </w:pPr>
      <w:bookmarkStart w:id="41" w:name="_Toc54088244"/>
      <w:r w:rsidRPr="00426A82">
        <w:rPr>
          <w:rStyle w:val="Ttulo2Car"/>
        </w:rPr>
        <w:lastRenderedPageBreak/>
        <w:t>Gamificación</w:t>
      </w:r>
      <w:bookmarkEnd w:id="41"/>
      <w:r w:rsidRPr="002157F3">
        <w:rPr>
          <w:lang w:val="es-ES"/>
        </w:rPr>
        <w:t xml:space="preserve"> </w:t>
      </w:r>
    </w:p>
    <w:p w14:paraId="129A71D2" w14:textId="77777777" w:rsidR="0031716B" w:rsidRDefault="0031716B" w:rsidP="0031716B">
      <w:pPr>
        <w:spacing w:line="240" w:lineRule="auto"/>
        <w:ind w:firstLine="708"/>
        <w:rPr>
          <w:lang w:val="es-ES"/>
        </w:rPr>
      </w:pPr>
      <w:r w:rsidRPr="00AA65B3">
        <w:rPr>
          <w:lang w:val="es-ES"/>
        </w:rPr>
        <w:t>La gamificación es la aplicación de recursos de los juegos en contextos no lúdicos para modificar el comportamiento de los individuos mediante acciones sobre su motivación. La gamificación busca aplicar mecánicas y elementos de los juegos con el fin de inducir a ciertos comportamientos a los individuos sobre los que se trabaja, para que estén alineados con los objetivos o intereses de los promotores de los sistemas gamificados</w:t>
      </w:r>
      <w:r>
        <w:rPr>
          <w:lang w:val="es-ES"/>
        </w:rPr>
        <w:t xml:space="preserve"> </w:t>
      </w:r>
      <w:r>
        <w:fldChar w:fldCharType="begin" w:fldLock="1"/>
      </w:r>
      <w:r>
        <w:instrText>ADDIN CSL_CITATION {"citationItems":[{"id":"ITEM-1","itemData":{"author":[{"dropping-particle":"","family":"Borras","given":"Oriel","non-dropping-particle":"","parse-names":false,"suffix":""}],"id":"ITEM-1","issued":{"date-parts":[["2015","3","1"]]},"number-of-pages":"5-20","publisher-place":"Madrid","title":"Fundamentos de gamificación","type":"report"},"uris":["http://www.mendeley.com/documents/?uuid=de345426-cd3a-3c21-8040-66c355ba8f53"]}],"mendeley":{"formattedCitation":"(Borras, 2015)","plainTextFormattedCitation":"(Borras, 2015)","previouslyFormattedCitation":"(Borras, 2015)"},"properties":{"noteIndex":0},"schema":"https://github.com/citation-style-language/schema/raw/master/csl-citation.json"}</w:instrText>
      </w:r>
      <w:r>
        <w:fldChar w:fldCharType="separate"/>
      </w:r>
      <w:r w:rsidRPr="00E03410">
        <w:rPr>
          <w:noProof/>
        </w:rPr>
        <w:t>(Borras, 2015)</w:t>
      </w:r>
      <w:r>
        <w:fldChar w:fldCharType="end"/>
      </w:r>
      <w:r w:rsidRPr="00AA65B3">
        <w:rPr>
          <w:lang w:val="es-ES"/>
        </w:rPr>
        <w:t xml:space="preserve"> (pág. 17)</w:t>
      </w:r>
      <w:r>
        <w:rPr>
          <w:lang w:val="es-ES"/>
        </w:rPr>
        <w:t>.</w:t>
      </w:r>
    </w:p>
    <w:p w14:paraId="4A0D4DAB" w14:textId="77777777" w:rsidR="0031716B" w:rsidRPr="002157F3" w:rsidRDefault="0031716B" w:rsidP="0031716B">
      <w:pPr>
        <w:spacing w:line="240" w:lineRule="auto"/>
        <w:rPr>
          <w:lang w:val="es-ES"/>
        </w:rPr>
      </w:pPr>
      <w:r w:rsidRPr="00AA65B3">
        <w:rPr>
          <w:lang w:val="es-ES"/>
        </w:rPr>
        <w:t>La motivación intrínseca es "la tendencia inherente a buscar la novedad y el desafío, a extender y ejercitar las propias capacidades, a explorar y a aprender" o, en resumen, la motivación que lleva a hacer algo por voluntad propia (pág. 28)</w:t>
      </w:r>
      <w:r>
        <w:rPr>
          <w:lang w:val="es-ES"/>
        </w:rPr>
        <w:t xml:space="preserve"> </w:t>
      </w:r>
      <w:r>
        <w:rPr>
          <w:lang w:val="es-ES"/>
        </w:rPr>
        <w:fldChar w:fldCharType="begin" w:fldLock="1"/>
      </w:r>
      <w:r>
        <w:rPr>
          <w:lang w:val="es-ES"/>
        </w:rPr>
        <w:instrText>ADDIN CSL_CITATION {"citationItems":[{"id":"ITEM-1","itemData":{"author":[{"dropping-particle":"","family":"Jara","given":"Ariel","non-dropping-particle":"","parse-names":false,"suffix":""}],"container-title":"Gamificación ","edition":"1","editor":[{"dropping-particle":"","family":"Jara","given":"Ariel","non-dropping-particle":"","parse-names":false,"suffix":""}],"id":"ITEM-1","issued":{"date-parts":[["2015","11","3"]]},"number-of-pages":"10-30","publisher":"Editorial UOC","publisher-place":"Barcelona","title":"Gamificación: Fundamentos y Aplicaciones","type":"book","volume":"1"},"uris":["http://www.mendeley.com/documents/?uuid=c7114616-2159-3857-9a4f-cce39a8572e3"]}],"mendeley":{"formattedCitation":"(Jara, 2015)","plainTextFormattedCitation":"(Jara, 2015)","previouslyFormattedCitation":"(Jara, 2015)"},"properties":{"noteIndex":0},"schema":"https://github.com/citation-style-language/schema/raw/master/csl-citation.json"}</w:instrText>
      </w:r>
      <w:r>
        <w:rPr>
          <w:lang w:val="es-ES"/>
        </w:rPr>
        <w:fldChar w:fldCharType="separate"/>
      </w:r>
      <w:r w:rsidRPr="00E03410">
        <w:rPr>
          <w:noProof/>
          <w:lang w:val="es-ES"/>
        </w:rPr>
        <w:t>(Jara, 2015)</w:t>
      </w:r>
      <w:r>
        <w:rPr>
          <w:lang w:val="es-ES"/>
        </w:rPr>
        <w:fldChar w:fldCharType="end"/>
      </w:r>
    </w:p>
    <w:p w14:paraId="7B6984CA" w14:textId="77777777" w:rsidR="0031716B" w:rsidRDefault="0031716B" w:rsidP="0031716B">
      <w:pPr>
        <w:pStyle w:val="Ttulo3"/>
        <w:rPr>
          <w:lang w:val="es-ES"/>
        </w:rPr>
      </w:pPr>
      <w:bookmarkStart w:id="42" w:name="_Toc54088245"/>
      <w:r w:rsidRPr="002157F3">
        <w:rPr>
          <w:lang w:val="es-ES"/>
        </w:rPr>
        <w:t>Teoría de decisión</w:t>
      </w:r>
      <w:bookmarkEnd w:id="42"/>
    </w:p>
    <w:p w14:paraId="1A183A43" w14:textId="77777777" w:rsidR="0031716B" w:rsidRDefault="0031716B" w:rsidP="0031716B">
      <w:pPr>
        <w:spacing w:line="240" w:lineRule="auto"/>
        <w:ind w:firstLine="708"/>
        <w:rPr>
          <w:lang w:val="es-ES"/>
        </w:rPr>
      </w:pPr>
      <w:r w:rsidRPr="0062758C">
        <w:rPr>
          <w:lang w:val="es-ES"/>
        </w:rPr>
        <w:t>Las decisiones son elecciones que realizamos teniendo en cuenta alternativas que siguen un propósito</w:t>
      </w:r>
      <w:r>
        <w:rPr>
          <w:lang w:val="es-ES"/>
        </w:rPr>
        <w:t xml:space="preserve">. </w:t>
      </w:r>
      <w:r w:rsidRPr="0062758C">
        <w:rPr>
          <w:lang w:val="es-ES"/>
        </w:rPr>
        <w:t>Para realizar una decisión, es necesario llevar a cabo un proceso que facilite hacer un modelo de ella, dicho proceso se divide en 3 fases</w:t>
      </w:r>
      <w:r>
        <w:rPr>
          <w:lang w:val="es-ES"/>
        </w:rPr>
        <w:t xml:space="preserve"> ():</w:t>
      </w:r>
    </w:p>
    <w:p w14:paraId="2E7FE000" w14:textId="77777777" w:rsidR="0031716B" w:rsidRDefault="0031716B" w:rsidP="0031716B">
      <w:pPr>
        <w:pStyle w:val="Prrafodelista"/>
        <w:numPr>
          <w:ilvl w:val="0"/>
          <w:numId w:val="15"/>
        </w:numPr>
        <w:spacing w:line="240" w:lineRule="auto"/>
        <w:rPr>
          <w:lang w:val="es-ES"/>
        </w:rPr>
      </w:pPr>
      <w:r w:rsidRPr="00817506">
        <w:rPr>
          <w:lang w:val="es-ES"/>
        </w:rPr>
        <w:t>Investigación: análisis sobre las condiciones del contexto sobre el cual se tomará dicha decisión.</w:t>
      </w:r>
    </w:p>
    <w:p w14:paraId="7AC13AA9" w14:textId="77777777" w:rsidR="0031716B" w:rsidRDefault="0031716B" w:rsidP="0031716B">
      <w:pPr>
        <w:pStyle w:val="Prrafodelista"/>
        <w:numPr>
          <w:ilvl w:val="0"/>
          <w:numId w:val="15"/>
        </w:numPr>
        <w:spacing w:line="240" w:lineRule="auto"/>
        <w:rPr>
          <w:lang w:val="es-ES"/>
        </w:rPr>
      </w:pPr>
      <w:r w:rsidRPr="00817506">
        <w:rPr>
          <w:lang w:val="es-ES"/>
        </w:rPr>
        <w:t>Diseño: Desarrollo de los posibles cursos de acción sobre dicho contexto</w:t>
      </w:r>
    </w:p>
    <w:p w14:paraId="61F45D5A" w14:textId="77777777" w:rsidR="0031716B" w:rsidRDefault="0031716B" w:rsidP="0031716B">
      <w:pPr>
        <w:pStyle w:val="Prrafodelista"/>
        <w:numPr>
          <w:ilvl w:val="0"/>
          <w:numId w:val="15"/>
        </w:numPr>
        <w:spacing w:line="240" w:lineRule="auto"/>
        <w:rPr>
          <w:lang w:val="es-ES"/>
        </w:rPr>
      </w:pPr>
      <w:r w:rsidRPr="00817506">
        <w:rPr>
          <w:lang w:val="es-ES"/>
        </w:rPr>
        <w:t>Elección: Selección de una alternativa entre las disponibles</w:t>
      </w:r>
    </w:p>
    <w:p w14:paraId="76AE3E8D" w14:textId="77777777" w:rsidR="0031716B" w:rsidRPr="002157F3" w:rsidRDefault="0031716B" w:rsidP="0031716B">
      <w:pPr>
        <w:spacing w:line="240" w:lineRule="auto"/>
        <w:rPr>
          <w:lang w:val="es-ES"/>
        </w:rPr>
      </w:pPr>
      <w:r w:rsidRPr="00817506">
        <w:rPr>
          <w:lang w:val="es-ES"/>
        </w:rPr>
        <w:t>Las decisiones se clasifican conforme a sus consecuencias y su adopción en el contexto sobre el cual se desarrollan</w:t>
      </w:r>
      <w:r>
        <w:rPr>
          <w:lang w:val="es-ES"/>
        </w:rPr>
        <w:t>:</w:t>
      </w:r>
    </w:p>
    <w:p w14:paraId="15A2A6E7" w14:textId="77777777" w:rsidR="0031716B" w:rsidRPr="002157F3" w:rsidRDefault="0031716B" w:rsidP="0031716B">
      <w:pPr>
        <w:numPr>
          <w:ilvl w:val="1"/>
          <w:numId w:val="13"/>
        </w:numPr>
        <w:spacing w:line="240" w:lineRule="auto"/>
        <w:rPr>
          <w:lang w:val="es-ES"/>
        </w:rPr>
      </w:pPr>
      <w:r w:rsidRPr="002157F3">
        <w:rPr>
          <w:lang w:val="es-ES"/>
        </w:rPr>
        <w:t>Decisiones estratégicas</w:t>
      </w:r>
      <w:r>
        <w:rPr>
          <w:lang w:val="es-ES"/>
        </w:rPr>
        <w:t xml:space="preserve">: </w:t>
      </w:r>
      <w:r w:rsidRPr="00817506">
        <w:rPr>
          <w:lang w:val="es-ES"/>
        </w:rPr>
        <w:t>Son decisiones realizados por los integrantes de la alta jerarquía de una organización. Son aquellas que definen fines y objetivos generales que afectan a la totalidad de una organización. Son decisiones trascendentales e irreversibles</w:t>
      </w:r>
      <w:r>
        <w:rPr>
          <w:lang w:val="es-ES"/>
        </w:rPr>
        <w:t xml:space="preserve"> (…).</w:t>
      </w:r>
    </w:p>
    <w:p w14:paraId="1BE9B32D" w14:textId="77777777" w:rsidR="0031716B" w:rsidRPr="002157F3" w:rsidRDefault="0031716B" w:rsidP="0031716B">
      <w:pPr>
        <w:numPr>
          <w:ilvl w:val="1"/>
          <w:numId w:val="13"/>
        </w:numPr>
        <w:spacing w:line="240" w:lineRule="auto"/>
        <w:rPr>
          <w:lang w:val="es-ES"/>
        </w:rPr>
      </w:pPr>
      <w:r w:rsidRPr="002157F3">
        <w:rPr>
          <w:lang w:val="es-ES"/>
        </w:rPr>
        <w:t>Decisiones tácticas o de pilotaje</w:t>
      </w:r>
      <w:r>
        <w:rPr>
          <w:lang w:val="es-ES"/>
        </w:rPr>
        <w:t xml:space="preserve">: </w:t>
      </w:r>
      <w:r w:rsidRPr="00817506">
        <w:rPr>
          <w:lang w:val="es-ES"/>
        </w:rPr>
        <w:t>Son decisiones repetitivas que suelen definir los lineamientos de algún protocolo dentro de una organización</w:t>
      </w:r>
      <w:r>
        <w:rPr>
          <w:lang w:val="es-ES"/>
        </w:rPr>
        <w:t xml:space="preserve"> (…).</w:t>
      </w:r>
    </w:p>
    <w:p w14:paraId="6F8B9538" w14:textId="77777777" w:rsidR="0031716B" w:rsidRPr="002157F3" w:rsidRDefault="0031716B" w:rsidP="0031716B">
      <w:pPr>
        <w:numPr>
          <w:ilvl w:val="1"/>
          <w:numId w:val="13"/>
        </w:numPr>
        <w:spacing w:line="240" w:lineRule="auto"/>
        <w:rPr>
          <w:lang w:val="es-ES"/>
        </w:rPr>
      </w:pPr>
      <w:r w:rsidRPr="002157F3">
        <w:rPr>
          <w:lang w:val="es-ES"/>
        </w:rPr>
        <w:t>Decisiones operativas</w:t>
      </w:r>
      <w:r>
        <w:rPr>
          <w:lang w:val="es-ES"/>
        </w:rPr>
        <w:t xml:space="preserve">: </w:t>
      </w:r>
      <w:r w:rsidRPr="00817506">
        <w:rPr>
          <w:lang w:val="es-ES"/>
        </w:rPr>
        <w:t>Son decisiones rutinarias, que suelen desarrollarse en acciones pequeñas para realizar ciertas tareas en una organización</w:t>
      </w:r>
      <w:r>
        <w:rPr>
          <w:lang w:val="es-ES"/>
        </w:rPr>
        <w:t xml:space="preserve"> (…).</w:t>
      </w:r>
    </w:p>
    <w:p w14:paraId="58E8774F" w14:textId="77777777" w:rsidR="0031716B" w:rsidRPr="002157F3" w:rsidRDefault="0031716B" w:rsidP="0031716B">
      <w:pPr>
        <w:pStyle w:val="Ttulo3"/>
        <w:rPr>
          <w:lang w:val="es-ES"/>
        </w:rPr>
      </w:pPr>
      <w:bookmarkStart w:id="43" w:name="_Toc54088246"/>
      <w:r w:rsidRPr="002157F3">
        <w:rPr>
          <w:lang w:val="es-ES"/>
        </w:rPr>
        <w:t>Sistema de recompensas</w:t>
      </w:r>
      <w:bookmarkEnd w:id="43"/>
    </w:p>
    <w:p w14:paraId="6935F62D" w14:textId="77777777" w:rsidR="0031716B" w:rsidRDefault="0031716B" w:rsidP="0031716B">
      <w:pPr>
        <w:spacing w:line="240" w:lineRule="auto"/>
        <w:ind w:firstLine="708"/>
        <w:rPr>
          <w:lang w:val="es-ES"/>
        </w:rPr>
      </w:pPr>
      <w:r>
        <w:rPr>
          <w:lang w:val="es-ES"/>
        </w:rPr>
        <w:t xml:space="preserve">Es una metodología que se basa en el hecho de que una persona base su comporta-miento y rendimiento con respecto a una tarea gracias a un incentivo que lo motivó a hacerlo. Un incentivo es algo que estimula o motiva a hacer una cosa, o en un sentido más concreto, una recompensa utilizada para motivar a una persona a alcanzar un determinado objetivo (…). Robert Merton define que el sistema de recompensas es necesario, ya sea como un incentivo físico o como una búsqueda por el reconocimiento. “¿Por qué el reconocimiento obtenido de los pares es tan importan-te? Simplemente porque el reconocimiento de aquellos que tienen competencias relativas para emitir un juicio es el principal indicador sobre las contribuciones al avance del conocimiento” </w:t>
      </w:r>
      <w:r>
        <w:rPr>
          <w:lang w:val="es-ES"/>
        </w:rPr>
        <w:fldChar w:fldCharType="begin" w:fldLock="1"/>
      </w:r>
      <w:r>
        <w:rPr>
          <w:lang w:val="es-ES"/>
        </w:rPr>
        <w:instrText>ADDIN CSL_CITATION {"citationItems":[{"id":"ITEM-1","itemData":{"author":[{"dropping-particle":"","family":"Merton","given":"Robert","non-dropping-particle":"","parse-names":false,"suffix":""}],"container-title":"Revista de Estudios Sociales","id":"ITEM-1","issue":"37","issued":{"date-parts":[["2010","12","1"]]},"page":"5-10","publisher-place":"Bogotá","title":"La ciencia como institución","type":"article-journal"},"uris":["http://www.mendeley.com/documents/?uuid=770a3d06-8a89-30f9-941d-6dec4483e1d6"]}],"mendeley":{"formattedCitation":"(Merton, 2010)","plainTextFormattedCitation":"(Merton, 2010)","previouslyFormattedCitation":"(Merton, 2010)"},"properties":{"noteIndex":0},"schema":"https://github.com/citation-style-language/schema/raw/master/csl-citation.json"}</w:instrText>
      </w:r>
      <w:r>
        <w:rPr>
          <w:lang w:val="es-ES"/>
        </w:rPr>
        <w:fldChar w:fldCharType="separate"/>
      </w:r>
      <w:r w:rsidRPr="006C0B6F">
        <w:rPr>
          <w:noProof/>
          <w:lang w:val="es-ES"/>
        </w:rPr>
        <w:t>(Merton, 2010)</w:t>
      </w:r>
      <w:r>
        <w:rPr>
          <w:lang w:val="es-ES"/>
        </w:rPr>
        <w:fldChar w:fldCharType="end"/>
      </w:r>
    </w:p>
    <w:p w14:paraId="56320C70" w14:textId="77777777" w:rsidR="0031716B" w:rsidRPr="002157F3" w:rsidRDefault="0031716B" w:rsidP="0031716B">
      <w:pPr>
        <w:spacing w:line="240" w:lineRule="auto"/>
        <w:rPr>
          <w:lang w:val="es-ES"/>
        </w:rPr>
      </w:pPr>
      <w:r>
        <w:rPr>
          <w:lang w:val="es-ES"/>
        </w:rPr>
        <w:t xml:space="preserve">Los incentivos son una herramienta de gestión propia de organizaciones modernas, cuya trascendencia radica en el aumento del rendimiento de los integrantes de dichas </w:t>
      </w:r>
      <w:r>
        <w:rPr>
          <w:lang w:val="es-ES"/>
        </w:rPr>
        <w:lastRenderedPageBreak/>
        <w:t>organizaciones, ya que se motiva a dichos integrantes a realizar una tarea, no por obligación, sino por el hecho de que, al realizarla, se obtendrá una recompensa proporcional al esfuerzo hecho para completarla (…).</w:t>
      </w:r>
    </w:p>
    <w:p w14:paraId="35534CB0" w14:textId="77777777" w:rsidR="00AB332A" w:rsidRDefault="00AB332A" w:rsidP="00AB332A">
      <w:pPr>
        <w:pStyle w:val="Ttulo2"/>
        <w:rPr>
          <w:rStyle w:val="Ttulo2Car"/>
        </w:rPr>
      </w:pPr>
      <w:bookmarkStart w:id="44" w:name="_Toc38203408"/>
      <w:bookmarkStart w:id="45" w:name="_Toc54088247"/>
      <w:r w:rsidRPr="00426A82">
        <w:rPr>
          <w:rStyle w:val="Ttulo2Car"/>
        </w:rPr>
        <w:t>Desarrollo móvil</w:t>
      </w:r>
      <w:bookmarkEnd w:id="44"/>
      <w:bookmarkEnd w:id="45"/>
    </w:p>
    <w:p w14:paraId="70CC7C22" w14:textId="77777777" w:rsidR="00126C81" w:rsidRDefault="00126C81" w:rsidP="00126C81">
      <w:pPr>
        <w:ind w:firstLine="708"/>
      </w:pPr>
      <w:bookmarkStart w:id="46" w:name="_Toc38203409"/>
      <w:r w:rsidRPr="00126C81">
        <w:t xml:space="preserve">El desarrollo móvil se refiere al conjunto de procesos y procedimientos involucrados en la escritura de software para dispositivos móviles. El desarrollo de aplicaciones móviles es similar al desarrollo de aplicaciones web, y tiene sus raíces en el desarrollo de software más tradicional. Una diferencia fundamental, sin embargo, es que las aplicaciones móviles a menudo se escriben específicamente para aprovechar las características únicas que ofrece un dispositivo móvil en particular. </w:t>
      </w:r>
    </w:p>
    <w:p w14:paraId="581BD63D" w14:textId="0FFCD037" w:rsidR="00AB332A" w:rsidRDefault="00AB332A" w:rsidP="00AB332A">
      <w:pPr>
        <w:pStyle w:val="Ttulo3"/>
        <w:rPr>
          <w:rStyle w:val="Ttulo3Car"/>
        </w:rPr>
      </w:pPr>
      <w:bookmarkStart w:id="47" w:name="_Toc54088248"/>
      <w:r w:rsidRPr="00543CEF">
        <w:rPr>
          <w:rStyle w:val="Ttulo3Car"/>
        </w:rPr>
        <w:t>Ciclo</w:t>
      </w:r>
      <w:r w:rsidRPr="00426A82">
        <w:rPr>
          <w:rStyle w:val="Ttulo3Car"/>
        </w:rPr>
        <w:t xml:space="preserve"> de vida </w:t>
      </w:r>
      <w:r w:rsidRPr="00CA0C4B">
        <w:rPr>
          <w:rStyle w:val="Ttulo3Car"/>
        </w:rPr>
        <w:t>para</w:t>
      </w:r>
      <w:r w:rsidRPr="00426A82">
        <w:rPr>
          <w:rStyle w:val="Ttulo3Car"/>
        </w:rPr>
        <w:t xml:space="preserve"> el desarrollo de aplicaciones móviles</w:t>
      </w:r>
      <w:bookmarkEnd w:id="46"/>
      <w:bookmarkEnd w:id="47"/>
    </w:p>
    <w:p w14:paraId="42D570B0" w14:textId="7794E1A4" w:rsidR="000D29F3" w:rsidRPr="000D29F3" w:rsidRDefault="000D29F3" w:rsidP="000D29F3">
      <w:r w:rsidRPr="000D29F3">
        <w:t>El ciclo de vida del desarrollo móvil es similar al ciclo de vida del desarrollo del Software, estando compuesto por cinco fases características, las cuales son:</w:t>
      </w:r>
    </w:p>
    <w:p w14:paraId="1A1B833C" w14:textId="30E280F2" w:rsidR="00AB332A" w:rsidRPr="006A6EEA" w:rsidRDefault="00AB332A" w:rsidP="005D5FFF">
      <w:pPr>
        <w:pStyle w:val="Prrafodelista"/>
        <w:numPr>
          <w:ilvl w:val="2"/>
          <w:numId w:val="13"/>
        </w:numPr>
      </w:pPr>
      <w:bookmarkStart w:id="48" w:name="_Toc38203411"/>
      <w:r w:rsidRPr="006A6EEA">
        <w:rPr>
          <w:b/>
          <w:bCs/>
        </w:rPr>
        <w:t>Inicio:</w:t>
      </w:r>
      <w:r w:rsidRPr="00543CEF">
        <w:rPr>
          <w:rStyle w:val="Ttulo3Car"/>
          <w:b/>
          <w:bCs/>
          <w:color w:val="auto"/>
          <w:sz w:val="22"/>
          <w:szCs w:val="22"/>
        </w:rPr>
        <w:t xml:space="preserve"> </w:t>
      </w:r>
      <w:bookmarkEnd w:id="48"/>
      <w:r w:rsidR="000D29F3" w:rsidRPr="000D29F3">
        <w:t xml:space="preserve">Se caracteriza por la construcción de una idea a través de la abstracción que se puede dar al observar el nivel de interacción entre los usuarios con los dispositivos móviles. Esta fase consiste en definir y perfeccionar la idea de una aplicación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0D29F3" w:rsidRPr="000D29F3">
        <w:t xml:space="preserve">. Para este proceso hay que tener en cuenta cuatro aspectos: Su ventaja competitiva (definición de su estado del arte), la integración de la infraestructura (¿a qué infraestructura se va a integrar y en qué grado la extenderá?), su valor (el beneficio económico o integral que proporcionará a los usuarios) y su forma/movilidad (su funcionalidad en tiempo real a través de tecnologías móviles, como el GPS o la cámara). Este procedimiento puede facilitarse mediante el uso de diagramas UML, tales como los diagramas de casos de uso que definen a los distintos actores que están involucrados en la funcionalidad de la aplicación junto con las acciones que ejecutan en dicha aplicación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000D29F3" w:rsidRPr="000D29F3">
        <w:t>.</w:t>
      </w:r>
    </w:p>
    <w:p w14:paraId="36D3CA89" w14:textId="3D0CF0B8" w:rsidR="000D29F3" w:rsidRPr="006A6EEA" w:rsidRDefault="00AB332A" w:rsidP="000D29F3">
      <w:pPr>
        <w:pStyle w:val="Prrafodelista"/>
        <w:numPr>
          <w:ilvl w:val="2"/>
          <w:numId w:val="13"/>
        </w:numPr>
      </w:pPr>
      <w:bookmarkStart w:id="49" w:name="_Toc38203412"/>
      <w:r w:rsidRPr="006A6EEA">
        <w:rPr>
          <w:b/>
          <w:bCs/>
        </w:rPr>
        <w:t>Diseño:</w:t>
      </w:r>
      <w:r w:rsidRPr="00543CEF">
        <w:rPr>
          <w:rStyle w:val="Ttulo3Car"/>
          <w:b/>
          <w:bCs/>
          <w:color w:val="auto"/>
          <w:sz w:val="22"/>
          <w:szCs w:val="22"/>
        </w:rPr>
        <w:t xml:space="preserve"> </w:t>
      </w:r>
      <w:bookmarkEnd w:id="49"/>
      <w:r w:rsidR="000D29F3" w:rsidRPr="000D29F3">
        <w:t>Definidas las características y funcionalidades de la aplicación, lo siguiente es el diseño de la aplicación. Para el desarrollo de aplicaciones móviles debe tenerse en cuenta a su vez dos componentes en esta etapa:</w:t>
      </w:r>
    </w:p>
    <w:p w14:paraId="2C865F94" w14:textId="760DBDC3" w:rsidR="00AB332A" w:rsidRPr="006A6EEA" w:rsidRDefault="00AB332A" w:rsidP="000D29F3">
      <w:pPr>
        <w:pStyle w:val="Prrafodelista"/>
        <w:ind w:left="1080"/>
      </w:pPr>
    </w:p>
    <w:p w14:paraId="3A0D6EE2" w14:textId="34FBE5DD" w:rsidR="00AB332A" w:rsidRPr="000D29F3" w:rsidRDefault="00AB332A" w:rsidP="005D5FFF">
      <w:pPr>
        <w:pStyle w:val="Prrafodelista"/>
        <w:numPr>
          <w:ilvl w:val="3"/>
          <w:numId w:val="13"/>
        </w:numPr>
      </w:pPr>
      <w:bookmarkStart w:id="50" w:name="_Toc38203413"/>
      <w:r w:rsidRPr="006A6EEA">
        <w:rPr>
          <w:b/>
          <w:bCs/>
        </w:rPr>
        <w:t>Diseño de la Experiencia del Usuario (UX):</w:t>
      </w:r>
      <w:r w:rsidRPr="00543CEF">
        <w:rPr>
          <w:rStyle w:val="Ttulo3Car"/>
          <w:color w:val="auto"/>
          <w:sz w:val="22"/>
          <w:szCs w:val="22"/>
        </w:rPr>
        <w:t xml:space="preserve"> </w:t>
      </w:r>
      <w:r w:rsidRPr="000D29F3">
        <w:t xml:space="preserve">La UX se refiere a “Todos los aspectos sobre el cómo las personas utilizan un producto interactivo: la forma que se siente en las manos, que tan bien entienden su funcionamiento, el cómo se sienten al usarlo, el cómo resulta útil para sus propósitos y el cómo encaja dentro de todo el contexto sobre el cual lo utilizan </w:t>
      </w:r>
      <w:r w:rsidR="00B77BD4">
        <w:fldChar w:fldCharType="begin" w:fldLock="1"/>
      </w:r>
      <w:r w:rsidR="00B77BD4">
        <w:instrText>ADDIN CSL_CITATION {"citationItems":[{"id":"ITEM-1","itemData":{"DOI":"10.1145/1358628.1358693","abstract":"User experience (UX) is still an elusive notion with many different definitions, despite some recent attempts to develop a unified view on UX. The lack of a shared definition of UX not only confuses or even misleads customers of a product/service but also undermines the effectiveness of researching, managing and teaching UX. Diverse ideas have been generated in scientific activities that aim to develop a common understanding about the meaning and scope of UX. It is plausible, with sound methodologies, to converge these divergences, driving the UX community closer to a common definition and integrated views of UX. This SIG tackles this challenge by systematically assembling a set of existing definitions and viewpoints of UX and collecting opinions on them from known UX experts/researchers and general CHI'08 attendees.","author":[{"dropping-particle":"","family":"Law","given":"Effie","non-dropping-particle":"","parse-names":false,"suffix":""},{"dropping-particle":"","family":"Roto","given":"Virpi","non-dropping-particle":"","parse-names":false,"suffix":""},{"dropping-particle":"","family":"Vermeeren","given":"Arnold P.O.S.","non-dropping-particle":"","parse-names":false,"suffix":""},{"dropping-particle":"","family":"Kort","given":"Joke","non-dropping-particle":"","parse-names":false,"suffix":""},{"dropping-particle":"","family":"Hassenzahl","given":"Marc","non-dropping-particle":"","parse-names":false,"suffix":""}],"container-title":"Conference on Human Factors in Computing Systems - Proceedings","id":"ITEM-1","issued":{"date-parts":[["2008"]]},"page":"2395-2398","publisher":"ACM Press","publisher-place":"New York, New York, USA","title":"Towards a shared definition of user experience","type":"paper-conference"},"uris":["http://www.mendeley.com/documents/?uuid=d08a1357-65eb-346d-a04b-09c9d9bf7355"]}],"mendeley":{"formattedCitation":"(Law et al., 2008)","plainTextFormattedCitation":"(Law et al., 2008)","previouslyFormattedCitation":"(Law et al., 2008)"},"properties":{"noteIndex":0},"schema":"https://github.com/citation-style-language/schema/raw/master/csl-citation.json"}</w:instrText>
      </w:r>
      <w:r w:rsidR="00B77BD4">
        <w:fldChar w:fldCharType="separate"/>
      </w:r>
      <w:r w:rsidR="00B77BD4" w:rsidRPr="00B77BD4">
        <w:rPr>
          <w:noProof/>
        </w:rPr>
        <w:t>(Law et al., 2008)</w:t>
      </w:r>
      <w:r w:rsidR="00B77BD4">
        <w:fldChar w:fldCharType="end"/>
      </w:r>
      <w:r w:rsidRPr="000D29F3">
        <w:t xml:space="preserve">. Por lo general, dicha experiencia se efectúa a través de prototipos elaborados con herramientas de diseño (generalmente en forma de Mockups). Dichos prototipos deben tener en cuenta la plataforma a la que se dirigirá la aplicación, para que pueda “sentirse cómoda en cada una de esas plataformas. Un ejemplo puede ser que la aplicación esté dirigida a IOS, por lo que habrá que tener en cuenta que estos dispositivos no cuentan con un botón Atrás físico, por lo </w:t>
      </w:r>
      <w:r w:rsidRPr="000D29F3">
        <w:lastRenderedPageBreak/>
        <w:t xml:space="preserve">que habría que ofrecer una alternativa para esta funcionalidad </w:t>
      </w:r>
      <w:bookmarkEnd w:id="50"/>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B77BD4">
        <w:t>.</w:t>
      </w:r>
    </w:p>
    <w:p w14:paraId="30639DD5" w14:textId="6ED2FFB5" w:rsidR="00AB332A" w:rsidRPr="006A6EEA" w:rsidRDefault="00AB332A" w:rsidP="005D5FFF">
      <w:pPr>
        <w:pStyle w:val="Prrafodelista"/>
        <w:numPr>
          <w:ilvl w:val="3"/>
          <w:numId w:val="13"/>
        </w:numPr>
      </w:pPr>
      <w:bookmarkStart w:id="51" w:name="_Toc38203414"/>
      <w:r w:rsidRPr="006A6EEA">
        <w:rPr>
          <w:b/>
          <w:bCs/>
        </w:rPr>
        <w:t>Diseño de la Interfaz de Usuario (UI):</w:t>
      </w:r>
      <w:r w:rsidRPr="00543CEF">
        <w:rPr>
          <w:rStyle w:val="Ttulo3Car"/>
          <w:b/>
          <w:bCs/>
          <w:color w:val="auto"/>
          <w:sz w:val="22"/>
          <w:szCs w:val="22"/>
        </w:rPr>
        <w:t xml:space="preserve"> </w:t>
      </w:r>
      <w:r w:rsidRPr="006A6EEA">
        <w:t>La (UI) es el medio con qué el usuario puede comunicarse con una máquina, equipo, computadora o dispositivo. Mientras que la UX suele componerse de diseños planos en blanco y negro, la UI introduce detalles, colores y de ser necesario, gráficos. Es importante invertir gran parte del tiempo en este proceso, ya que es lo que le agregará un valor adicional a la aplicación, debido a que determinara si la aplicación es llamativa o no</w:t>
      </w:r>
      <w:r w:rsidR="00B77BD4">
        <w:t xml:space="preserve">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1"/>
    </w:p>
    <w:p w14:paraId="78AAC406" w14:textId="1194400A" w:rsidR="00AB332A" w:rsidRPr="006A6EEA" w:rsidRDefault="00AB332A" w:rsidP="005D5FFF">
      <w:pPr>
        <w:pStyle w:val="Prrafodelista"/>
        <w:numPr>
          <w:ilvl w:val="2"/>
          <w:numId w:val="13"/>
        </w:numPr>
      </w:pPr>
      <w:bookmarkStart w:id="52" w:name="_Toc38203415"/>
      <w:r w:rsidRPr="006A6EEA">
        <w:rPr>
          <w:b/>
          <w:bCs/>
        </w:rPr>
        <w:t>Desarrollo:</w:t>
      </w:r>
      <w:r w:rsidRPr="00543CEF">
        <w:rPr>
          <w:rStyle w:val="Ttulo3Car"/>
          <w:b/>
          <w:bCs/>
          <w:color w:val="auto"/>
          <w:sz w:val="22"/>
          <w:szCs w:val="22"/>
        </w:rPr>
        <w:t xml:space="preserve"> </w:t>
      </w:r>
      <w:r w:rsidRPr="006A6EEA">
        <w:t>Luego de determinar la funcionalidad y el diseño de la aplicación, continuamos con el desarrollo de ella. En esta fase se establecen los recursos que se dispondrán al proyecto, junto con la plataforma de desarrollo y el lenguaje sobre el que se trabajará</w:t>
      </w:r>
      <w:r w:rsidR="00B77BD4">
        <w:t xml:space="preserve">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Pr="006A6EEA">
        <w:t>.</w:t>
      </w:r>
      <w:bookmarkEnd w:id="52"/>
    </w:p>
    <w:p w14:paraId="4A2F1D9B" w14:textId="7A33E520" w:rsidR="00AB332A" w:rsidRPr="006A6EEA" w:rsidRDefault="00AB332A" w:rsidP="005D5FFF">
      <w:pPr>
        <w:pStyle w:val="Prrafodelista"/>
        <w:numPr>
          <w:ilvl w:val="2"/>
          <w:numId w:val="13"/>
        </w:numPr>
      </w:pPr>
      <w:bookmarkStart w:id="53" w:name="_Toc38203416"/>
      <w:r w:rsidRPr="006A6EEA">
        <w:rPr>
          <w:b/>
          <w:bCs/>
        </w:rPr>
        <w:t>Estabilización (fase de pruebas):</w:t>
      </w:r>
      <w:r w:rsidRPr="006A6EEA">
        <w:t xml:space="preserve"> Como su nombre lo indica, esta fase consiste en la depuración de la aplicación, corrigiendo errores funcionales, de uso y rendimiento. Esta fase consiste en 4 etapas</w:t>
      </w:r>
      <w:r w:rsidR="00B77BD4">
        <w:t xml:space="preserve"> </w:t>
      </w:r>
      <w:r w:rsidR="00B77BD4">
        <w:fldChar w:fldCharType="begin" w:fldLock="1"/>
      </w:r>
      <w:r w:rsidR="00FB3B37">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3"/>
    </w:p>
    <w:p w14:paraId="0C8F8DDE" w14:textId="77777777" w:rsidR="00AB332A" w:rsidRPr="000D29F3" w:rsidRDefault="00AB332A" w:rsidP="005D5FFF">
      <w:pPr>
        <w:pStyle w:val="Prrafodelista"/>
        <w:numPr>
          <w:ilvl w:val="3"/>
          <w:numId w:val="13"/>
        </w:numPr>
      </w:pPr>
      <w:bookmarkStart w:id="54" w:name="_Toc54088249"/>
      <w:bookmarkStart w:id="55" w:name="_Toc38203417"/>
      <w:r w:rsidRPr="00543CEF">
        <w:rPr>
          <w:rStyle w:val="Ttulo3Car"/>
          <w:b/>
          <w:bCs/>
          <w:color w:val="auto"/>
          <w:sz w:val="22"/>
          <w:szCs w:val="22"/>
        </w:rPr>
        <w:t>Prototipo:</w:t>
      </w:r>
      <w:bookmarkEnd w:id="54"/>
      <w:r w:rsidRPr="00543CEF">
        <w:rPr>
          <w:rStyle w:val="Ttulo3Car"/>
          <w:color w:val="auto"/>
          <w:sz w:val="22"/>
          <w:szCs w:val="22"/>
        </w:rPr>
        <w:t xml:space="preserve"> </w:t>
      </w:r>
      <w:r w:rsidRPr="000D29F3">
        <w:t>La aplicación está en fase de prueba de concepto y sólo funciona la funcionalidad principal y/o determinadas partes de la aplicación.</w:t>
      </w:r>
      <w:bookmarkEnd w:id="55"/>
    </w:p>
    <w:p w14:paraId="7A4226DB" w14:textId="77777777" w:rsidR="00AB332A" w:rsidRPr="000D29F3" w:rsidRDefault="00AB332A" w:rsidP="005D5FFF">
      <w:pPr>
        <w:pStyle w:val="Prrafodelista"/>
        <w:numPr>
          <w:ilvl w:val="3"/>
          <w:numId w:val="13"/>
        </w:numPr>
      </w:pPr>
      <w:bookmarkStart w:id="56" w:name="_Toc54088250"/>
      <w:bookmarkStart w:id="57" w:name="_Toc38203418"/>
      <w:r w:rsidRPr="00615658">
        <w:rPr>
          <w:rStyle w:val="Ttulo3Car"/>
          <w:b/>
          <w:bCs/>
          <w:color w:val="auto"/>
          <w:sz w:val="22"/>
          <w:szCs w:val="22"/>
        </w:rPr>
        <w:t>Alfa:</w:t>
      </w:r>
      <w:bookmarkEnd w:id="56"/>
      <w:r w:rsidRPr="00615658">
        <w:rPr>
          <w:rStyle w:val="Ttulo3Car"/>
          <w:color w:val="auto"/>
          <w:sz w:val="22"/>
          <w:szCs w:val="22"/>
        </w:rPr>
        <w:t xml:space="preserve"> </w:t>
      </w:r>
      <w:r w:rsidRPr="000D29F3">
        <w:t>La funcionalidad principal tiene el código completado (compilado, pero no probado por completo). Hay errores principales.</w:t>
      </w:r>
      <w:bookmarkEnd w:id="57"/>
    </w:p>
    <w:p w14:paraId="56D99C03" w14:textId="77777777" w:rsidR="00AB332A" w:rsidRPr="000D29F3" w:rsidRDefault="00AB332A" w:rsidP="005D5FFF">
      <w:pPr>
        <w:pStyle w:val="Prrafodelista"/>
        <w:numPr>
          <w:ilvl w:val="3"/>
          <w:numId w:val="13"/>
        </w:numPr>
      </w:pPr>
      <w:bookmarkStart w:id="58" w:name="_Toc54088251"/>
      <w:bookmarkStart w:id="59" w:name="_Toc38203419"/>
      <w:r w:rsidRPr="00615658">
        <w:rPr>
          <w:rStyle w:val="Ttulo3Car"/>
          <w:b/>
          <w:bCs/>
          <w:color w:val="auto"/>
          <w:sz w:val="22"/>
          <w:szCs w:val="22"/>
        </w:rPr>
        <w:t>Beta:</w:t>
      </w:r>
      <w:bookmarkEnd w:id="58"/>
      <w:r w:rsidRPr="00615658">
        <w:rPr>
          <w:rStyle w:val="Ttulo3Car"/>
          <w:color w:val="auto"/>
          <w:sz w:val="22"/>
          <w:szCs w:val="22"/>
        </w:rPr>
        <w:t xml:space="preserve"> </w:t>
      </w:r>
      <w:r w:rsidRPr="000D29F3">
        <w:t>La mayoría de la funcionalidad está completa y ha pasado al menos una corrección de errores y una prueba ligera. Puede que aún haya errores principales.</w:t>
      </w:r>
      <w:bookmarkEnd w:id="59"/>
    </w:p>
    <w:p w14:paraId="7543140D" w14:textId="77777777" w:rsidR="00AB332A" w:rsidRPr="000D29F3" w:rsidRDefault="00AB332A" w:rsidP="005D5FFF">
      <w:pPr>
        <w:pStyle w:val="Prrafodelista"/>
        <w:numPr>
          <w:ilvl w:val="3"/>
          <w:numId w:val="13"/>
        </w:numPr>
      </w:pPr>
      <w:bookmarkStart w:id="60" w:name="_Toc54088252"/>
      <w:bookmarkStart w:id="61" w:name="_Toc38203420"/>
      <w:r w:rsidRPr="00615658">
        <w:rPr>
          <w:rStyle w:val="Ttulo3Car"/>
          <w:b/>
          <w:bCs/>
          <w:color w:val="auto"/>
          <w:sz w:val="22"/>
          <w:szCs w:val="22"/>
        </w:rPr>
        <w:t>Versión candidata para lanzamiento:</w:t>
      </w:r>
      <w:bookmarkEnd w:id="60"/>
      <w:r w:rsidRPr="00615658">
        <w:rPr>
          <w:rStyle w:val="Ttulo3Car"/>
          <w:b/>
          <w:bCs/>
          <w:color w:val="auto"/>
          <w:sz w:val="22"/>
          <w:szCs w:val="22"/>
        </w:rPr>
        <w:t xml:space="preserve"> </w:t>
      </w:r>
      <w:r w:rsidRPr="000D29F3">
        <w:t>Toda la funcionalidad está completa y probada. Salvo errores nuevos, la aplicación puede lanzarse.</w:t>
      </w:r>
      <w:bookmarkEnd w:id="61"/>
    </w:p>
    <w:p w14:paraId="29652552" w14:textId="77777777" w:rsidR="00AB332A" w:rsidRPr="000D29F3" w:rsidRDefault="00AB332A" w:rsidP="005D5FFF">
      <w:pPr>
        <w:pStyle w:val="Prrafodelista"/>
        <w:numPr>
          <w:ilvl w:val="2"/>
          <w:numId w:val="13"/>
        </w:numPr>
      </w:pPr>
      <w:bookmarkStart w:id="62" w:name="_Toc54088253"/>
      <w:bookmarkStart w:id="63" w:name="_Toc38203421"/>
      <w:r w:rsidRPr="00615658">
        <w:rPr>
          <w:rStyle w:val="Ttulo3Car"/>
          <w:b/>
          <w:bCs/>
          <w:color w:val="auto"/>
          <w:sz w:val="22"/>
          <w:szCs w:val="22"/>
        </w:rPr>
        <w:t>Distribución:</w:t>
      </w:r>
      <w:bookmarkEnd w:id="62"/>
      <w:r w:rsidRPr="00615658">
        <w:rPr>
          <w:rStyle w:val="Ttulo3Car"/>
          <w:b/>
          <w:bCs/>
          <w:color w:val="auto"/>
          <w:sz w:val="22"/>
          <w:szCs w:val="22"/>
        </w:rPr>
        <w:t xml:space="preserve"> </w:t>
      </w:r>
      <w:r w:rsidRPr="000D29F3">
        <w:t>Una vez que la aplicación se ha estabilizado, es el momento de publicarla. Dependiendo de la plataforma sobre la cual se desarrolló la aplicación, habrá múltiples opciones para lanzarla:</w:t>
      </w:r>
      <w:bookmarkEnd w:id="63"/>
    </w:p>
    <w:p w14:paraId="2855722A" w14:textId="77777777" w:rsidR="00AB332A" w:rsidRPr="000D29F3" w:rsidRDefault="00AB332A" w:rsidP="005D5FFF">
      <w:pPr>
        <w:pStyle w:val="Prrafodelista"/>
        <w:numPr>
          <w:ilvl w:val="3"/>
          <w:numId w:val="13"/>
        </w:numPr>
      </w:pPr>
      <w:bookmarkStart w:id="64" w:name="_Toc54088254"/>
      <w:bookmarkStart w:id="65" w:name="_Toc38203422"/>
      <w:r w:rsidRPr="00615658">
        <w:rPr>
          <w:rStyle w:val="Ttulo3Car"/>
          <w:b/>
          <w:bCs/>
          <w:color w:val="auto"/>
          <w:sz w:val="22"/>
          <w:szCs w:val="22"/>
        </w:rPr>
        <w:t>IOS:</w:t>
      </w:r>
      <w:bookmarkEnd w:id="64"/>
      <w:r w:rsidRPr="00615658">
        <w:rPr>
          <w:rStyle w:val="Ttulo3Car"/>
          <w:color w:val="auto"/>
          <w:sz w:val="22"/>
          <w:szCs w:val="22"/>
        </w:rPr>
        <w:t xml:space="preserve"> </w:t>
      </w:r>
      <w:r w:rsidRPr="000D29F3">
        <w:t>Se podrá subir en el App store de Apple, el cuál es un repositorio de aplicaciones en línea disponible de forma global que está integrado en Mac OS X.</w:t>
      </w:r>
      <w:bookmarkEnd w:id="65"/>
    </w:p>
    <w:p w14:paraId="710971A6" w14:textId="77777777" w:rsidR="00AB332A" w:rsidRPr="000D29F3" w:rsidRDefault="00AB332A" w:rsidP="005D5FFF">
      <w:pPr>
        <w:pStyle w:val="Prrafodelista"/>
        <w:numPr>
          <w:ilvl w:val="3"/>
          <w:numId w:val="13"/>
        </w:numPr>
      </w:pPr>
      <w:bookmarkStart w:id="66" w:name="_Toc54088255"/>
      <w:bookmarkStart w:id="67" w:name="_Toc38203423"/>
      <w:r w:rsidRPr="00615658">
        <w:rPr>
          <w:rStyle w:val="Ttulo3Car"/>
          <w:b/>
          <w:bCs/>
          <w:color w:val="auto"/>
          <w:sz w:val="22"/>
          <w:szCs w:val="22"/>
        </w:rPr>
        <w:t>Android:</w:t>
      </w:r>
      <w:bookmarkEnd w:id="66"/>
      <w:r w:rsidRPr="00615658">
        <w:rPr>
          <w:rStyle w:val="Ttulo3Car"/>
          <w:color w:val="auto"/>
          <w:sz w:val="22"/>
          <w:szCs w:val="22"/>
        </w:rPr>
        <w:t xml:space="preserve"> </w:t>
      </w:r>
      <w:r w:rsidRPr="000D29F3">
        <w:t>A diferencia de otras plataformas móviles, Android permite que los desarrolladores puedan publicar sus aplicaciones en cualquier tienda disponible, lo que facilita un canal de distribución bastante considerable.</w:t>
      </w:r>
      <w:bookmarkEnd w:id="67"/>
    </w:p>
    <w:p w14:paraId="1259D695" w14:textId="77777777" w:rsidR="00AB332A" w:rsidRDefault="00AB332A" w:rsidP="00AB332A">
      <w:pPr>
        <w:pStyle w:val="Ttulo3"/>
        <w:rPr>
          <w:rStyle w:val="Ttulo3Car"/>
        </w:rPr>
      </w:pPr>
      <w:bookmarkStart w:id="68" w:name="_Toc38203424"/>
      <w:bookmarkStart w:id="69" w:name="_Toc54088256"/>
      <w:r w:rsidRPr="00426A82">
        <w:rPr>
          <w:rStyle w:val="Ttulo3Car"/>
        </w:rPr>
        <w:t>Wireframe (Mockup)</w:t>
      </w:r>
      <w:bookmarkEnd w:id="68"/>
      <w:bookmarkEnd w:id="69"/>
    </w:p>
    <w:p w14:paraId="6315D5F7" w14:textId="77777777" w:rsidR="000D29F3" w:rsidRPr="000D29F3" w:rsidRDefault="000D29F3" w:rsidP="000D29F3">
      <w:pPr>
        <w:ind w:firstLine="708"/>
      </w:pPr>
      <w:bookmarkStart w:id="70" w:name="_Toc38203425"/>
      <w:bookmarkStart w:id="71" w:name="_Toc38203428"/>
      <w:r w:rsidRPr="000D29F3">
        <w:t>Un Wireframe o prototipo es un boceto en donde se representa visualmente, de una forma sencilla y esquemática la estructura de una aplicación. El objetivo de estos es definir el contenido y la posición de los diversos bloques de la aplicación, incluyendo menús de navegación, bloques de contenido, etc.</w:t>
      </w:r>
      <w:bookmarkEnd w:id="70"/>
      <w:r w:rsidRPr="000D29F3">
        <w:t xml:space="preserve"> </w:t>
      </w:r>
    </w:p>
    <w:p w14:paraId="57BE496F" w14:textId="6BF7495A" w:rsidR="000D29F3" w:rsidRPr="000D29F3" w:rsidRDefault="000D29F3" w:rsidP="000D29F3">
      <w:bookmarkStart w:id="72" w:name="_Toc38203426"/>
      <w:r w:rsidRPr="000D29F3">
        <w:t>En los Wireframes no se utilizan colores, tipografías ni elementos gráficos. Su único propósito es centrarse en la funcionalidad de la aplicación y la UX. La prioridad son los contenidos de dicha aplicación</w:t>
      </w:r>
      <w:r w:rsidR="00FB3B37">
        <w:t xml:space="preserve"> </w:t>
      </w:r>
      <w:r w:rsidR="00FB3B37">
        <w:fldChar w:fldCharType="begin" w:fldLock="1"/>
      </w:r>
      <w:r w:rsidR="00FB3B37">
        <w:instrText>ADDIN CSL_CITATION {"citationItems":[{"id":"ITEM-1","itemData":{"URL":"https://woko.agency/blog/wireframes-que-son/","accessed":{"date-parts":[["2020","4","20"]]},"author":[{"dropping-particle":"","family":"Martínez","given":"Patricia","non-dropping-particle":"","parse-names":false,"suffix":""}],"container-title":"Woko","id":"ITEM-1","issued":{"date-parts":[["2018","5","15"]]},"title":"Wireframes: qué son y qué herramientas existen","type":"webpage"},"uris":["http://www.mendeley.com/documents/?uuid=808dac14-978a-3522-9bd8-820e82288447"]}],"mendeley":{"formattedCitation":"(P. Martínez, 2018)","plainTextFormattedCitation":"(P. Martínez, 2018)"},"properties":{"noteIndex":0},"schema":"https://github.com/citation-style-language/schema/raw/master/csl-citation.json"}</w:instrText>
      </w:r>
      <w:r w:rsidR="00FB3B37">
        <w:fldChar w:fldCharType="separate"/>
      </w:r>
      <w:r w:rsidR="00FB3B37" w:rsidRPr="00FB3B37">
        <w:rPr>
          <w:noProof/>
        </w:rPr>
        <w:t>(P. Martínez, 2018)</w:t>
      </w:r>
      <w:r w:rsidR="00FB3B37">
        <w:fldChar w:fldCharType="end"/>
      </w:r>
      <w:r w:rsidRPr="000D29F3">
        <w:t>.</w:t>
      </w:r>
      <w:bookmarkEnd w:id="72"/>
    </w:p>
    <w:p w14:paraId="3923D0AD" w14:textId="6996FF9A" w:rsidR="000D29F3" w:rsidRPr="000D29F3" w:rsidRDefault="000D29F3" w:rsidP="000D29F3">
      <w:pPr>
        <w:rPr>
          <w:rStyle w:val="Ttulo3Car"/>
          <w:rFonts w:eastAsiaTheme="minorHAnsi" w:cstheme="minorBidi"/>
          <w:color w:val="auto"/>
          <w:sz w:val="22"/>
          <w:szCs w:val="22"/>
        </w:rPr>
      </w:pPr>
      <w:bookmarkStart w:id="73" w:name="_Toc38203427"/>
      <w:r w:rsidRPr="000D29F3">
        <w:lastRenderedPageBreak/>
        <w:t>Al ser representaciones simples, permiten crear múltiples versiones de un mismo proyecto de una forma rápida, así como aplicar cambios o nuevas ideas que aparezcan luego. Aquí lo importante es tener clara la estructura de la aplicación antes de empezar con la fase de desarrollo, con el fin de evitar fallos importantes de base que luego podrían suponer muchas horas de trabajo.</w:t>
      </w:r>
      <w:bookmarkEnd w:id="73"/>
    </w:p>
    <w:p w14:paraId="02996520" w14:textId="0F2C7F7E" w:rsidR="00AB332A" w:rsidRDefault="00AB332A" w:rsidP="00AB332A">
      <w:pPr>
        <w:pStyle w:val="Ttulo3"/>
        <w:rPr>
          <w:rStyle w:val="Ttulo3Car"/>
        </w:rPr>
      </w:pPr>
      <w:bookmarkStart w:id="74" w:name="_Toc54088257"/>
      <w:r w:rsidRPr="00426A82">
        <w:rPr>
          <w:rStyle w:val="Ttulo3Car"/>
        </w:rPr>
        <w:t>Conectividad</w:t>
      </w:r>
      <w:bookmarkEnd w:id="71"/>
      <w:bookmarkEnd w:id="74"/>
    </w:p>
    <w:p w14:paraId="41158094" w14:textId="59A5FA3B" w:rsidR="000D29F3" w:rsidRPr="000D29F3" w:rsidRDefault="000D29F3" w:rsidP="000D29F3">
      <w:r w:rsidRPr="000D29F3">
        <w:t xml:space="preserve">Se refiere a la comunicación que existe entre computadoras o dispositivos móviles o programas informáticos a través de un conjunto de dispositivos físicos (hardware) y de programas (software) denominados redes. Esta comunicación permite compartir tanto recursos (discos, impresoras, programas, etc.) como trabajo (tiempo de cálculo, procesamiento de datos, entre otros)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 xml:space="preserve">. </w:t>
      </w:r>
      <w:r w:rsidRPr="000D29F3">
        <w:t xml:space="preserve">A cada miembro de la red (ya sea una computadora o un dispositivo móvil) se le denomina nodo, y si la cobertura de dichos nodos solo alcanza unos pocos kilómetros, se considera a la red que los contiene una red local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w:t>
      </w:r>
    </w:p>
    <w:p w14:paraId="70F28042" w14:textId="77777777" w:rsidR="000D29F3" w:rsidRPr="000D29F3" w:rsidRDefault="000D29F3" w:rsidP="000D29F3">
      <w:r w:rsidRPr="000D29F3">
        <w:t>Para poder establecer un enlace entre un dispositivo y otro, existen un conjunto de comandos establecidos por convención llamados protocolos, los cuales deben conocer tanto emisor como receptor para poder establecer una comunicación en una red de datos. Dichos protocolos constituyen el software de la red.</w:t>
      </w:r>
    </w:p>
    <w:p w14:paraId="0C294634" w14:textId="58ADB6AB" w:rsidR="000D29F3" w:rsidRPr="000D29F3" w:rsidRDefault="000D29F3" w:rsidP="000D29F3">
      <w:r w:rsidRPr="000D29F3">
        <w:t>En una red de computadoras, a su vez, existen componentes físicos tales como estaciones de trabajo, servidores, tarjeta de interfaz de red, cableado y equipo de conectividad, lo que vendría a constituir el Hardware de la red.</w:t>
      </w:r>
    </w:p>
    <w:p w14:paraId="4B35F5FC" w14:textId="77777777" w:rsidR="00AB332A" w:rsidRDefault="00AB332A" w:rsidP="00AB332A">
      <w:pPr>
        <w:pStyle w:val="Ttulo2"/>
        <w:rPr>
          <w:rStyle w:val="Ttulo2Car"/>
        </w:rPr>
      </w:pPr>
      <w:bookmarkStart w:id="75" w:name="_Toc38203429"/>
      <w:bookmarkStart w:id="76" w:name="_Toc54088258"/>
      <w:r w:rsidRPr="00426A82">
        <w:rPr>
          <w:rStyle w:val="Ttulo2Car"/>
        </w:rPr>
        <w:t>Aplicaciones móviles</w:t>
      </w:r>
      <w:bookmarkEnd w:id="75"/>
      <w:bookmarkEnd w:id="76"/>
    </w:p>
    <w:p w14:paraId="702A91DF" w14:textId="42B2B292" w:rsidR="00AB332A" w:rsidRPr="00E43355" w:rsidRDefault="00AB332A" w:rsidP="00770E0E">
      <w:pPr>
        <w:ind w:firstLine="708"/>
      </w:pPr>
      <w:r>
        <w:t>Una aplicación móvil es un programa al que un usuario que posea un dispositivo móvil puede descargar y acceder directamente desde dicho dispositivo. Es una aplicación informática diseñada para ser ejecutada en smartphones, tabletas y otros dispositivos móviles</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Estas aplicaciones a su vez están clasificadas según sus características frente a su integración a los dispositivos para los cuales fueron desarrolladas.</w:t>
      </w:r>
    </w:p>
    <w:p w14:paraId="2C2B033C" w14:textId="77777777" w:rsidR="00AB332A" w:rsidRDefault="00AB332A" w:rsidP="00AB332A">
      <w:pPr>
        <w:pStyle w:val="Ttulo3"/>
        <w:rPr>
          <w:rStyle w:val="Ttulo3Car"/>
        </w:rPr>
      </w:pPr>
      <w:bookmarkStart w:id="77" w:name="_Toc38203430"/>
      <w:bookmarkStart w:id="78" w:name="_Toc54088259"/>
      <w:r w:rsidRPr="00D61639">
        <w:rPr>
          <w:rStyle w:val="Ttulo3Car"/>
        </w:rPr>
        <w:t>Apps nativas</w:t>
      </w:r>
      <w:bookmarkEnd w:id="77"/>
      <w:bookmarkEnd w:id="78"/>
    </w:p>
    <w:p w14:paraId="0927EBF1" w14:textId="174E97D3" w:rsidR="00AB332A" w:rsidRPr="00E43355" w:rsidRDefault="00AB332A" w:rsidP="00770E0E">
      <w:pPr>
        <w:ind w:firstLine="708"/>
      </w:pPr>
      <w:r>
        <w:t xml:space="preserve">Se refiere a las aplicaciones que fueron escritas y desarrolladas específicamente para un Sistema Operativo móvil concreto (ya fuese Android, iOS o Windows Phone). Para lograr un desarrollo puramente nativo, las aplicaciones de Android se escriben en Java, las aplicaciones de iOS en C y las aplicaciones de Windows Phone utilizan .NET. La característica principal de las aplicaciones nativas es que dichas aplicaciones tienen acceso ilimitado al hardware del dispositivo y poseen soporte para todo lo referente a la interfaz de usuario y a las interacciones disponibles en el entorno operativo móvil respectivo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rsidR="00FB3B37">
        <w:t>.</w:t>
      </w:r>
    </w:p>
    <w:p w14:paraId="5B93398B" w14:textId="77777777" w:rsidR="00AB332A" w:rsidRDefault="00AB332A" w:rsidP="00770E0E">
      <w:pPr>
        <w:pStyle w:val="Ttulo3"/>
        <w:rPr>
          <w:rStyle w:val="Ttulo3Car"/>
        </w:rPr>
      </w:pPr>
      <w:bookmarkStart w:id="79" w:name="_Toc38203431"/>
      <w:bookmarkStart w:id="80" w:name="_Toc54088260"/>
      <w:r w:rsidRPr="00D61639">
        <w:rPr>
          <w:rStyle w:val="Ttulo3Car"/>
        </w:rPr>
        <w:t>Apps hibridas</w:t>
      </w:r>
      <w:bookmarkEnd w:id="79"/>
      <w:bookmarkEnd w:id="80"/>
    </w:p>
    <w:p w14:paraId="3A135DCB" w14:textId="1B4C400A" w:rsidR="00AB332A" w:rsidRPr="002F6A5C" w:rsidRDefault="00AB332A" w:rsidP="00FF5D02">
      <w:pPr>
        <w:ind w:firstLine="708"/>
      </w:pPr>
      <w:r>
        <w:t xml:space="preserve">Se refiere a las aplicaciones que no es completamente una aplicación web, pero tampoco es una aplicación nativa. Básicamente es una aplicación escrita en HTML5, </w:t>
      </w:r>
      <w:r>
        <w:lastRenderedPageBreak/>
        <w:t>JavaScript APIs y CSS, pero se ejecuta mediante un contenedor de aplicaciones nativas. La característica principal de una aplicación híbrida es que está desarrollada con lenguajes de web estándares, pero generalmente tiene acceso a la API y el hardware nativo del dispositivo. Algunos de los más reconocidos y más usados frameworks móviles híbridos son PhoneGap, Appcelerator y Appspresso</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xml:space="preserve">. </w:t>
      </w:r>
    </w:p>
    <w:p w14:paraId="1401F57D" w14:textId="77777777" w:rsidR="00AB332A" w:rsidRDefault="00AB332A" w:rsidP="00770E0E">
      <w:pPr>
        <w:pStyle w:val="Ttulo3"/>
        <w:rPr>
          <w:rStyle w:val="Ttulo3Car"/>
        </w:rPr>
      </w:pPr>
      <w:bookmarkStart w:id="81" w:name="_Toc38203432"/>
      <w:bookmarkStart w:id="82" w:name="_Toc54088261"/>
      <w:r w:rsidRPr="00D61639">
        <w:rPr>
          <w:rStyle w:val="Ttulo3Car"/>
        </w:rPr>
        <w:t>Web app</w:t>
      </w:r>
      <w:bookmarkEnd w:id="81"/>
      <w:bookmarkEnd w:id="82"/>
    </w:p>
    <w:p w14:paraId="2A336D7D" w14:textId="77777777" w:rsidR="00AB332A" w:rsidRDefault="00AB332A" w:rsidP="00770E0E">
      <w:r>
        <w:t>Son herramientas alojadas en un servidor a las que los usuarios pueden acceder desde internet mediante un navegador web genéricos o específico, dependiendo del lenguaje de programación. Las aplicaciones web están clasificadas en:</w:t>
      </w:r>
    </w:p>
    <w:p w14:paraId="11FC2D47" w14:textId="77777777" w:rsidR="00AB332A" w:rsidRDefault="00AB332A" w:rsidP="00770E0E">
      <w:pPr>
        <w:pStyle w:val="Ttulo4"/>
      </w:pPr>
      <w:bookmarkStart w:id="83" w:name="_Toc54088262"/>
      <w:r>
        <w:t>Aplicaciones web móviles dedicadas.</w:t>
      </w:r>
      <w:bookmarkEnd w:id="83"/>
    </w:p>
    <w:p w14:paraId="1261C09B" w14:textId="7331362D" w:rsidR="00AB332A" w:rsidRDefault="00AB332A" w:rsidP="00770E0E">
      <w:r>
        <w:t xml:space="preserve">Se refieren a las aplicaciones web que son diseñadas y desarrolladas para emular a las aplicaciones nativas del sistema operativo local tanto como sea posible, pero se ejecutan en un navegador web de la plataforma del host. Estas aplicaciones están desarrolladas con una combinación de HTML5, JavaScript y </w:t>
      </w:r>
      <w:r w:rsidR="00FF5D02">
        <w:t xml:space="preserve">CSS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w:t>
      </w:r>
    </w:p>
    <w:p w14:paraId="4B26BC8B" w14:textId="77777777" w:rsidR="00AB332A" w:rsidRDefault="00AB332A" w:rsidP="00770E0E">
      <w:pPr>
        <w:pStyle w:val="Ttulo4"/>
        <w:rPr>
          <w:rStyle w:val="Ttulo3Car"/>
          <w:sz w:val="22"/>
          <w:szCs w:val="22"/>
        </w:rPr>
      </w:pPr>
      <w:bookmarkStart w:id="84" w:name="_Toc54088263"/>
      <w:r>
        <w:rPr>
          <w:rStyle w:val="Ttulo3Car"/>
          <w:sz w:val="22"/>
          <w:szCs w:val="22"/>
        </w:rPr>
        <w:t>Aplicaciones web móviles genéricas</w:t>
      </w:r>
      <w:bookmarkEnd w:id="84"/>
    </w:p>
    <w:p w14:paraId="776D35C7" w14:textId="6289AF50" w:rsidR="0031716B" w:rsidRPr="00AB332A" w:rsidRDefault="00AB332A" w:rsidP="00770E0E">
      <w:pPr>
        <w:rPr>
          <w:rStyle w:val="Ttulo3Car"/>
          <w:rFonts w:eastAsiaTheme="minorHAnsi" w:cstheme="minorBidi"/>
          <w:color w:val="auto"/>
          <w:sz w:val="22"/>
          <w:szCs w:val="22"/>
        </w:rPr>
      </w:pPr>
      <w:r>
        <w:t>Es otro término utilizado para las versiones móviles de sitios web. Técnicamente hay varias maneras de crear y desarrollar versiones móviles, sin embargo, la premisa usual es que la versión de escritorio de un sitio web realiza una verificación de dispositivos móviles a través de un identificador usuario-agente desde el navegador. Una vez que un dispositivo móvil es detectado, el usuario-agente es redirigido ya sea a un sitio web móvil dedicado creado para ese dispositivo en concreto o a un sitio web que utiliza técnicas de diseño web sensible a fin de proveer el mismo contenido a una variedad de dispositivos</w:t>
      </w:r>
      <w:r w:rsidR="00FB3B37">
        <w:t xml:space="preserve"> </w:t>
      </w:r>
      <w:r w:rsidR="00FB3B37">
        <w:fldChar w:fldCharType="begin" w:fldLock="1"/>
      </w:r>
      <w:r w:rsidR="00FB3B37">
        <w:instrText>ADDIN CSL_CITATION {"citationItems":[{"id":"ITEM-1","itemData":{"author":[{"dropping-particle":"","family":"Jobe","given":"William","non-dropping-particle":"","parse-names":false,"suffix":""}],"container-title":"International Journal of Interactive Mobile Technoloies","id":"ITEM-1","issue":"4","issued":{"date-parts":[["2013","10","4"]]},"page":"2-7","publisher-place":"Estocolmo","title":"Native Apps Vs. Mobile Web Apps | Jobe | International Journal of Interactive Mobile Technologies (iJIM)","type":"article-journal","volume":"7"},"uris":["http://www.mendeley.com/documents/?uuid=7fa1b435-af08-32e4-bb15-5ef2b98ec95f"]}],"mendeley":{"formattedCitation":"(Jobe, 2013)","plainTextFormattedCitation":"(Jobe, 2013)","previouslyFormattedCitation":"(Jobe, 2013)"},"properties":{"noteIndex":0},"schema":"https://github.com/citation-style-language/schema/raw/master/csl-citation.json"}</w:instrText>
      </w:r>
      <w:r w:rsidR="00FB3B37">
        <w:fldChar w:fldCharType="separate"/>
      </w:r>
      <w:r w:rsidR="00FB3B37" w:rsidRPr="00FB3B37">
        <w:rPr>
          <w:noProof/>
        </w:rPr>
        <w:t>(Jobe, 2013)</w:t>
      </w:r>
      <w:r w:rsidR="00FB3B37">
        <w:fldChar w:fldCharType="end"/>
      </w:r>
      <w:r>
        <w:t>.</w:t>
      </w:r>
    </w:p>
    <w:p w14:paraId="33B51C6A" w14:textId="77777777" w:rsidR="0031716B" w:rsidRDefault="0031716B" w:rsidP="0031716B">
      <w:pPr>
        <w:pStyle w:val="Ttulo2"/>
        <w:rPr>
          <w:rStyle w:val="Ttulo2Car"/>
        </w:rPr>
      </w:pPr>
      <w:bookmarkStart w:id="85" w:name="_Toc54088264"/>
      <w:r w:rsidRPr="00426A82">
        <w:rPr>
          <w:rStyle w:val="Ttulo2Car"/>
        </w:rPr>
        <w:t>Bases de datos</w:t>
      </w:r>
      <w:bookmarkEnd w:id="85"/>
    </w:p>
    <w:p w14:paraId="460FD192" w14:textId="77777777" w:rsidR="0031716B" w:rsidRDefault="0031716B" w:rsidP="0031716B">
      <w:pPr>
        <w:ind w:firstLine="708"/>
      </w:pPr>
      <w:r>
        <w:t xml:space="preserve">Las bases de datos son una colección de datos almacenados de forma estructurada e indexada, a la cual uno o varios usuarios pueden tener acceso para utilizar dichos datos y convertirlos en información útil, complementando esta definición, </w:t>
      </w:r>
      <w:r>
        <w:fldChar w:fldCharType="begin" w:fldLock="1"/>
      </w:r>
      <w:r>
        <w:instrText>ADDIN CSL_CITATION {"citationItems":[{"id":"ITEM-1","itemData":{"URL":"http://www.maestrosdelweb.com/que-son-las-bases-de-datos/","accessed":{"date-parts":[["2020","4","17"]]},"author":[{"dropping-particle":"","family":"Pérez Valdés","given":"Damian","non-dropping-particle":"","parse-names":false,"suffix":""}],"container-title":"¿Qué son las bases de datos? - Maestros de la web","id":"ITEM-1","issued":{"date-parts":[["2007","10","26"]]},"title":"¿Qué son las bases de datos?","type":"webpage"},"uris":["http://www.mendeley.com/documents/?uuid=432aa0d1-ccb8-3073-97a3-6fb971091b18"]}],"mendeley":{"formattedCitation":"(Pérez Valdés, 2007)","plainTextFormattedCitation":"(Pérez Valdés, 2007)","previouslyFormattedCitation":"(Pérez Valdés, 2007)"},"properties":{"noteIndex":0},"schema":"https://github.com/citation-style-language/schema/raw/master/csl-citation.json"}</w:instrText>
      </w:r>
      <w:r>
        <w:fldChar w:fldCharType="separate"/>
      </w:r>
      <w:r w:rsidRPr="00533083">
        <w:rPr>
          <w:noProof/>
        </w:rPr>
        <w:t>(Pérez Valdés, 2007)</w:t>
      </w:r>
      <w:r>
        <w:fldChar w:fldCharType="end"/>
      </w:r>
      <w:r>
        <w:t>define a una base de datos de la siguiente forma “</w:t>
      </w:r>
      <w:r w:rsidRPr="00533083">
        <w:rPr>
          <w:i/>
          <w:iCs/>
        </w:rPr>
        <w:t>la base de datos es un sistema formado por un conjunto de datos almacenados en discos que permiten el acceso directo a ellos y un conjunto de programas que manipulen ese conjunto de datos</w:t>
      </w:r>
      <w:r>
        <w:t xml:space="preserve">”, dándonos una explicación de cómo se encontraban estructuradas las bases de dados hace algunos años, de  donde podemos rescatar como han dado un salto inmenso en ámbitos importantes como la facilidad de manipular la información y la distribución que estas pueden tener. Como características importantes de las bases de datos encontramos la organización, la forma en que se encuentran almacenados los datos, el tipo de relación que contienen los datos entre sí, la distribución de la base de datos, la cual determinara el acceso a la información, también el tipo de objetos que estas pueden almacenar.  </w:t>
      </w:r>
    </w:p>
    <w:p w14:paraId="67E79751" w14:textId="77777777" w:rsidR="0031716B" w:rsidRDefault="0031716B" w:rsidP="0031716B">
      <w:pPr>
        <w:pStyle w:val="Ttulo3"/>
      </w:pPr>
      <w:bookmarkStart w:id="86" w:name="_Toc54088265"/>
      <w:r>
        <w:t>Bases de datos relacionales</w:t>
      </w:r>
      <w:bookmarkEnd w:id="86"/>
    </w:p>
    <w:p w14:paraId="3AA4F0FE" w14:textId="77777777" w:rsidR="0031716B" w:rsidRDefault="0031716B" w:rsidP="0031716B">
      <w:pPr>
        <w:ind w:firstLine="708"/>
      </w:pPr>
      <w:r>
        <w:t xml:space="preserve">Se conocen como bases de datos relacionales en las cuales los datos que obtenemos se pueden organizar de forma estructurada, fija, por medio de tablas, </w:t>
      </w:r>
      <w:r>
        <w:lastRenderedPageBreak/>
        <w:t>permitiendo de esta forma relacionar los datos entre si de una forma simple. Cada una de las filas de una tabla se compone de una cantidad N de datos, de los cuales uno de estos será el identificador de dicha fila, dicho dato se conoce como llave primaria, esta llave será la que permitirá la relación de los datos entre sí, de modo que, al relacionar dicha fila solo se tendrá que indicar en la misma o en otra tabla la clave primaria, dicho dato será una clave foránea que permitirá el acceso a la información de los datos de la fila en la tabla origen.</w:t>
      </w:r>
    </w:p>
    <w:p w14:paraId="64BE0FB2" w14:textId="77777777" w:rsidR="0031716B" w:rsidRDefault="0031716B" w:rsidP="0031716B">
      <w:r>
        <w:t xml:space="preserve">Cabe resaltar que debido a que este tipo de bases de datos tienen una estructura estática, como lo relata </w:t>
      </w:r>
      <w:r>
        <w:fldChar w:fldCharType="begin" w:fldLock="1"/>
      </w:r>
      <w:r>
        <w:instrText>ADDIN CSL_CITATION {"citationItems":[{"id":"ITEM-1","itemData":{"URL":"https://www.pragma.com.co/academia/lecciones/bases-de-datos-relacionales-vs.-no-relacionales","accessed":{"date-parts":[["2020","4","18"]]},"author":[{"dropping-particle":"","family":"Rendon","given":"Yecid Alexis","non-dropping-particle":"","parse-names":false,"suffix":""}],"container-title":"Academiapragma","id":"ITEM-1","issued":{"date-parts":[["2019","5","28"]]},"title":"Bases de datos relacionales vs. no relacionales","type":"webpage"},"uris":["http://www.mendeley.com/documents/?uuid=423ac4e3-e6fc-367a-baab-cc450d53670e"]}],"mendeley":{"formattedCitation":"(Rendon, 2019)","plainTextFormattedCitation":"(Rendon, 2019)","previouslyFormattedCitation":"(Rendon, 2019)"},"properties":{"noteIndex":0},"schema":"https://github.com/citation-style-language/schema/raw/master/csl-citation.json"}</w:instrText>
      </w:r>
      <w:r>
        <w:fldChar w:fldCharType="separate"/>
      </w:r>
      <w:r w:rsidRPr="00EA754F">
        <w:rPr>
          <w:noProof/>
        </w:rPr>
        <w:t>(Rendon, 2019)</w:t>
      </w:r>
      <w:r>
        <w:fldChar w:fldCharType="end"/>
      </w:r>
      <w:r>
        <w:t xml:space="preserve"> “</w:t>
      </w:r>
      <w:r w:rsidRPr="00EA754F">
        <w:rPr>
          <w:i/>
          <w:iCs/>
        </w:rPr>
        <w:t>Para manipular los datos en SQL, se requiere primero determinar la estructura de estos, si se cambia la estructura de uno de los datos, puede perjudicar todo el sistema, ya que las tablas están relacionadas.</w:t>
      </w:r>
      <w:r>
        <w:rPr>
          <w:i/>
          <w:iCs/>
        </w:rPr>
        <w:t xml:space="preserve">”, </w:t>
      </w:r>
      <w:r>
        <w:t>dicha estructura restringe los futuros cambios que se requieran en la base de datos, por lo cual nace la necesidad de crear un nuevo tipo de bases de datos más flexibles.</w:t>
      </w:r>
    </w:p>
    <w:p w14:paraId="6A6D0E2E" w14:textId="77777777" w:rsidR="0031716B" w:rsidRDefault="0031716B" w:rsidP="0031716B">
      <w:r>
        <w:t>Algunas bases de datos relacionales son las siguientes:</w:t>
      </w:r>
    </w:p>
    <w:p w14:paraId="74C5F7D7" w14:textId="77777777" w:rsidR="0031716B" w:rsidRDefault="0031716B" w:rsidP="0031716B">
      <w:pPr>
        <w:pStyle w:val="Ttulo4"/>
      </w:pPr>
      <w:bookmarkStart w:id="87" w:name="_Toc54088266"/>
      <w:r>
        <w:t>Oracle</w:t>
      </w:r>
      <w:bookmarkEnd w:id="87"/>
    </w:p>
    <w:p w14:paraId="69C1D9FB" w14:textId="77777777" w:rsidR="0031716B" w:rsidRDefault="0031716B" w:rsidP="0031716B">
      <w:pPr>
        <w:ind w:firstLine="708"/>
      </w:pPr>
      <w:r>
        <w:t xml:space="preserve">Sistema de gestión de bases de datos relaciones el cual es una herramienta cliente/servidor útil para la gestión de bases de datos, este sistema costa de una gran potencia, siendo creada en 1970 bajo el nombre de Relational Software. </w:t>
      </w:r>
      <w:r>
        <w:fldChar w:fldCharType="begin" w:fldLock="1"/>
      </w:r>
      <w: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fldChar w:fldCharType="separate"/>
      </w:r>
      <w:r w:rsidRPr="00D5535D">
        <w:rPr>
          <w:noProof/>
        </w:rPr>
        <w:t>(Vegas, 1998)</w:t>
      </w:r>
      <w:r>
        <w:fldChar w:fldCharType="end"/>
      </w:r>
      <w:r>
        <w:t xml:space="preserve"> explica la composición y estructura de una base de datos Oracle:</w:t>
      </w:r>
    </w:p>
    <w:p w14:paraId="4CD45B28" w14:textId="77777777" w:rsidR="0031716B" w:rsidRPr="00D5535D" w:rsidRDefault="0031716B" w:rsidP="0031716B">
      <w:pPr>
        <w:ind w:left="708"/>
        <w:rPr>
          <w:i/>
          <w:iCs/>
        </w:rPr>
      </w:pPr>
      <w:r w:rsidRPr="00D5535D">
        <w:rPr>
          <w:i/>
          <w:iCs/>
        </w:rPr>
        <w:t>Una Base de Datos Oracle está almacenada físicamente en ficheros, y la correspondencia entre los ficheros y las tablas es posible gracias a las estructuras internas de la BD, que permiten que diferentes tipos de datos estén almacenados físicamente separados. Está división lógica se hace gracias a los espacios de tablas, tablespaces.</w:t>
      </w:r>
      <w:r>
        <w:rPr>
          <w:i/>
          <w:iCs/>
        </w:rPr>
        <w:fldChar w:fldCharType="begin" w:fldLock="1"/>
      </w:r>
      <w:r>
        <w:rPr>
          <w:i/>
          <w:iCs/>
        </w:rP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rPr>
          <w:i/>
          <w:iCs/>
        </w:rPr>
        <w:fldChar w:fldCharType="separate"/>
      </w:r>
      <w:r w:rsidRPr="00D5535D">
        <w:rPr>
          <w:iCs/>
          <w:noProof/>
        </w:rPr>
        <w:t>(Vegas, 1998)</w:t>
      </w:r>
      <w:r>
        <w:rPr>
          <w:i/>
          <w:iCs/>
        </w:rPr>
        <w:fldChar w:fldCharType="end"/>
      </w:r>
    </w:p>
    <w:p w14:paraId="09B9F9BB" w14:textId="77777777" w:rsidR="0031716B" w:rsidRDefault="0031716B" w:rsidP="0031716B">
      <w:pPr>
        <w:pStyle w:val="Ttulo4"/>
      </w:pPr>
      <w:bookmarkStart w:id="88" w:name="_Toc54088267"/>
      <w:r>
        <w:t>Microsoft SQL Server</w:t>
      </w:r>
      <w:bookmarkEnd w:id="88"/>
    </w:p>
    <w:p w14:paraId="3EAE3980" w14:textId="77777777" w:rsidR="0031716B" w:rsidRPr="006E71A7" w:rsidRDefault="0031716B" w:rsidP="0031716B">
      <w:pPr>
        <w:ind w:firstLine="708"/>
      </w:pPr>
      <w:r>
        <w:t xml:space="preserve">Microsoft SQL Server, o por su abreviatura M-S Server, es un sistema de gestión de bases de datos relacionales creado por Microsoft, lanzado el 24 de abril de 1989, el cual tiene como lenguaje de manipulación Transact-SQL, el cual es definido por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6E71A7">
        <w:rPr>
          <w:noProof/>
        </w:rPr>
        <w:t>(Santamaría &amp; Hernández, 2000)</w:t>
      </w:r>
      <w:r>
        <w:fldChar w:fldCharType="end"/>
      </w:r>
      <w:r>
        <w:t xml:space="preserve"> como “</w:t>
      </w:r>
      <w:r w:rsidRPr="006E71A7">
        <w:rPr>
          <w:i/>
          <w:iCs/>
        </w:rPr>
        <w:t>una aplicación de las normas ANSI / ISO estándar Structured Query Language (SQL) utilizado por ambas Microsoft y Sybase.”</w:t>
      </w:r>
      <w:r>
        <w:t xml:space="preserve"> Como algunas de sus características son el soporte de transacciones y de procedimientos almacenados, tener escalabilidad, estabilidad y seguridad, un potente entorno grafico para el uso de DDL y DML (lenguajes de definición y manipulación de datos respectivamente), entre otras características que lo hacen un sistema útil para el mundo empresarial.</w:t>
      </w:r>
    </w:p>
    <w:p w14:paraId="3CE0B0AD" w14:textId="77777777" w:rsidR="0031716B" w:rsidRDefault="0031716B" w:rsidP="0031716B">
      <w:pPr>
        <w:pStyle w:val="Ttulo4"/>
      </w:pPr>
      <w:bookmarkStart w:id="89" w:name="_Toc54088268"/>
      <w:r>
        <w:t>MySQL</w:t>
      </w:r>
      <w:bookmarkEnd w:id="89"/>
    </w:p>
    <w:p w14:paraId="12E6BA23" w14:textId="77777777" w:rsidR="0031716B" w:rsidRPr="003B460E" w:rsidRDefault="0031716B" w:rsidP="0031716B">
      <w:pPr>
        <w:ind w:firstLine="708"/>
      </w:pPr>
      <w:r>
        <w:t xml:space="preserve">Otro de los sistemas de gestión de bases de datos más usados en la actualidad, el cual fue creado por la empresa sueca MySQLAB, pero luego fue comprado por Oracle en 2008. Este es un sistema de base de datos de código abierto, el cual tiene algunos derivados como </w:t>
      </w:r>
      <w:r w:rsidRPr="00174023">
        <w:t>Drizzle</w:t>
      </w:r>
      <w:r>
        <w:t xml:space="preserve">, MariaDB y </w:t>
      </w:r>
      <w:r w:rsidRPr="00174023">
        <w:t>Percona Server con XtraDB</w:t>
      </w:r>
      <w:r>
        <w:t>, cada uno de estos con mejoras notables frente al funcionamiento de MySQl. () relata sobre el campo de uso de MySQL lo siguiente “</w:t>
      </w:r>
      <w:r w:rsidRPr="00174023">
        <w:rPr>
          <w:i/>
          <w:iCs/>
        </w:rPr>
        <w:t xml:space="preserve">A pesar de que se puede utilizar en una amplia gama de </w:t>
      </w:r>
      <w:r w:rsidRPr="00174023">
        <w:rPr>
          <w:i/>
          <w:iCs/>
        </w:rPr>
        <w:lastRenderedPageBreak/>
        <w:t>aplicaciones, MySQL se asocia más con las aplicaciones basadas en la web y la publicación en línea y es un componente importante de una pila empresarial de código abierto llamado LAMP</w:t>
      </w:r>
      <w:r>
        <w:t>” (LAMP es una conocida plataforma de desarrollo la cual hace uso de Linus como su sistema operativo, Apache como servidor web, MySQL como sus sistema de gestión de bases de datos, a PHP, Perl o Python como leguaje de programación orientado a objetos).</w:t>
      </w:r>
    </w:p>
    <w:p w14:paraId="387F89A9" w14:textId="77777777" w:rsidR="0031716B" w:rsidRDefault="0031716B" w:rsidP="0031716B">
      <w:pPr>
        <w:pStyle w:val="Ttulo4"/>
      </w:pPr>
      <w:bookmarkStart w:id="90" w:name="_Toc54088269"/>
      <w:r>
        <w:t>PostgreSQL</w:t>
      </w:r>
      <w:bookmarkEnd w:id="90"/>
    </w:p>
    <w:p w14:paraId="0FD0F409" w14:textId="77777777" w:rsidR="0031716B" w:rsidRPr="003B460E" w:rsidRDefault="0031716B" w:rsidP="0031716B">
      <w:pPr>
        <w:ind w:firstLine="708"/>
      </w:pPr>
      <w:r>
        <w:t xml:space="preserve">PostgreSQL es un servidor de base de datos relacionales de código abierto (esto indica que es un servidor no operado por una compañía especifica sino por una comunidad de programadores la cual se denomina como (PostgreSQL Global Development Group, o por sus siglas PGDG), que tiene como característica principal su uso orientado a objetos. Sus inicios se pueden explicar por medio de </w:t>
      </w:r>
      <w:r>
        <w:fldChar w:fldCharType="begin" w:fldLock="1"/>
      </w:r>
      <w:r>
        <w:instrText>ADDIN CSL_CITATION {"citationItems":[{"id":"ITEM-1","itemData":{"abstract":"PostgreSQL PostgreSQL es un servidor de base de datos objeto relacional libre, ya que incluye características de la orientación a objetos, como puede ser la herencia, tipos de datos, funciones, restricciones, disparadores, reglas e integridad transaccional, liberado bajo la licencia BSD. Como muchos otros proyectos open source, el desarrollo de PostgreSQL no es manejado por una sola compañía sino que es dirigido por una comunidad de desarrolladores y organizaciones comerciales las cuales trabajan en su desarrollo, dicha comunidad es denominada el PGDG (PostgreSQL Global Development Group). Historia PostgreSQL ha tenido una larga evolución, comenzando con el proyecto Ingres en la Universidad de Berkeley. Este proyecto, liderado por Michael Stonebraker, fue uno de los primeros intentos en implementar un motor de base de datos relacional. Después de haber trabajado un largo tiempo en Ingres y de haber tenido una experiencia comercial con el mismo, Michael decidió volver a la Universidad para trabajar en un nuevo proyecto sobre la experiencia de Ingres, dicho proyecto fue llamado post-ingres o simplemente POSTGRES. En proyecto post-ingres pretendía resolver los problemas con el modelo de base de datos relacional que habían sido aclarados a comienzos de los años 1980. El principal de estos problemas era la incapacidad del modelo relacional de comprender \"tipos\", es decir, combinaciones de datos simples que conforman una única unidad. Actualmente estos son llamados objetos. Se esforzaron en introducir la menor cantidad posible de funcionalidades para completar el soporte de tipos. Estas funcionalidades incluían la habilidad de definir tipos, pero también la habilidad de describir relaciones-las cuales hasta ese momento eran ampliamente utilizadas pero mantenidas completamente por el usuario. En POSTGRES la base de datos \"comprendía\" las relaciones y podía obtener información de tablas relacionadas utilizando reglas. El siguiente cuadro representa los hitos más importantes en la vida del proyecto POSTGRES. 1986 ­ se publicaron varios papers que describían las bases del sistema. 1988 ­ ya se contaba con una versión utilizable. 1989 ­ el grupo liberaba la versión 1 para una pequeña comunidad de usuarios. 1990 ­ se liberaba la versión 2 la cual tenía prácticamente reescrito el sistema de reglas. 1991 ­ liberación de la versión 3, esta añadía la capacidad de multiples motores de almacenamiento 1993 ­ crecimiento importante de la comunidad de usuarios, la cual dema…","author":[{"dropping-particle":"","family":"Aliaga Ibarra","given":"Antonio","non-dropping-particle":"","parse-names":false,"suffix":""},{"dropping-particle":"","family":"Miani Flores","given":"Marcos Agustin","non-dropping-particle":"","parse-names":false,"suffix":""}],"id":"ITEM-1","issued":{"date-parts":[["2008","1","21"]]},"title":"PostgreSQL","type":"report"},"uris":["http://www.mendeley.com/documents/?uuid=05317694-9620-3015-910d-2ea24792df3f"]}],"mendeley":{"formattedCitation":"(Aliaga Ibarra &amp; Miani Flores, 2008)","plainTextFormattedCitation":"(Aliaga Ibarra &amp; Miani Flores, 2008)","previouslyFormattedCitation":"(Aliaga Ibarra &amp; Miani Flores, 2008)"},"properties":{"noteIndex":0},"schema":"https://github.com/citation-style-language/schema/raw/master/csl-citation.json"}</w:instrText>
      </w:r>
      <w:r>
        <w:fldChar w:fldCharType="separate"/>
      </w:r>
      <w:r w:rsidRPr="00FC4292">
        <w:rPr>
          <w:noProof/>
        </w:rPr>
        <w:t>(Aliaga Ibarra &amp; Miani Flores, 2008)</w:t>
      </w:r>
      <w:r>
        <w:fldChar w:fldCharType="end"/>
      </w:r>
      <w:r>
        <w:t xml:space="preserve"> el cual relata “</w:t>
      </w:r>
      <w:r w:rsidRPr="00FC4292">
        <w:rPr>
          <w:i/>
          <w:iCs/>
        </w:rPr>
        <w:t>PostgreSQL ha tenido una larga evolución, comenzando con el proyecto Ingres en la Universidad de Berkeley. Este proyecto, liderado por Michael Stonebraker, fue uno de los primeros intentos en implementar un motor de base de datos relacional.”</w:t>
      </w:r>
    </w:p>
    <w:p w14:paraId="5E2EB65D" w14:textId="77777777" w:rsidR="0031716B" w:rsidRDefault="0031716B" w:rsidP="0031716B">
      <w:pPr>
        <w:pStyle w:val="Ttulo4"/>
      </w:pPr>
      <w:bookmarkStart w:id="91" w:name="_Toc54088270"/>
      <w:r>
        <w:t>MariaDB</w:t>
      </w:r>
      <w:bookmarkEnd w:id="91"/>
    </w:p>
    <w:p w14:paraId="4116F75C" w14:textId="77777777" w:rsidR="0031716B" w:rsidRDefault="0031716B" w:rsidP="0031716B">
      <w:pPr>
        <w:ind w:firstLine="708"/>
      </w:pPr>
      <w:r>
        <w:t xml:space="preserve">Otro de los gestores de bases de datos muy conocidos es MariaDB, el cual tiene una relación directa con la historia de MySQL, ya que, como explica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346DDA">
        <w:rPr>
          <w:noProof/>
        </w:rPr>
        <w:t>(Santamaría &amp; Hernández, 2000)</w:t>
      </w:r>
      <w:r>
        <w:fldChar w:fldCharType="end"/>
      </w:r>
      <w:r>
        <w:t xml:space="preserve"> </w:t>
      </w:r>
    </w:p>
    <w:p w14:paraId="291C5BA4" w14:textId="77777777" w:rsidR="0031716B" w:rsidRDefault="0031716B" w:rsidP="0031716B">
      <w:pPr>
        <w:ind w:left="708"/>
        <w:rPr>
          <w:i/>
          <w:iCs/>
        </w:rPr>
      </w:pPr>
      <w:r w:rsidRPr="00346DDA">
        <w:rPr>
          <w:i/>
          <w:iCs/>
        </w:rPr>
        <w:t>MariaDB surge a raíz de la compra, de la compañía desarrolladora de otro (SGBD) llamado MySQL, por la empresa Sun Microsystems. El desarrollador original, decide tomar el código fuente original de MySQL y genera un derivado con mejoras y cambios a los que llama MariaDB. </w:t>
      </w:r>
    </w:p>
    <w:p w14:paraId="3FF4668A" w14:textId="77777777" w:rsidR="0031716B" w:rsidRDefault="0031716B" w:rsidP="0031716B">
      <w:r>
        <w:t>Esto genero el hecho de que MariaDB este como un producto de licencia de uso libre por parte del público general, aparte de la disponibilidad, MariaDB presenta mejoras notables con MySQL como son lo son las mejoras en las pruebas, la facilidad de uso, entre otras.</w:t>
      </w:r>
    </w:p>
    <w:p w14:paraId="1E0E8C4F" w14:textId="77777777" w:rsidR="0031716B" w:rsidRDefault="0031716B" w:rsidP="0031716B">
      <w:pPr>
        <w:pStyle w:val="Ttulo3"/>
      </w:pPr>
      <w:bookmarkStart w:id="92" w:name="_Toc54088271"/>
      <w:r>
        <w:t>Bases de datos no relacionales</w:t>
      </w:r>
      <w:bookmarkEnd w:id="92"/>
    </w:p>
    <w:p w14:paraId="2F2973D0" w14:textId="77777777" w:rsidR="0031716B" w:rsidRDefault="0031716B" w:rsidP="0031716B">
      <w:pPr>
        <w:ind w:firstLine="708"/>
      </w:pPr>
      <w:r>
        <w:t xml:space="preserve">Como se expuso anteriormente, las bases de datos relacionales tienen estructuras estáticas, las cuales afectan la manipulación futura de los datos, la velocidad para el acceso a los datos almacenados, y demás problemas que presentan las bases de datos relacionales y sus sistemas de gestión, ahí  es donde, en busca de solucionar dichos problemas nace el concepto de las bases de datos no relacionales, las cuales tiene una gran importancia en el campo de las aplicaciones web, apps móviles y el internet de las cosas. </w:t>
      </w:r>
    </w:p>
    <w:p w14:paraId="644CC67B" w14:textId="77777777" w:rsidR="0031716B" w:rsidRDefault="0031716B" w:rsidP="0031716B">
      <w:r>
        <w:t xml:space="preserve">Basados en </w:t>
      </w:r>
      <w:r>
        <w:fldChar w:fldCharType="begin" w:fldLock="1"/>
      </w:r>
      <w:r>
        <w:instrText>ADDIN CSL_CITATION {"citationItems":[{"id":"ITEM-1","itemData":{"URL":"https://www.silicon.es/bases-datos-no-relacionales-nosql-cuando-usarlas-2324948","accessed":{"date-parts":[["2020","4","18"]]},"author":[{"dropping-particle":"","family":"Baquero","given":"José María","non-dropping-particle":"","parse-names":false,"suffix":""}],"container-title":"Bases de Datos No Relacionales (NoSQL)","id":"ITEM-1","issued":{"date-parts":[["2016","12","13"]]},"title":"Bases de Datos No Relacionales (NoSQL): cuándo, cómo y para qué usarlas | Silicon","type":"webpage"},"uris":["http://www.mendeley.com/documents/?uuid=6f1bbabf-24e2-3fcc-ae9f-f5bdfafaf1a6"]}],"mendeley":{"formattedCitation":"(Baquero, 2016)","plainTextFormattedCitation":"(Baquero, 2016)","previouslyFormattedCitation":"(Baquero, 2016)"},"properties":{"noteIndex":0},"schema":"https://github.com/citation-style-language/schema/raw/master/csl-citation.json"}</w:instrText>
      </w:r>
      <w:r>
        <w:fldChar w:fldCharType="separate"/>
      </w:r>
      <w:r w:rsidRPr="003462BC">
        <w:rPr>
          <w:noProof/>
        </w:rPr>
        <w:t>(Baquero, 2016)</w:t>
      </w:r>
      <w:r>
        <w:fldChar w:fldCharType="end"/>
      </w:r>
      <w:r>
        <w:t>quien expone un conjunto de necesidades denominadas  las “3V” las cuales son explicadas a continuación:</w:t>
      </w:r>
    </w:p>
    <w:p w14:paraId="7067474E" w14:textId="77777777" w:rsidR="0031716B" w:rsidRDefault="0031716B" w:rsidP="00126C81">
      <w:pPr>
        <w:pStyle w:val="Prrafodelista"/>
        <w:numPr>
          <w:ilvl w:val="0"/>
          <w:numId w:val="26"/>
        </w:numPr>
      </w:pPr>
      <w:r>
        <w:t xml:space="preserve">Si el desarrollador o el cliente requiere almacenar o acceder a una gran cantidad de información y hacerlo lo más rápido posible, podemos optar por una base de </w:t>
      </w:r>
      <w:r>
        <w:lastRenderedPageBreak/>
        <w:t xml:space="preserve">datos no relacional que trabaje con documentos, los cuales nos brindan la solución a los problemas de </w:t>
      </w:r>
      <w:r w:rsidRPr="00BC4340">
        <w:rPr>
          <w:b/>
          <w:bCs/>
        </w:rPr>
        <w:t>velocidad</w:t>
      </w:r>
      <w:r>
        <w:t xml:space="preserve"> y </w:t>
      </w:r>
      <w:r w:rsidRPr="00BC4340">
        <w:rPr>
          <w:b/>
          <w:bCs/>
        </w:rPr>
        <w:t>volumen</w:t>
      </w:r>
      <w:r>
        <w:t xml:space="preserve"> de los datos.</w:t>
      </w:r>
    </w:p>
    <w:p w14:paraId="45276762" w14:textId="77777777" w:rsidR="0031716B" w:rsidRDefault="0031716B" w:rsidP="00126C81">
      <w:pPr>
        <w:pStyle w:val="Prrafodelista"/>
        <w:numPr>
          <w:ilvl w:val="0"/>
          <w:numId w:val="26"/>
        </w:numPr>
      </w:pPr>
      <w:r>
        <w:t>Con respecto al tañado, el uso de bases de datos relacionales genera problemas en cuanto se requiera tener tablas con una gran cantidad de registros en ella, esto genera el inconveniente de que, como desarrolladores, nos tengamos que enfrentar la fragmentación y la relación de los registros fragmentados, esto provocando problemas de velocidad en el acceso de la información y problemas con la fidelidad de esta.</w:t>
      </w:r>
    </w:p>
    <w:p w14:paraId="13B5F1BF" w14:textId="77777777" w:rsidR="0031716B" w:rsidRDefault="0031716B" w:rsidP="00126C81">
      <w:pPr>
        <w:pStyle w:val="Prrafodelista"/>
        <w:numPr>
          <w:ilvl w:val="0"/>
          <w:numId w:val="26"/>
        </w:numPr>
      </w:pPr>
      <w:r>
        <w:t xml:space="preserve">Por lo general, los problemas con la velocidad en el acceso a los datos y el volumen de los mismos van de la mano por lo general, ya que una es inversamente proporcional a la otra: a mayor cantidad de datos, mayor demora en la recuperación de estos. Sumándole a estos dos problemas, con el paso del tiempo, se presenta la necesidad de generar cambios en la base de datos, como añadir un nuevo campo en los datos, cambiar un tipo de dato, cambiar datos de suma importancia en la relación de los datos, todos estos ejemplos se pueden ver resumidos en la palabra </w:t>
      </w:r>
      <w:r w:rsidRPr="00BC4340">
        <w:rPr>
          <w:b/>
          <w:bCs/>
        </w:rPr>
        <w:t>variabilidad</w:t>
      </w:r>
      <w:r>
        <w:rPr>
          <w:b/>
          <w:bCs/>
        </w:rPr>
        <w:t xml:space="preserve">, </w:t>
      </w:r>
      <w:r>
        <w:t xml:space="preserve">ya que cabe recordar como el esquema de una base de datos está definido con suma precisión pensándolo como estructuras estáticas que no tiendan a sufrir cambios a futuro. Este problema de variabilidad es resuelto en las bases de datos no relacionales con el uso de documentos en los cuales se permite almacenar conjuntos de datos diferentes entre sí, generando un esquema de datos mucho más flexible. </w:t>
      </w:r>
    </w:p>
    <w:p w14:paraId="4607E961" w14:textId="77777777" w:rsidR="0031716B" w:rsidRDefault="0031716B" w:rsidP="0031716B">
      <w:pPr>
        <w:ind w:firstLine="708"/>
      </w:pPr>
      <w:r>
        <w:t>Aún con las ventajas que nos brindan las bases de datos no relacionales con el acceso a la información, esto con relación a la velocidad y el volumen de estos, y la necesidad de poder manejar la variación de los datos, se ven descompensados con desventajas como las que expone</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w:t>
      </w:r>
    </w:p>
    <w:p w14:paraId="38910289" w14:textId="77777777" w:rsidR="0031716B" w:rsidRDefault="0031716B" w:rsidP="00126C81">
      <w:pPr>
        <w:pStyle w:val="Prrafodelista"/>
        <w:numPr>
          <w:ilvl w:val="0"/>
          <w:numId w:val="27"/>
        </w:numPr>
      </w:pPr>
      <w:r>
        <w:t>Al enfrentarnos con los datos almacenados en una base de datos no relacional, nos vamos a enfrentar algunas veces con la ausencia de la atomicidad de la información, en otros términos, que los datos no poseen una consistencia entre sí, es decir, que pueden tener diferencias en cada uno de los nodos existentes en la arquitectura de la base de datos lo cual generara conflictos con la fidelidad de la información que sea extraída de la base de datos.</w:t>
      </w:r>
    </w:p>
    <w:p w14:paraId="2E1B0282" w14:textId="77777777" w:rsidR="0031716B" w:rsidRDefault="0031716B" w:rsidP="00126C81">
      <w:pPr>
        <w:pStyle w:val="Prrafodelista"/>
        <w:numPr>
          <w:ilvl w:val="0"/>
          <w:numId w:val="27"/>
        </w:numPr>
      </w:pPr>
      <w:r>
        <w:t>Ya que las bases de dados NoSQL son una tecnología nueva, como desarrolladores nos enfrentamos a un desconocimiento frente a las operaciones sobre este tipo de bases de datos y los sistemas por medio de las cuales son manipuladas, por lo tanto, se requiere invertir tiempo en la adquisición de conocimiento para su correcta manipulación.</w:t>
      </w:r>
    </w:p>
    <w:p w14:paraId="5D3C0CAB" w14:textId="77777777" w:rsidR="0031716B" w:rsidRDefault="0031716B" w:rsidP="00126C81">
      <w:pPr>
        <w:pStyle w:val="Prrafodelista"/>
        <w:numPr>
          <w:ilvl w:val="0"/>
          <w:numId w:val="27"/>
        </w:numPr>
      </w:pPr>
      <w:r>
        <w:t xml:space="preserve">Otro de los problemas existentes, que deben ser solucionados con una buena documentación del sistema es la carencia de un estándar en el lenguaje para la manipulación de bases de datos NoSQL, un ejemplo práctico expuesto por </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 xml:space="preserve"> es el siguiente “</w:t>
      </w:r>
      <w:r w:rsidRPr="00833E74">
        <w:rPr>
          <w:i/>
          <w:iCs/>
        </w:rPr>
        <w:t>DB2 para poder insertar información sobre su base de datos, el manejo de los objetos JSON no es el mismo como se utiliza en Mon</w:t>
      </w:r>
      <w:r>
        <w:rPr>
          <w:i/>
          <w:iCs/>
        </w:rPr>
        <w:t>g</w:t>
      </w:r>
      <w:r w:rsidRPr="00833E74">
        <w:rPr>
          <w:i/>
          <w:iCs/>
        </w:rPr>
        <w:t>oDB</w:t>
      </w:r>
      <w:r>
        <w:rPr>
          <w:i/>
          <w:iCs/>
        </w:rPr>
        <w:t xml:space="preserve">”, </w:t>
      </w:r>
      <w:r>
        <w:t>lo cual sustenta el conocimiento que se requiere de los diferentes sistemas de gestión de las bases de datos NoSQL.</w:t>
      </w:r>
    </w:p>
    <w:p w14:paraId="63BED4FC" w14:textId="77777777" w:rsidR="0031716B" w:rsidRDefault="0031716B" w:rsidP="00126C81">
      <w:pPr>
        <w:pStyle w:val="Prrafodelista"/>
        <w:numPr>
          <w:ilvl w:val="0"/>
          <w:numId w:val="27"/>
        </w:numPr>
      </w:pPr>
      <w:r>
        <w:lastRenderedPageBreak/>
        <w:t>Por último, uno de los problemas que se presenta es la carencia de una interfaz gráfica de usuario, por lo que la manipulación del sistema de gestión de la base de datos se be realizar por consola, esto incrementando la necesidad de una buena documentación previa al desarrollo.</w:t>
      </w:r>
    </w:p>
    <w:p w14:paraId="2AFDB1B9" w14:textId="77777777" w:rsidR="0031716B" w:rsidRDefault="0031716B" w:rsidP="0031716B">
      <w:r>
        <w:t xml:space="preserve">De este tipo de bases de datos podemos encontrar diferentes tipos de objetos en los cuales almacenan los datos, como nos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881BC0">
        <w:rPr>
          <w:noProof/>
        </w:rPr>
        <w:t>(Acens, 2014)</w:t>
      </w:r>
      <w:r>
        <w:fldChar w:fldCharType="end"/>
      </w:r>
      <w:r>
        <w:t xml:space="preserve"> :</w:t>
      </w:r>
    </w:p>
    <w:p w14:paraId="6197C871" w14:textId="77777777" w:rsidR="0031716B" w:rsidRDefault="0031716B" w:rsidP="00126C81">
      <w:pPr>
        <w:pStyle w:val="Prrafodelista"/>
        <w:numPr>
          <w:ilvl w:val="0"/>
          <w:numId w:val="28"/>
        </w:numPr>
      </w:pPr>
      <w:r>
        <w:t xml:space="preserve">Clave – valor: conocido como uno de los modelos o esquemas de bases NoSQL más usados, con un manejo simple por medio del cual un elemento se encuentra identificado una clave única, generando un aumento en la velocidad de recuperación de los datos. Como ejemplos de bases de datos de este tipo tenemos a </w:t>
      </w:r>
      <w:r w:rsidRPr="00881BC0">
        <w:rPr>
          <w:b/>
          <w:bCs/>
        </w:rPr>
        <w:t>Cassand</w:t>
      </w:r>
      <w:r>
        <w:rPr>
          <w:b/>
          <w:bCs/>
        </w:rPr>
        <w:t>r</w:t>
      </w:r>
      <w:r w:rsidRPr="00881BC0">
        <w:rPr>
          <w:b/>
          <w:bCs/>
        </w:rPr>
        <w:t>a</w:t>
      </w:r>
      <w:r>
        <w:t xml:space="preserve">, </w:t>
      </w:r>
      <w:r w:rsidRPr="00881BC0">
        <w:rPr>
          <w:b/>
          <w:bCs/>
        </w:rPr>
        <w:t>BigTable</w:t>
      </w:r>
      <w:r>
        <w:t xml:space="preserve"> y </w:t>
      </w:r>
      <w:r w:rsidRPr="00881BC0">
        <w:rPr>
          <w:b/>
          <w:bCs/>
        </w:rPr>
        <w:t>HBase</w:t>
      </w:r>
      <w:r>
        <w:t>.</w:t>
      </w:r>
    </w:p>
    <w:p w14:paraId="16F186C6" w14:textId="77777777" w:rsidR="0031716B" w:rsidRDefault="0031716B" w:rsidP="00126C81">
      <w:pPr>
        <w:pStyle w:val="Prrafodelista"/>
        <w:numPr>
          <w:ilvl w:val="0"/>
          <w:numId w:val="28"/>
        </w:numPr>
      </w:pPr>
      <w:r>
        <w:t xml:space="preserve">Documentos: este tipo de bases de datos almacena los datos en forma de documentos de estructura simple como JSON o XML, donde existirá una clave que identifica y permite la búsqueda rápida de los datos adjudicadas a esta. Cabe resaltar que este tipo de bases de datos que tienen como objeto principal a los documentos sirven para trabajaos en los que regularmente se podría trabajar con una base de datos SQL. Como ejemplos de estas bases de datos podemos encontrar a </w:t>
      </w:r>
      <w:r w:rsidRPr="00D83687">
        <w:rPr>
          <w:b/>
          <w:bCs/>
        </w:rPr>
        <w:t>MongoDB</w:t>
      </w:r>
      <w:r>
        <w:t xml:space="preserve"> y </w:t>
      </w:r>
      <w:r w:rsidRPr="00D83687">
        <w:rPr>
          <w:b/>
          <w:bCs/>
        </w:rPr>
        <w:t>CouchDB</w:t>
      </w:r>
      <w:r>
        <w:t>.</w:t>
      </w:r>
    </w:p>
    <w:p w14:paraId="4ACC06BD" w14:textId="77777777" w:rsidR="0031716B" w:rsidRDefault="0031716B" w:rsidP="00126C81">
      <w:pPr>
        <w:pStyle w:val="Prrafodelista"/>
        <w:numPr>
          <w:ilvl w:val="0"/>
          <w:numId w:val="28"/>
        </w:numPr>
      </w:pPr>
      <w:r>
        <w:t xml:space="preserve">Nodos: en este tipo de bases de datos, la información se encontrará estructurada en nodos con dos relaciones entre cada par de nodos, como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E20133">
        <w:rPr>
          <w:noProof/>
        </w:rPr>
        <w:t>(Acens, 2014)</w:t>
      </w:r>
      <w:r>
        <w:fldChar w:fldCharType="end"/>
      </w:r>
      <w:r>
        <w:t xml:space="preserve"> “</w:t>
      </w:r>
      <w:r w:rsidRPr="00E20133">
        <w:rPr>
          <w:i/>
          <w:iCs/>
        </w:rPr>
        <w:t>la información se representa como nodos de un grafo y sus relaciones con las aristas del mismo, de manera que se puede hacer uso de la teoría de grafos para recorrerla.”.</w:t>
      </w:r>
      <w:r w:rsidRPr="00E20133">
        <w:t xml:space="preserve"> Este tipo de estructura permite realizar recorridos más rápidos y fluidos entre los dato</w:t>
      </w:r>
      <w:r>
        <w:t xml:space="preserve">s, teniendo aquí como aspecto de mejora frente a las bases de datos relacionales una navegación más eficiente.  Como ejemplos de este tipo de bases de datos NoSQL son </w:t>
      </w:r>
      <w:r w:rsidRPr="00D83687">
        <w:rPr>
          <w:b/>
          <w:bCs/>
        </w:rPr>
        <w:t>Neo4j</w:t>
      </w:r>
      <w:r w:rsidRPr="00D83687">
        <w:t xml:space="preserve">, </w:t>
      </w:r>
      <w:r w:rsidRPr="00D83687">
        <w:rPr>
          <w:b/>
          <w:bCs/>
        </w:rPr>
        <w:t>InfoGrid</w:t>
      </w:r>
      <w:r w:rsidRPr="00D83687">
        <w:t xml:space="preserve"> </w:t>
      </w:r>
      <w:r>
        <w:t>y</w:t>
      </w:r>
      <w:r w:rsidRPr="00D83687">
        <w:t xml:space="preserve"> </w:t>
      </w:r>
      <w:r w:rsidRPr="00D83687">
        <w:rPr>
          <w:b/>
          <w:bCs/>
        </w:rPr>
        <w:t>Virtuoso</w:t>
      </w:r>
      <w:r w:rsidRPr="00D83687">
        <w:t>.</w:t>
      </w:r>
    </w:p>
    <w:p w14:paraId="102B4BF7" w14:textId="77777777" w:rsidR="0031716B" w:rsidRPr="009679B4" w:rsidRDefault="0031716B" w:rsidP="00126C81">
      <w:pPr>
        <w:pStyle w:val="Prrafodelista"/>
        <w:numPr>
          <w:ilvl w:val="0"/>
          <w:numId w:val="28"/>
        </w:numPr>
      </w:pPr>
      <w:r>
        <w:t xml:space="preserve">Objetos: Aquí en este tipo de bases de datos encontraremos la información estructurada en forma de objetos igual que en los lenguajes de programación orientada a objetos (Java, C# y Visual Basic.NET). Como ejemplos de este tipo de bases de datos tenemos a </w:t>
      </w:r>
      <w:r w:rsidRPr="00D83687">
        <w:rPr>
          <w:b/>
          <w:bCs/>
        </w:rPr>
        <w:t>Gemstones</w:t>
      </w:r>
      <w:r>
        <w:t xml:space="preserve"> y </w:t>
      </w:r>
      <w:r w:rsidRPr="00D83687">
        <w:rPr>
          <w:b/>
          <w:bCs/>
        </w:rPr>
        <w:t>Zope</w:t>
      </w:r>
      <w:r>
        <w:t>.</w:t>
      </w:r>
    </w:p>
    <w:p w14:paraId="680E0B42" w14:textId="77777777" w:rsidR="0031716B" w:rsidRDefault="0031716B" w:rsidP="0031716B">
      <w:pPr>
        <w:pStyle w:val="Ttulo2"/>
        <w:rPr>
          <w:rStyle w:val="Ttulo2Car"/>
        </w:rPr>
      </w:pPr>
      <w:bookmarkStart w:id="93" w:name="_Toc54088272"/>
      <w:r>
        <w:rPr>
          <w:rStyle w:val="Ttulo2Car"/>
        </w:rPr>
        <w:t>Servidor de bases de datos</w:t>
      </w:r>
      <w:bookmarkEnd w:id="93"/>
      <w:r>
        <w:rPr>
          <w:rStyle w:val="Ttulo2Car"/>
        </w:rPr>
        <w:t xml:space="preserve"> </w:t>
      </w:r>
    </w:p>
    <w:p w14:paraId="7DD2DC95" w14:textId="77777777" w:rsidR="0031716B" w:rsidRDefault="0031716B" w:rsidP="0031716B">
      <w:pPr>
        <w:ind w:firstLine="708"/>
      </w:pPr>
      <w:r>
        <w:t xml:space="preserve">En la actualidad, el uso de bases de datos es ya una necesidad de primer nivel para cualquier organización que requiera almacenar información en grandes cantidades, y para esto se requieren plataformas las cuales posibiliten el acceso a esta de forma rápida, aquí es donde sale a resaltar el concepto de Servidor de base de datos o Database Server.   Un servidor se puede definir como un software de almacenamiento en donde se encuentran los objetos de una base de datos (sea SQL o NoSQL), a los cuales pueden tener acceso N usuarios, con distintos privilegios de usuario (lectura, escritura, consulta de datos, alteración de datos, etc.), dichos usuarios pueden ser remotos o de forma local, accediendo por medio de servidores web o aplicaciones. Por parte del hardware en donde se contiene dicho servidor nos encontramos con un equipo especializado y con la capacidad de soportar el almacenamiento y la </w:t>
      </w:r>
      <w:r>
        <w:lastRenderedPageBreak/>
        <w:t>concurrencia de usuarios accediendo a dicha información.  Según () podemos obtener información del uso de un servidor “</w:t>
      </w:r>
      <w:r w:rsidRPr="004B013C">
        <w:t>Las bases de datos que existen dentro, sirven para gestionar y administrar inmensas cantidades de información, como sucede en casos de empresas, instituciones, universidades o bancos, que almacenan datos de usuarios/clientes tales como direcciones, teléfonos, emails, ingresos, egresos, calificaciones, etc.</w:t>
      </w:r>
      <w:r>
        <w:t>”.</w:t>
      </w:r>
    </w:p>
    <w:p w14:paraId="1D6538C4" w14:textId="77777777" w:rsidR="0031716B" w:rsidRPr="00EB1FED" w:rsidRDefault="0031716B" w:rsidP="0031716B">
      <w:pPr>
        <w:rPr>
          <w:rStyle w:val="Ttulo2Car"/>
          <w:rFonts w:eastAsiaTheme="minorHAnsi" w:cstheme="minorBidi"/>
          <w:color w:val="auto"/>
          <w:sz w:val="22"/>
          <w:szCs w:val="22"/>
        </w:rPr>
      </w:pPr>
      <w:r>
        <w:t xml:space="preserve">Un servidor de bases de datos es, palabras simples, una herramienta de gran utilidad en empresas en donde se manejan volúmenes muy grandes de información. Como función fundamental de un servidor de bases de datos es permitir el acceso a la información contenida en las bases de datos de forma simultánea, controlando la manipulación de los datos. Algunos usos populares son la administración de registros de personas, documentos, datos de contabilidad, indexación de sitios web, entre otros.  Según </w:t>
      </w:r>
      <w:r>
        <w:fldChar w:fldCharType="begin" w:fldLock="1"/>
      </w:r>
      <w:r>
        <w:instrText>ADDIN CSL_CITATION {"citationItems":[{"id":"ITEM-1","itemData":{"author":[{"dropping-particle":"","family":"Menéndez","given":"Rafael","non-dropping-particle":"","parse-names":false,"suffix":""},{"dropping-particle":"","family":"Asensio","given":"Barzanallana","non-dropping-particle":"","parse-names":false,"suffix":""}],"id":"ITEM-1","issued":{"date-parts":[["2000","1","9"]]},"publisher-place":"Murcia","title":"Servidores de bases de datos.","type":"report"},"uris":["http://www.mendeley.com/documents/?uuid=cec72929-9c93-3631-bdfa-b103c118e41e"]}],"mendeley":{"formattedCitation":"(Menéndez &amp; Asensio, 2000)","plainTextFormattedCitation":"(Menéndez &amp; Asensio, 2000)","previouslyFormattedCitation":"(Menéndez &amp; Asensio, 2000)"},"properties":{"noteIndex":0},"schema":"https://github.com/citation-style-language/schema/raw/master/csl-citation.json"}</w:instrText>
      </w:r>
      <w:r>
        <w:fldChar w:fldCharType="separate"/>
      </w:r>
      <w:r w:rsidRPr="006F32C4">
        <w:rPr>
          <w:noProof/>
        </w:rPr>
        <w:t>(Menéndez &amp; Asensio, 2000)</w:t>
      </w:r>
      <w:r>
        <w:fldChar w:fldCharType="end"/>
      </w:r>
      <w:r>
        <w:t xml:space="preserve"> “</w:t>
      </w:r>
      <w:r w:rsidRPr="006F32C4">
        <w:rPr>
          <w:i/>
          <w:iCs/>
        </w:rPr>
        <w:t>Como un componente fundamental de un servidor de datos, es el de Optimización de la Base de datos y de las consultas. Cuanto más efectiva sea la optimización del sistema, mayor velocidad adquirirán las consultas y mejor rendimiento se obtendrá del servidor.”</w:t>
      </w:r>
      <w:r>
        <w:rPr>
          <w:i/>
          <w:iCs/>
        </w:rPr>
        <w:t xml:space="preserve"> </w:t>
      </w:r>
      <w:r>
        <w:t>De aquí podemos rescatar la relación directa de la arquitectura de un servidor, de sus componentes y como de estos dependerá en rendimiento de un servidor de bases de datos.</w:t>
      </w:r>
    </w:p>
    <w:p w14:paraId="4F3F7BC3" w14:textId="77777777" w:rsidR="0031716B" w:rsidRDefault="0031716B" w:rsidP="0031716B">
      <w:pPr>
        <w:pStyle w:val="Ttulo3"/>
        <w:rPr>
          <w:rStyle w:val="Ttulo3Car"/>
        </w:rPr>
      </w:pPr>
      <w:bookmarkStart w:id="94" w:name="_Toc54088273"/>
      <w:r w:rsidRPr="00D61639">
        <w:rPr>
          <w:rStyle w:val="Ttulo3Car"/>
        </w:rPr>
        <w:t>Seguridad e integridad de los datos</w:t>
      </w:r>
      <w:bookmarkEnd w:id="94"/>
    </w:p>
    <w:p w14:paraId="517BC965" w14:textId="77777777" w:rsidR="0031716B" w:rsidRDefault="0031716B" w:rsidP="0031716B">
      <w:pPr>
        <w:ind w:firstLine="708"/>
      </w:pPr>
      <w:r>
        <w:t xml:space="preserve">Al tener manejo de datos, sean datos personales, bancarios o de productos, como desarrolladores y personas que tendremos acceso a dicha información, tenemos la responsabilidad de reforzar la seguridad del sistema en donde se contendrá la información. Como relata </w:t>
      </w:r>
      <w:r>
        <w:fldChar w:fldCharType="begin" w:fldLock="1"/>
      </w:r>
      <w:r>
        <w:instrText>ADDIN CSL_CITATION {"citationItems":[{"id":"ITEM-1","itemData":{"URL":"https://www.ambit-bst.com/blog/la-estrategia-de-seguridad-en-las-bases-de-datos","accessed":{"date-parts":[["2020","4","19"]]},"author":[{"dropping-particle":"","family":"Ambit","given":"","non-dropping-particle":"","parse-names":false,"suffix":""}],"container-title":"La estrategia de seguridad en las bases de datos","id":"ITEM-1","issued":{"date-parts":[["2019","5","20"]]},"title":"La estrategia de seguridad en las bases de datos","type":"webpage"},"uris":["http://www.mendeley.com/documents/?uuid=a48241ba-d861-3cb5-9f6c-c8e013d75823"]}],"mendeley":{"formattedCitation":"(Ambit, 2019)","plainTextFormattedCitation":"(Ambit, 2019)","previouslyFormattedCitation":"(Ambit, 2019)"},"properties":{"noteIndex":0},"schema":"https://github.com/citation-style-language/schema/raw/master/csl-citation.json"}</w:instrText>
      </w:r>
      <w:r>
        <w:fldChar w:fldCharType="separate"/>
      </w:r>
      <w:r w:rsidRPr="00A07EC8">
        <w:rPr>
          <w:noProof/>
        </w:rPr>
        <w:t>(Ambit, 2019)</w:t>
      </w:r>
      <w:r>
        <w:fldChar w:fldCharType="end"/>
      </w:r>
      <w:r>
        <w:t xml:space="preserve"> “El</w:t>
      </w:r>
      <w:r w:rsidRPr="00A07EC8">
        <w:rPr>
          <w:i/>
          <w:iCs/>
        </w:rPr>
        <w:t xml:space="preserve"> esfuerzo en mejorar la seguridad de cualquier servicio informático se basaba en asegurar los perímetros que rodean al dispositivo así con firewalls, IDS/IPS y antivirus.”</w:t>
      </w:r>
      <w:r>
        <w:rPr>
          <w:i/>
          <w:iCs/>
        </w:rPr>
        <w:t xml:space="preserve"> </w:t>
      </w:r>
      <w:r>
        <w:t>Especificando la seguridad habitual de cualquier equipo, pero al enfrentarnos a la seguridad de datos, debemos tener en cuenta problemas como contraseñas frágiles, las cuales posibilitan que cualquier atacante las pueda descifrar fácilmente, mala distribución de los privilegios que les damos a los usuarios que tendrán acceso a la base de datos, y componentes o características de la base de datos que son poco usados o se encuentra desactualizados y pueden ser el pase de entrada a la información contenida en ellas.</w:t>
      </w:r>
    </w:p>
    <w:p w14:paraId="14EA1491" w14:textId="3349FC61" w:rsidR="0031716B" w:rsidRDefault="0031716B" w:rsidP="0031716B">
      <w:r>
        <w:fldChar w:fldCharType="begin" w:fldLock="1"/>
      </w:r>
      <w:r>
        <w:instrText>ADDIN CSL_CITATION {"citationItems":[{"id":"ITEM-1","itemData":{"author":[{"dropping-particle":"","family":"Domínguez Chávez","given":"Jorge","non-dropping-particle":"","parse-names":false,"suffix":""}],"id":"ITEM-1","issued":{"date-parts":[["2015","7","9"]]},"number-of-pages":"1-5","publisher-place":"Aragua","title":"Principios Básicos de Seguridad en Bases de Datos","type":"report"},"uris":["http://www.mendeley.com/documents/?uuid=b3f53962-9a57-30db-8fc5-9a4efde4964e"]}],"mendeley":{"formattedCitation":"(Domínguez Chávez, 2015)","plainTextFormattedCitation":"(Domínguez Chávez, 2015)","previouslyFormattedCitation":"(Domínguez Chávez, 2015)"},"properties":{"noteIndex":0},"schema":"https://github.com/citation-style-language/schema/raw/master/csl-citation.json"}</w:instrText>
      </w:r>
      <w:r>
        <w:fldChar w:fldCharType="separate"/>
      </w:r>
      <w:r w:rsidRPr="00C75411">
        <w:rPr>
          <w:noProof/>
        </w:rPr>
        <w:t>(Domínguez Chávez, 2015)</w:t>
      </w:r>
      <w:r>
        <w:fldChar w:fldCharType="end"/>
      </w:r>
      <w:r>
        <w:t xml:space="preserve"> especifica algunas prácticas de seguridad como lo son la identificación de sensibilidad del sistema, esto se puede lograr con una correcta documentación del sistema contenedor de la base de datos, las posibles vulnerabilidades que este puede tener, esto nos posibilitara el desarrollo de herramientas de protección de nuestra base de datos. También una correcta evaluación de la vulnerabilidad y la configuración de la base de datos, en donde podremos hallar aquellos elementos o componentes que cualquier atacante puede usar para acceder a la información, en otras palabras, ponerse en el lugar del atacante para proteger nuestro sistema. Con la identificación y evaluación previa podremos ya realizar un endurecimiento de nuestro sistema, es decir, desarrollar los mecanismos necesarios para defender nuestro sistema. También es necesario realizar evaluación de las herramientas </w:t>
      </w:r>
      <w:r>
        <w:lastRenderedPageBreak/>
        <w:t xml:space="preserve">y actividades hechas en pro del endurecimiento de la seguridad de nuestro sistema, y regularmente realizar evaluación de nuevos factores de vulnerabilidad de nuestro sistema. </w:t>
      </w:r>
    </w:p>
    <w:p w14:paraId="3863D9CC" w14:textId="77777777" w:rsidR="0031716B" w:rsidRDefault="0031716B">
      <w:r>
        <w:br w:type="page"/>
      </w:r>
    </w:p>
    <w:p w14:paraId="69A748AA" w14:textId="2672EA2B" w:rsidR="0031716B" w:rsidRDefault="0031716B" w:rsidP="0031716B">
      <w:pPr>
        <w:pStyle w:val="Ttulo1"/>
        <w:rPr>
          <w:rFonts w:eastAsia="Times New Roman"/>
          <w:lang w:eastAsia="es-CO"/>
        </w:rPr>
      </w:pPr>
      <w:bookmarkStart w:id="95" w:name="_Toc54088274"/>
      <w:r>
        <w:rPr>
          <w:rFonts w:eastAsia="Times New Roman"/>
          <w:lang w:eastAsia="es-CO"/>
        </w:rPr>
        <w:lastRenderedPageBreak/>
        <w:t>ESTADO DEL ARTE</w:t>
      </w:r>
      <w:bookmarkEnd w:id="95"/>
    </w:p>
    <w:p w14:paraId="218E4419" w14:textId="469CB247" w:rsidR="003F0DF5" w:rsidRDefault="00CC5A0E" w:rsidP="004D7E46">
      <w:pPr>
        <w:rPr>
          <w:lang w:eastAsia="es-CO"/>
        </w:rPr>
      </w:pPr>
      <w:r>
        <w:rPr>
          <w:lang w:eastAsia="es-CO"/>
        </w:rPr>
        <w:t xml:space="preserve">En esta sección se realizará un análisis de distintos trabajos en los cuales se tiene un enfoque hacia la aplicación de las pausas activas en el trabajo, el impacto de estos y los aspectos de análisis de cada uno de estos. </w:t>
      </w:r>
    </w:p>
    <w:p w14:paraId="5918E537" w14:textId="23B571AF" w:rsidR="00CC5A0E" w:rsidRDefault="00CC5A0E" w:rsidP="004D7E46">
      <w:pPr>
        <w:rPr>
          <w:lang w:eastAsia="es-CO"/>
        </w:rPr>
      </w:pPr>
      <w:r>
        <w:rPr>
          <w:lang w:eastAsia="es-CO"/>
        </w:rPr>
        <w:t xml:space="preserve">Los siguientes trabajos, en los cuales encontramos aplicaciones móviles y programas para ordenador previamente realizados y programas de pausas activas realizadas por organizaciones, serán analizados para encontrar aquellos aspectos de vital importancia y en los cuales nos enfocaremos para darle al cliente un producto que cumpla con estándares </w:t>
      </w:r>
      <w:r w:rsidR="004D7E46">
        <w:rPr>
          <w:lang w:eastAsia="es-CO"/>
        </w:rPr>
        <w:t xml:space="preserve">requeridos y sea innovador. </w:t>
      </w:r>
    </w:p>
    <w:p w14:paraId="02D71793" w14:textId="38D00F6F" w:rsidR="00291B78" w:rsidRDefault="00291B78" w:rsidP="004D7E46">
      <w:pPr>
        <w:rPr>
          <w:lang w:eastAsia="es-CO"/>
        </w:rPr>
      </w:pPr>
      <w:r>
        <w:rPr>
          <w:lang w:eastAsia="es-CO"/>
        </w:rPr>
        <w:t>Los aspectos sobre los cuales se valorarán los siguientes trabajos serán:</w:t>
      </w:r>
    </w:p>
    <w:p w14:paraId="24873A64" w14:textId="09235981" w:rsidR="00291B78" w:rsidRDefault="005670B0" w:rsidP="00291B78">
      <w:pPr>
        <w:pStyle w:val="Prrafodelista"/>
        <w:numPr>
          <w:ilvl w:val="0"/>
          <w:numId w:val="24"/>
        </w:numPr>
        <w:rPr>
          <w:lang w:eastAsia="es-CO"/>
        </w:rPr>
      </w:pPr>
      <w:r>
        <w:rPr>
          <w:lang w:eastAsia="es-CO"/>
        </w:rPr>
        <w:t>Innovación: el trabajo expone un cambio positivo y llamativo.</w:t>
      </w:r>
    </w:p>
    <w:p w14:paraId="44C04806" w14:textId="745EC0A0" w:rsidR="005670B0" w:rsidRDefault="005670B0" w:rsidP="00291B78">
      <w:pPr>
        <w:pStyle w:val="Prrafodelista"/>
        <w:numPr>
          <w:ilvl w:val="0"/>
          <w:numId w:val="24"/>
        </w:numPr>
        <w:rPr>
          <w:lang w:eastAsia="es-CO"/>
        </w:rPr>
      </w:pPr>
      <w:r>
        <w:rPr>
          <w:lang w:eastAsia="es-CO"/>
        </w:rPr>
        <w:t>Respuesta positiva por parte de los trabajadores: resultados del trabajo evidencian un cambio positivo relacionado con la salud de los trabajadores</w:t>
      </w:r>
    </w:p>
    <w:p w14:paraId="41B66070" w14:textId="4F2B1478" w:rsidR="005670B0" w:rsidRDefault="005670B0" w:rsidP="00291B78">
      <w:pPr>
        <w:pStyle w:val="Prrafodelista"/>
        <w:numPr>
          <w:ilvl w:val="0"/>
          <w:numId w:val="24"/>
        </w:numPr>
        <w:rPr>
          <w:lang w:eastAsia="es-CO"/>
        </w:rPr>
      </w:pPr>
      <w:r>
        <w:rPr>
          <w:lang w:eastAsia="es-CO"/>
        </w:rPr>
        <w:t>Aplicabilidad a demás entornos laborales: el trabajo puede ser aplicado en diferentes entornos laborales y dar resultados favorables.</w:t>
      </w:r>
    </w:p>
    <w:p w14:paraId="6FACAE64" w14:textId="64A507D2" w:rsidR="003D3B8E" w:rsidRDefault="003D3B8E" w:rsidP="003D3B8E">
      <w:pPr>
        <w:pStyle w:val="Prrafodelista"/>
        <w:numPr>
          <w:ilvl w:val="0"/>
          <w:numId w:val="24"/>
        </w:numPr>
        <w:rPr>
          <w:lang w:eastAsia="es-CO"/>
        </w:rPr>
      </w:pPr>
      <w:r>
        <w:rPr>
          <w:lang w:eastAsia="es-CO"/>
        </w:rPr>
        <w:t>Contenido interactivo y/o llamativo: el trabajo presenta un contenido atractivo para los empleados.</w:t>
      </w:r>
    </w:p>
    <w:p w14:paraId="2A29EA21" w14:textId="05664ACA" w:rsidR="003D3B8E" w:rsidRDefault="003D3B8E" w:rsidP="003D3B8E">
      <w:pPr>
        <w:pStyle w:val="Ttulo2"/>
        <w:rPr>
          <w:lang w:eastAsia="es-CO"/>
        </w:rPr>
      </w:pPr>
      <w:bookmarkStart w:id="96" w:name="_Toc54088275"/>
      <w:r>
        <w:rPr>
          <w:lang w:eastAsia="es-CO"/>
        </w:rPr>
        <w:t>Descripción de los trabajos</w:t>
      </w:r>
      <w:bookmarkEnd w:id="96"/>
    </w:p>
    <w:p w14:paraId="404FE559" w14:textId="20615B0B" w:rsidR="000D29F3" w:rsidRPr="000D29F3" w:rsidRDefault="000D29F3" w:rsidP="000D29F3">
      <w:pPr>
        <w:rPr>
          <w:lang w:eastAsia="es-CO"/>
        </w:rPr>
      </w:pPr>
      <w:r>
        <w:rPr>
          <w:lang w:eastAsia="es-CO"/>
        </w:rPr>
        <w:t xml:space="preserve">A </w:t>
      </w:r>
      <w:r w:rsidR="00E660CE">
        <w:rPr>
          <w:lang w:eastAsia="es-CO"/>
        </w:rPr>
        <w:t>continuación,</w:t>
      </w:r>
      <w:r>
        <w:rPr>
          <w:lang w:eastAsia="es-CO"/>
        </w:rPr>
        <w:t xml:space="preserve"> se </w:t>
      </w:r>
      <w:r w:rsidR="00E660CE">
        <w:rPr>
          <w:lang w:eastAsia="es-CO"/>
        </w:rPr>
        <w:t>realizará</w:t>
      </w:r>
      <w:r>
        <w:rPr>
          <w:lang w:eastAsia="es-CO"/>
        </w:rPr>
        <w:t xml:space="preserve"> una descripción de los trabajos encontrados relacionados con las pausas </w:t>
      </w:r>
      <w:r w:rsidR="001D23D2">
        <w:rPr>
          <w:lang w:eastAsia="es-CO"/>
        </w:rPr>
        <w:t>activas en</w:t>
      </w:r>
      <w:r>
        <w:rPr>
          <w:lang w:eastAsia="es-CO"/>
        </w:rPr>
        <w:t xml:space="preserve"> el área laboral.</w:t>
      </w:r>
      <w:r w:rsidR="00105063">
        <w:rPr>
          <w:lang w:eastAsia="es-CO"/>
        </w:rPr>
        <w:t xml:space="preserve"> Después encontraremos la relación de cada uno de los trabajos con los cuatros aspectos elegidos para el análisis y en los cuales nos enfocaremos para presentar un producto basados en ellos.</w:t>
      </w:r>
    </w:p>
    <w:p w14:paraId="578C3E1A" w14:textId="753055C6" w:rsidR="000D29F3" w:rsidRDefault="000D29F3" w:rsidP="000D29F3">
      <w:pPr>
        <w:pStyle w:val="Ttulo3"/>
        <w:rPr>
          <w:lang w:eastAsia="es-CO"/>
        </w:rPr>
      </w:pPr>
      <w:bookmarkStart w:id="97" w:name="_Toc54088276"/>
      <w:r>
        <w:rPr>
          <w:lang w:eastAsia="es-CO"/>
        </w:rPr>
        <w:t>Pausa activa como factor de cambio en actividad física en funcionarios públicos</w:t>
      </w:r>
      <w:bookmarkEnd w:id="97"/>
    </w:p>
    <w:p w14:paraId="37DA94A8" w14:textId="1030EDE9" w:rsidR="00ED5010" w:rsidRDefault="003D3B8E" w:rsidP="001D23D2">
      <w:pPr>
        <w:rPr>
          <w:lang w:eastAsia="es-CO"/>
        </w:rPr>
      </w:pPr>
      <w:r>
        <w:rPr>
          <w:lang w:eastAsia="es-CO"/>
        </w:rPr>
        <w:fldChar w:fldCharType="begin" w:fldLock="1"/>
      </w:r>
      <w:r w:rsidR="00FB3B37">
        <w:rPr>
          <w:lang w:eastAsia="es-CO"/>
        </w:rPr>
        <w:instrText>ADDIN CSL_CITATION {"citationItems":[{"id":"ITEM-1","itemData":{"ISSN":"08643466","abstract":"Introduction The increased physical activity is one of the most important elements of a healthy lifestyle that renders physical and mental benefits. Lack of physical activity increases frequency and duration of working disabilities leading to unfavourable implications for the worker, the company and the society as a whole. Objective To shape the differentiated performance of the level of physical activity per working unit in the public officials from Chillán, Chile before and after the intervention with active breaks. Methods Exploratory descriptive intervention. The short version of the International Questionnaire of Physical Activity was applied before and after the intervention with active pauses to the same individuals, in order to measure the level of physical activity. The active pauses took 15 minutes twice a week at the workplace, and they were based on communication strategies to promote physical activity. Results Data yielded that there is significant difference after the in","author":[{"dropping-particle":"","family":"Martínez","given":"Ximena Díaz","non-dropping-particle":"","parse-names":false,"suffix":""},{"dropping-particle":"","family":"Mardones Hernández","given":"María Angélica","non-dropping-particle":"","parse-names":false,"suffix":""},{"dropping-particle":"","family":"Bastias","given":"Carmen Mena","non-dropping-particle":"","parse-names":false,"suffix":""},{"dropping-particle":"","family":"Carreño","given":"Alexis Rebolledo","non-dropping-particle":"","parse-names":false,"suffix":""},{"dropping-particle":"","family":"Retama","given":"Marcelo Castillo","non-dropping-particle":"","parse-names":false,"suffix":""}],"container-title":"Revista Cubana de Salud Pública","id":"ITEM-1","issue":"3","issued":{"date-parts":[["2011"]]},"page":"306-313","title":"Pausa activa como factor de cambio en actividad física en funcionarios públicos.","type":"article-journal","volume":"37"},"uris":["http://www.mendeley.com/documents/?uuid=1481d324-5b6f-4685-9baf-0fc1a1a3d3ef"]}],"mendeley":{"formattedCitation":"(X. D. Martínez et al., 2011)","plainTextFormattedCitation":"(X. D. Martínez et al., 2011)","previouslyFormattedCitation":"(Martínez et al., 2011)"},"properties":{"noteIndex":0},"schema":"https://github.com/citation-style-language/schema/raw/master/csl-citation.json"}</w:instrText>
      </w:r>
      <w:r>
        <w:rPr>
          <w:lang w:eastAsia="es-CO"/>
        </w:rPr>
        <w:fldChar w:fldCharType="separate"/>
      </w:r>
      <w:r w:rsidR="00FB3B37" w:rsidRPr="00FB3B37">
        <w:rPr>
          <w:noProof/>
          <w:lang w:eastAsia="es-CO"/>
        </w:rPr>
        <w:t>(X. D. Martínez et al., 2011)</w:t>
      </w:r>
      <w:r>
        <w:rPr>
          <w:lang w:eastAsia="es-CO"/>
        </w:rPr>
        <w:fldChar w:fldCharType="end"/>
      </w:r>
      <w:r>
        <w:rPr>
          <w:lang w:eastAsia="es-CO"/>
        </w:rPr>
        <w:t xml:space="preserve"> </w:t>
      </w:r>
      <w:r w:rsidR="006116E8">
        <w:rPr>
          <w:lang w:eastAsia="es-CO"/>
        </w:rPr>
        <w:t xml:space="preserve">en su trabajo “Pausa activa como factor de cambio en actividad física en funcionarios públicos” presenta la intervención en una oficina de funcionarios públicos de la ciudad de Chillán, Chile con la práctica de pausas activas de 15 minutos, dos veces por semana, en donde se evaluaba el estado fisco previo a la </w:t>
      </w:r>
      <w:r w:rsidR="000D29F3">
        <w:rPr>
          <w:lang w:eastAsia="es-CO"/>
        </w:rPr>
        <w:t>práctica</w:t>
      </w:r>
      <w:r w:rsidR="006116E8">
        <w:rPr>
          <w:lang w:eastAsia="es-CO"/>
        </w:rPr>
        <w:t xml:space="preserve"> y luego de esta. </w:t>
      </w:r>
      <w:r w:rsidR="00ED5010">
        <w:rPr>
          <w:lang w:eastAsia="es-CO"/>
        </w:rPr>
        <w:t xml:space="preserve">En este trabajo, se les realiza a los trabajadores el cuestionario IPAQ, el cual, según </w:t>
      </w:r>
      <w:r w:rsidR="00ED5010">
        <w:rPr>
          <w:lang w:eastAsia="es-CO"/>
        </w:rPr>
        <w:fldChar w:fldCharType="begin" w:fldLock="1"/>
      </w:r>
      <w:r w:rsidR="000902FE">
        <w:rPr>
          <w:lang w:eastAsia="es-CO"/>
        </w:rPr>
        <w:instrText>ADDIN CSL_CITATION {"citationItems":[{"id":"ITEM-1","itemData":{"DOI":"10.1016/S1138-6045(07)73665-1","ISSN":"15781941","abstract":"Objective. describing the International Physical Activity Questionnaire, in order to justify its application in physical activity programs. Material and methods. reviewing notable studies that have used the International Physical Activity Questionnaire, a description will make about the feature and psychometric properties of it, to understand its ways of application. Results. There are different instruments to be applied, depending on the number of questions to make, the time of evaluation, and method of application. They can be applied in people from 18 to 65 years old. The short version gives information about the time spending in walking, in strong, soft, and even sedentary activities. The long version gives information about house keeping and gardening activities, and even in transport, free time, and sedentary activities. On the other hand, the psychometric properties, for the long version, have been shown a reliability of about 0.8 (r = 0.81; CI 95% = 0.79-0.82) and of 0.65 (r = 0.76; CI 95% = 0.73-0.77) for the short one. The observed validity coefficients suggest that both IPAQ versions have a moderate confiability (r = 0.67; CI 95% = 0.64-0.70). Conclusions. The short IPAQ version can be applied in regional and national studies of physical activity where surveillance and monitoring of people are required. The long one is better on studies that required specific information on the physical activity dimentions.","author":[{"dropping-particle":"","family":"Mantilla Toloza","given":"S. C.","non-dropping-particle":"","parse-names":false,"suffix":""},{"dropping-particle":"","family":"Gómez-Conesa","given":"Antonia","non-dropping-particle":"","parse-names":false,"suffix":""}],"container-title":"Revista Iberoamericana de Fisioterapia y Kinesiologia","id":"ITEM-1","issue":"1","issued":{"date-parts":[["2007","1","1"]]},"page":"48-52","publisher":"Ediciones Doyma, S.L.","title":"El Cuestionario Internacional de Actividad Física. Un instrumento adecuado en el seguimiento de la actividad física poblacional","type":"article","volume":"10"},"uris":["http://www.mendeley.com/documents/?uuid=85932b70-fda4-3a06-8d1f-2d2677f9552b"]}],"mendeley":{"formattedCitation":"(Mantilla Toloza &amp; Gómez-Conesa, 2007)","plainTextFormattedCitation":"(Mantilla Toloza &amp; Gómez-Conesa, 2007)","previouslyFormattedCitation":"(Mantilla Toloza &amp; Gómez-Conesa, 2007)"},"properties":{"noteIndex":0},"schema":"https://github.com/citation-style-language/schema/raw/master/csl-citation.json"}</w:instrText>
      </w:r>
      <w:r w:rsidR="00ED5010">
        <w:rPr>
          <w:lang w:eastAsia="es-CO"/>
        </w:rPr>
        <w:fldChar w:fldCharType="separate"/>
      </w:r>
      <w:r w:rsidR="00ED5010" w:rsidRPr="00ED5010">
        <w:rPr>
          <w:noProof/>
          <w:lang w:eastAsia="es-CO"/>
        </w:rPr>
        <w:t>(Mantilla Toloza &amp; Gómez-Conesa, 2007)</w:t>
      </w:r>
      <w:r w:rsidR="00ED5010">
        <w:rPr>
          <w:lang w:eastAsia="es-CO"/>
        </w:rPr>
        <w:fldChar w:fldCharType="end"/>
      </w:r>
      <w:r w:rsidR="00ED5010">
        <w:rPr>
          <w:lang w:eastAsia="es-CO"/>
        </w:rPr>
        <w:t xml:space="preserve"> </w:t>
      </w:r>
    </w:p>
    <w:p w14:paraId="7EC6AFAE" w14:textId="3BDDE66C" w:rsidR="003D3B8E" w:rsidRPr="001D23D2" w:rsidRDefault="00ED5010" w:rsidP="001D23D2">
      <w:pPr>
        <w:ind w:left="708"/>
        <w:rPr>
          <w:i/>
          <w:iCs/>
          <w:lang w:eastAsia="es-CO"/>
        </w:rPr>
      </w:pPr>
      <w:r w:rsidRPr="001D23D2">
        <w:rPr>
          <w:i/>
          <w:iCs/>
          <w:lang w:eastAsia="es-CO"/>
        </w:rPr>
        <w:t>surgió como respuesta a la necesidad de crear un cuestionario estandarizado para estudios poblacionales a nivel mundial, que amortiguara el exceso de información incontrolada subsiguiente a la excesiva aplicación de cuestionarios de evaluación que han dificultado la comparación de resultados y a la insuficiencia para valorar la actividad física desde diferentes ámbitos.</w:t>
      </w:r>
    </w:p>
    <w:p w14:paraId="14339508" w14:textId="370B0FDD" w:rsidR="001A36BD" w:rsidRDefault="00ED5010" w:rsidP="001D23D2">
      <w:pPr>
        <w:rPr>
          <w:lang w:eastAsia="es-CO"/>
        </w:rPr>
      </w:pPr>
      <w:r>
        <w:rPr>
          <w:lang w:eastAsia="es-CO"/>
        </w:rPr>
        <w:t xml:space="preserve">Este cuestionario fue aplicado previamente al inicio del uso de las pausas activas en el espacio laboral, </w:t>
      </w:r>
      <w:r w:rsidR="001A36BD">
        <w:rPr>
          <w:lang w:eastAsia="es-CO"/>
        </w:rPr>
        <w:t xml:space="preserve">de los cuales, después de la </w:t>
      </w:r>
      <w:r w:rsidR="000D29F3">
        <w:rPr>
          <w:lang w:eastAsia="es-CO"/>
        </w:rPr>
        <w:t>práctica</w:t>
      </w:r>
      <w:r w:rsidR="001A36BD">
        <w:rPr>
          <w:lang w:eastAsia="es-CO"/>
        </w:rPr>
        <w:t xml:space="preserve"> del programa de pausas activas se observó una  mejoría en el estado físico de los trabajadores, pero cabe resaltar como se recalca en su trabajo la falta de constancia de los trabajadores con las pausas activas, generando la problemática de </w:t>
      </w:r>
      <w:r w:rsidR="000D29F3">
        <w:rPr>
          <w:lang w:eastAsia="es-CO"/>
        </w:rPr>
        <w:t>cómo</w:t>
      </w:r>
      <w:r w:rsidR="001A36BD">
        <w:rPr>
          <w:lang w:eastAsia="es-CO"/>
        </w:rPr>
        <w:t xml:space="preserve"> mantener a las personas atrapadas con </w:t>
      </w:r>
      <w:r w:rsidR="001A36BD">
        <w:rPr>
          <w:lang w:eastAsia="es-CO"/>
        </w:rPr>
        <w:lastRenderedPageBreak/>
        <w:t>las pausas activas y el objetivo de estas, que es las mejora en la salud y el rendimiento de los trabajadores.</w:t>
      </w:r>
    </w:p>
    <w:p w14:paraId="295E44A0" w14:textId="735030FF" w:rsidR="001D23D2" w:rsidRDefault="001D23D2" w:rsidP="001D23D2">
      <w:pPr>
        <w:pStyle w:val="Ttulo3"/>
        <w:rPr>
          <w:lang w:eastAsia="es-CO"/>
        </w:rPr>
      </w:pPr>
      <w:bookmarkStart w:id="98" w:name="_Toc54088277"/>
      <w:r>
        <w:rPr>
          <w:lang w:eastAsia="es-CO"/>
        </w:rPr>
        <w:t>Pausas activas</w:t>
      </w:r>
      <w:bookmarkEnd w:id="98"/>
    </w:p>
    <w:p w14:paraId="626C7561" w14:textId="5805024E" w:rsidR="001A36BD" w:rsidRDefault="000902FE" w:rsidP="001D23D2">
      <w:pPr>
        <w:rPr>
          <w:lang w:eastAsia="es-CO"/>
        </w:rPr>
      </w:pPr>
      <w:r>
        <w:rPr>
          <w:lang w:eastAsia="es-CO"/>
        </w:rPr>
        <w:fldChar w:fldCharType="begin" w:fldLock="1"/>
      </w:r>
      <w:r w:rsidR="00824C62">
        <w:rPr>
          <w:lang w:eastAsia="es-CO"/>
        </w:rPr>
        <w:instrText>ADDIN CSL_CITATION {"citationItems":[{"id":"ITEM-1","itemData":{"URL":"https://www.arlsura.com/index.php/documentos/category/8-pausas-activas","accessed":{"date-parts":[["2020","4","19"]]},"author":[{"dropping-particle":"","family":"ARL Sura","given":"","non-dropping-particle":"","parse-names":false,"suffix":""}],"container-title":"Pausas Activas - Documentación","id":"ITEM-1","issued":{"date-parts":[["2015","5","16"]]},"title":"ARL SURA - Riesgos Laborales - ARL - Documentos - Pausas Activas","type":"webpage"},"uris":["http://www.mendeley.com/documents/?uuid=dd2d19e1-cd94-3419-b4e7-88c45b66f33c"]}],"mendeley":{"formattedCitation":"(ARL Sura, 2015b)","plainTextFormattedCitation":"(ARL Sura, 2015b)","previouslyFormattedCitation":"(ARL Sura, 2015b)"},"properties":{"noteIndex":0},"schema":"https://github.com/citation-style-language/schema/raw/master/csl-citation.json"}</w:instrText>
      </w:r>
      <w:r>
        <w:rPr>
          <w:lang w:eastAsia="es-CO"/>
        </w:rPr>
        <w:fldChar w:fldCharType="separate"/>
      </w:r>
      <w:r w:rsidR="009B6F7E" w:rsidRPr="009B6F7E">
        <w:rPr>
          <w:noProof/>
          <w:lang w:eastAsia="es-CO"/>
        </w:rPr>
        <w:t>(ARL Sura, 2015b)</w:t>
      </w:r>
      <w:r>
        <w:rPr>
          <w:lang w:eastAsia="es-CO"/>
        </w:rPr>
        <w:fldChar w:fldCharType="end"/>
      </w:r>
      <w:r>
        <w:rPr>
          <w:lang w:eastAsia="es-CO"/>
        </w:rPr>
        <w:t xml:space="preserve"> </w:t>
      </w:r>
      <w:r w:rsidR="009B6F7E">
        <w:rPr>
          <w:lang w:eastAsia="es-CO"/>
        </w:rPr>
        <w:fldChar w:fldCharType="begin" w:fldLock="1"/>
      </w:r>
      <w:r w:rsidR="00824C62">
        <w:rPr>
          <w:lang w:eastAsia="es-CO"/>
        </w:rPr>
        <w:instrText>ADDIN CSL_CITATION {"citationItems":[{"id":"ITEM-1","itemData":{"URL":"https://www.arlsura.com/index.php/component/content/article?id=526:pausas-activas","accessed":{"date-parts":[["2020","4","19"]]},"author":[{"dropping-particle":"","family":"ARL Sura","given":"","non-dropping-particle":"","parse-names":false,"suffix":""}],"container-title":"Pausas Activas - Software","id":"ITEM-1","issued":{"date-parts":[["2015","5","10"]]},"title":"ARL SURA - Riesgos Laborales - ARL - ARL SURA - Riesgos Laborales - ARL","type":"webpage"},"uris":["http://www.mendeley.com/documents/?uuid=b73065c4-6dde-3498-8486-3be001140a56"]}],"mendeley":{"formattedCitation":"(ARL Sura, 2015a)","plainTextFormattedCitation":"(ARL Sura, 2015a)","previouslyFormattedCitation":"(ARL Sura, 2015a)"},"properties":{"noteIndex":0},"schema":"https://github.com/citation-style-language/schema/raw/master/csl-citation.json"}</w:instrText>
      </w:r>
      <w:r w:rsidR="009B6F7E">
        <w:rPr>
          <w:lang w:eastAsia="es-CO"/>
        </w:rPr>
        <w:fldChar w:fldCharType="separate"/>
      </w:r>
      <w:r w:rsidR="009B6F7E" w:rsidRPr="009B6F7E">
        <w:rPr>
          <w:noProof/>
          <w:lang w:eastAsia="es-CO"/>
        </w:rPr>
        <w:t>(ARL Sura, 2015a)</w:t>
      </w:r>
      <w:r w:rsidR="009B6F7E">
        <w:rPr>
          <w:lang w:eastAsia="es-CO"/>
        </w:rPr>
        <w:fldChar w:fldCharType="end"/>
      </w:r>
      <w:r w:rsidR="001D23D2">
        <w:rPr>
          <w:lang w:eastAsia="es-CO"/>
        </w:rPr>
        <w:t xml:space="preserve"> La ARL Sura presento un programa para </w:t>
      </w:r>
      <w:r w:rsidR="00E660CE">
        <w:rPr>
          <w:lang w:eastAsia="es-CO"/>
        </w:rPr>
        <w:t>Windows</w:t>
      </w:r>
      <w:r w:rsidR="001D23D2">
        <w:rPr>
          <w:lang w:eastAsia="es-CO"/>
        </w:rPr>
        <w:t xml:space="preserve"> el cual puede ser utilizado por las </w:t>
      </w:r>
      <w:r w:rsidR="00E660CE">
        <w:rPr>
          <w:lang w:eastAsia="es-CO"/>
        </w:rPr>
        <w:t>empresas</w:t>
      </w:r>
      <w:r w:rsidR="001D23D2">
        <w:rPr>
          <w:lang w:eastAsia="es-CO"/>
        </w:rPr>
        <w:t xml:space="preserve">, el cual se encargara de crear alertar </w:t>
      </w:r>
      <w:r w:rsidR="00E660CE">
        <w:rPr>
          <w:lang w:eastAsia="es-CO"/>
        </w:rPr>
        <w:t>las cuales</w:t>
      </w:r>
      <w:r w:rsidR="001D23D2">
        <w:rPr>
          <w:lang w:eastAsia="es-CO"/>
        </w:rPr>
        <w:t xml:space="preserve"> mostraran un tipo de ejercicio que puede ser realizado por el empleado, este programa se enfoca en los oficinistas</w:t>
      </w:r>
      <w:r w:rsidR="00E660CE">
        <w:rPr>
          <w:lang w:eastAsia="es-CO"/>
        </w:rPr>
        <w:t xml:space="preserve">, personas las cuales se encuentra todo el día frente una pantalla, </w:t>
      </w:r>
      <w:r w:rsidR="00ED00DC">
        <w:rPr>
          <w:lang w:eastAsia="es-CO"/>
        </w:rPr>
        <w:t>como usuarios del programa, podemos configurar la frecuencia con la cual queremos recibir las notificaciones, la duración de los ejercicios y las zonas del cuerpo en las cuales queremos hacer enforque, además de este, el programa permite que el usuario la personalice a su gusto con imágenes de fondo.</w:t>
      </w:r>
    </w:p>
    <w:p w14:paraId="5A5D8A89" w14:textId="65DAC85D" w:rsidR="00B63643" w:rsidRDefault="00E660CE" w:rsidP="001D23D2">
      <w:pPr>
        <w:rPr>
          <w:lang w:eastAsia="es-CO"/>
        </w:rPr>
      </w:pPr>
      <w:r>
        <w:rPr>
          <w:lang w:eastAsia="es-CO"/>
        </w:rPr>
        <w:t>El problema principal de este programa para escritorio es la falta de evidencias de su uso por parte de las empresas, ya que no se encuentran reseñas o reportes de programas de sistemas de salud ocupacional de alguna empresa que evidencie el impacto de este programa.</w:t>
      </w:r>
    </w:p>
    <w:p w14:paraId="241DC9D8" w14:textId="77777777" w:rsidR="00105063" w:rsidRDefault="00B63643" w:rsidP="00105063">
      <w:pPr>
        <w:keepNext/>
        <w:jc w:val="center"/>
      </w:pPr>
      <w:r>
        <w:rPr>
          <w:noProof/>
        </w:rPr>
        <w:drawing>
          <wp:inline distT="0" distB="0" distL="0" distR="0" wp14:anchorId="645FE513" wp14:editId="35E1DC6E">
            <wp:extent cx="3482109" cy="3098139"/>
            <wp:effectExtent l="0" t="0" r="4445"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8749" cy="3104047"/>
                    </a:xfrm>
                    <a:prstGeom prst="rect">
                      <a:avLst/>
                    </a:prstGeom>
                    <a:noFill/>
                    <a:ln>
                      <a:noFill/>
                    </a:ln>
                  </pic:spPr>
                </pic:pic>
              </a:graphicData>
            </a:graphic>
          </wp:inline>
        </w:drawing>
      </w:r>
    </w:p>
    <w:p w14:paraId="1545887B" w14:textId="10247DAF" w:rsidR="00B63643" w:rsidRDefault="00105063" w:rsidP="00105063">
      <w:pPr>
        <w:pStyle w:val="Descripcin"/>
        <w:jc w:val="center"/>
        <w:rPr>
          <w:lang w:eastAsia="es-CO"/>
        </w:rPr>
      </w:pPr>
      <w:bookmarkStart w:id="99" w:name="_Toc54086291"/>
      <w:r>
        <w:t xml:space="preserve">Ilustración </w:t>
      </w:r>
      <w:r w:rsidR="00C93D98">
        <w:fldChar w:fldCharType="begin"/>
      </w:r>
      <w:r w:rsidR="00C93D98">
        <w:instrText xml:space="preserve"> SEQ Ilustración \* ARABIC </w:instrText>
      </w:r>
      <w:r w:rsidR="00C93D98">
        <w:fldChar w:fldCharType="separate"/>
      </w:r>
      <w:r w:rsidR="00E040F1">
        <w:rPr>
          <w:noProof/>
        </w:rPr>
        <w:t>1</w:t>
      </w:r>
      <w:r w:rsidR="00C93D98">
        <w:rPr>
          <w:noProof/>
        </w:rPr>
        <w:fldChar w:fldCharType="end"/>
      </w:r>
      <w:r>
        <w:t xml:space="preserve"> Interfaz de usuario de Pausas activas de la ARL Sura</w:t>
      </w:r>
      <w:bookmarkEnd w:id="99"/>
    </w:p>
    <w:p w14:paraId="6603C39F" w14:textId="53BF399B" w:rsidR="001D23D2" w:rsidRDefault="001D23D2" w:rsidP="001D23D2">
      <w:pPr>
        <w:pStyle w:val="Ttulo3"/>
        <w:rPr>
          <w:lang w:eastAsia="es-CO"/>
        </w:rPr>
      </w:pPr>
      <w:bookmarkStart w:id="100" w:name="_Toc54088278"/>
      <w:r>
        <w:rPr>
          <w:lang w:eastAsia="es-CO"/>
        </w:rPr>
        <w:t>Futura Activa 4.0</w:t>
      </w:r>
      <w:bookmarkEnd w:id="100"/>
    </w:p>
    <w:p w14:paraId="2ADDB9D0" w14:textId="17030866" w:rsidR="000902FE" w:rsidRDefault="000902FE" w:rsidP="001D23D2">
      <w:pPr>
        <w:rPr>
          <w:lang w:eastAsia="es-CO"/>
        </w:rPr>
      </w:pPr>
      <w:r>
        <w:rPr>
          <w:lang w:eastAsia="es-CO"/>
        </w:rPr>
        <w:fldChar w:fldCharType="begin" w:fldLock="1"/>
      </w:r>
      <w:r>
        <w:rPr>
          <w:lang w:eastAsia="es-CO"/>
        </w:rPr>
        <w:instrText>ADDIN CSL_CITATION {"citationItems":[{"id":"ITEM-1","itemData":{"URL":"https://www.positivacomunica.com/download-view/sotfware-pausas-activas/","accessed":{"date-parts":[["2020","4","19"]]},"author":[{"dropping-particle":"","family":"Positiva Compañía de Seguros","given":"","non-dropping-particle":"","parse-names":false,"suffix":""}],"container-title":"Futura Activa 4.0","id":"ITEM-1","issued":{"date-parts":[["2016","9","14"]]},"title":"Sotfware Pausas Activas - Positiva Comunica","type":"webpage"},"uris":["http://www.mendeley.com/documents/?uuid=3ca2f231-7022-3f8d-95ae-59779c8ce831"]}],"mendeley":{"formattedCitation":"(Positiva Compañía de Seguros, 2016)","plainTextFormattedCitation":"(Positiva Compañía de Seguros, 2016)","previouslyFormattedCitation":"(Positiva Compañía de Seguros, 2016)"},"properties":{"noteIndex":0},"schema":"https://github.com/citation-style-language/schema/raw/master/csl-citation.json"}</w:instrText>
      </w:r>
      <w:r>
        <w:rPr>
          <w:lang w:eastAsia="es-CO"/>
        </w:rPr>
        <w:fldChar w:fldCharType="separate"/>
      </w:r>
      <w:r w:rsidRPr="000902FE">
        <w:rPr>
          <w:noProof/>
          <w:lang w:eastAsia="es-CO"/>
        </w:rPr>
        <w:t>(Positiva Compañía de Seguros, 2016)</w:t>
      </w:r>
      <w:r>
        <w:rPr>
          <w:lang w:eastAsia="es-CO"/>
        </w:rPr>
        <w:fldChar w:fldCharType="end"/>
      </w:r>
      <w:r w:rsidR="00E660CE">
        <w:rPr>
          <w:lang w:eastAsia="es-CO"/>
        </w:rPr>
        <w:t xml:space="preserve"> La ARL y compañía de seguros Positiva presento </w:t>
      </w:r>
      <w:r w:rsidR="0098462B">
        <w:rPr>
          <w:lang w:eastAsia="es-CO"/>
        </w:rPr>
        <w:t>un programa</w:t>
      </w:r>
      <w:r w:rsidR="00045345">
        <w:rPr>
          <w:lang w:eastAsia="es-CO"/>
        </w:rPr>
        <w:t xml:space="preserve"> de escritorio</w:t>
      </w:r>
      <w:r w:rsidR="0098462B">
        <w:rPr>
          <w:lang w:eastAsia="es-CO"/>
        </w:rPr>
        <w:t xml:space="preserve"> el cual puede ser usado por cualquier empresa o persona, enforcado en las personas que deben pasar mucho tiempo frente a un ordenador en poder romper su rutina por medio de </w:t>
      </w:r>
      <w:r w:rsidR="00045345">
        <w:rPr>
          <w:lang w:eastAsia="es-CO"/>
        </w:rPr>
        <w:t>notificaciones cada 45 minutos las cuales reproducirán una serie de videos que muestran ejercicios enfocados en que el usuario tenga una guía correcta de mejorar su estado fisco, prevenir problemas de salud por la vida sedentaria que produce el estar sentado todo el día frente al ordenador.</w:t>
      </w:r>
    </w:p>
    <w:p w14:paraId="3001EFF8" w14:textId="032B4DBC" w:rsidR="00E660CE" w:rsidRDefault="00045345" w:rsidP="001D23D2">
      <w:pPr>
        <w:rPr>
          <w:lang w:eastAsia="es-CO"/>
        </w:rPr>
      </w:pPr>
      <w:r>
        <w:rPr>
          <w:lang w:eastAsia="es-CO"/>
        </w:rPr>
        <w:lastRenderedPageBreak/>
        <w:t>Al igual que con Pausas Activas de la ARL Sura, no existe documentación relacionada con los efectos en oficinas en donde se haya implementado este programa.</w:t>
      </w:r>
    </w:p>
    <w:p w14:paraId="2F51DC5F" w14:textId="7B4A8BDC" w:rsidR="00105063" w:rsidRDefault="00105063" w:rsidP="00105063">
      <w:pPr>
        <w:jc w:val="center"/>
        <w:rPr>
          <w:lang w:eastAsia="es-CO"/>
        </w:rPr>
      </w:pPr>
      <w:r>
        <w:rPr>
          <w:noProof/>
        </w:rPr>
        <w:drawing>
          <wp:inline distT="0" distB="0" distL="0" distR="0" wp14:anchorId="19CF73B8" wp14:editId="46972A04">
            <wp:extent cx="2400300" cy="18383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300" cy="1838325"/>
                    </a:xfrm>
                    <a:prstGeom prst="rect">
                      <a:avLst/>
                    </a:prstGeom>
                  </pic:spPr>
                </pic:pic>
              </a:graphicData>
            </a:graphic>
          </wp:inline>
        </w:drawing>
      </w:r>
    </w:p>
    <w:p w14:paraId="1D0B0BCC" w14:textId="77777777" w:rsidR="00105063" w:rsidRDefault="00105063" w:rsidP="00105063">
      <w:pPr>
        <w:keepNext/>
        <w:jc w:val="center"/>
      </w:pPr>
      <w:r>
        <w:rPr>
          <w:noProof/>
        </w:rPr>
        <w:drawing>
          <wp:inline distT="0" distB="0" distL="0" distR="0" wp14:anchorId="2F2ED786" wp14:editId="330F0C38">
            <wp:extent cx="4381500" cy="35433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3543300"/>
                    </a:xfrm>
                    <a:prstGeom prst="rect">
                      <a:avLst/>
                    </a:prstGeom>
                  </pic:spPr>
                </pic:pic>
              </a:graphicData>
            </a:graphic>
          </wp:inline>
        </w:drawing>
      </w:r>
    </w:p>
    <w:p w14:paraId="75E462F7" w14:textId="0ABD6622" w:rsidR="00105063" w:rsidRDefault="00105063" w:rsidP="00105063">
      <w:pPr>
        <w:pStyle w:val="Descripcin"/>
        <w:jc w:val="center"/>
        <w:rPr>
          <w:lang w:eastAsia="es-CO"/>
        </w:rPr>
      </w:pPr>
      <w:bookmarkStart w:id="101" w:name="_Toc54086292"/>
      <w:r>
        <w:t xml:space="preserve">Ilustración </w:t>
      </w:r>
      <w:r w:rsidR="00C93D98">
        <w:fldChar w:fldCharType="begin"/>
      </w:r>
      <w:r w:rsidR="00C93D98">
        <w:instrText xml:space="preserve"> SEQ Ilustración \* ARABIC </w:instrText>
      </w:r>
      <w:r w:rsidR="00C93D98">
        <w:fldChar w:fldCharType="separate"/>
      </w:r>
      <w:r w:rsidR="00E040F1">
        <w:rPr>
          <w:noProof/>
        </w:rPr>
        <w:t>2</w:t>
      </w:r>
      <w:r w:rsidR="00C93D98">
        <w:rPr>
          <w:noProof/>
        </w:rPr>
        <w:fldChar w:fldCharType="end"/>
      </w:r>
      <w:r>
        <w:t xml:space="preserve"> Interfaz de usuario de Futura Activa 4.0</w:t>
      </w:r>
      <w:bookmarkEnd w:id="101"/>
    </w:p>
    <w:p w14:paraId="5EDBF1FD" w14:textId="48496434" w:rsidR="001D23D2" w:rsidRDefault="001D23D2" w:rsidP="001D23D2">
      <w:pPr>
        <w:pStyle w:val="Ttulo3"/>
        <w:rPr>
          <w:lang w:eastAsia="es-CO"/>
        </w:rPr>
      </w:pPr>
      <w:bookmarkStart w:id="102" w:name="_Toc54088279"/>
      <w:r>
        <w:rPr>
          <w:lang w:eastAsia="es-CO"/>
        </w:rPr>
        <w:t>Pausapp</w:t>
      </w:r>
      <w:bookmarkEnd w:id="102"/>
    </w:p>
    <w:p w14:paraId="52C26F41" w14:textId="32FDD5FB" w:rsidR="000902FE" w:rsidRDefault="000902FE" w:rsidP="001D23D2">
      <w:pPr>
        <w:rPr>
          <w:lang w:eastAsia="es-CO"/>
        </w:rPr>
      </w:pPr>
      <w:r>
        <w:rPr>
          <w:lang w:eastAsia="es-CO"/>
        </w:rPr>
        <w:fldChar w:fldCharType="begin" w:fldLock="1"/>
      </w:r>
      <w:r w:rsidR="00B77BD4">
        <w:rPr>
          <w:lang w:eastAsia="es-CO"/>
        </w:rPr>
        <w:instrText>ADDIN CSL_CITATION {"citationItems":[{"id":"ITEM-1","itemData":{"URL":"https://pausapp.softusco.com/","accessed":{"date-parts":[["2020","4","19"]]},"author":[{"dropping-particle":"","family":"softuS Colombia","given":"","non-dropping-particle":"","parse-names":false,"suffix":""}],"container-title":"Pausapp","id":"ITEM-1","issued":{"date-parts":[["2019"]]},"title":"Pausapp | Pausas Activas","type":"webpage"},"uris":["http://www.mendeley.com/documents/?uuid=4ce7c2f1-6ffd-3292-9ec1-58494267a7c8"]}],"mendeley":{"formattedCitation":"(softuS Colombia, 2019)","plainTextFormattedCitation":"(softuS Colombia, 2019)","previouslyFormattedCitation":"(softuS Colombia, 2019)"},"properties":{"noteIndex":0},"schema":"https://github.com/citation-style-language/schema/raw/master/csl-citation.json"}</w:instrText>
      </w:r>
      <w:r>
        <w:rPr>
          <w:lang w:eastAsia="es-CO"/>
        </w:rPr>
        <w:fldChar w:fldCharType="separate"/>
      </w:r>
      <w:r w:rsidR="00824C62" w:rsidRPr="00824C62">
        <w:rPr>
          <w:noProof/>
          <w:lang w:eastAsia="es-CO"/>
        </w:rPr>
        <w:t>(softuS Colombia, 2019)</w:t>
      </w:r>
      <w:r>
        <w:rPr>
          <w:lang w:eastAsia="es-CO"/>
        </w:rPr>
        <w:fldChar w:fldCharType="end"/>
      </w:r>
      <w:r w:rsidR="00824C62">
        <w:rPr>
          <w:lang w:eastAsia="es-CO"/>
        </w:rPr>
        <w:t xml:space="preserve"> Desarrollada por softuS Colombia, una empresa de desarrolladores con sede en la ciudad de Cali, Colombia, enfocada en el desarrollo de aplicaciones móviles y </w:t>
      </w:r>
      <w:r w:rsidR="00884672">
        <w:rPr>
          <w:lang w:eastAsia="es-CO"/>
        </w:rPr>
        <w:t>páginas</w:t>
      </w:r>
      <w:r w:rsidR="00824C62">
        <w:rPr>
          <w:lang w:eastAsia="es-CO"/>
        </w:rPr>
        <w:t xml:space="preserve"> web. Esta empresa creo una aplicación móvil compatible con sistemas operativos Android 4.1 o superiores</w:t>
      </w:r>
      <w:r w:rsidR="00FA3BBA">
        <w:rPr>
          <w:lang w:eastAsia="es-CO"/>
        </w:rPr>
        <w:t>, y en dispositivos iOS con su versión 9.0 o superiores, la cual le permite al usuario crear notificaciones o alertar, las cuales le notifiquen a él a un grupo de usuarios, por ejemplo, en una oficina, sobre un “Habito” el cual consta de un ejercicio que se realizara una hora y día o días específicos, y que estará enfocada en distintas partes del cuerpo.</w:t>
      </w:r>
    </w:p>
    <w:p w14:paraId="34D14201" w14:textId="13873FB2" w:rsidR="00FA3BBA" w:rsidRDefault="00FA3BBA" w:rsidP="001D23D2">
      <w:pPr>
        <w:rPr>
          <w:lang w:eastAsia="es-CO"/>
        </w:rPr>
      </w:pPr>
      <w:r>
        <w:rPr>
          <w:lang w:eastAsia="es-CO"/>
        </w:rPr>
        <w:lastRenderedPageBreak/>
        <w:t xml:space="preserve">La aplicación puede ser encontrada en las tiendas de aplicaciones de Android y iOS respectivamente, es de uso libre, pero no se conocen documentos de resultados sobre evidencia de su uso en alguna empresa </w:t>
      </w:r>
      <w:r w:rsidR="004D34CD">
        <w:rPr>
          <w:lang w:eastAsia="es-CO"/>
        </w:rPr>
        <w:t>u</w:t>
      </w:r>
      <w:r>
        <w:rPr>
          <w:lang w:eastAsia="es-CO"/>
        </w:rPr>
        <w:t xml:space="preserve"> organización.</w:t>
      </w:r>
    </w:p>
    <w:p w14:paraId="23B36168" w14:textId="77777777" w:rsidR="00546603" w:rsidRDefault="00546603" w:rsidP="00546603">
      <w:pPr>
        <w:keepNext/>
        <w:jc w:val="center"/>
      </w:pPr>
      <w:r>
        <w:rPr>
          <w:noProof/>
        </w:rPr>
        <w:drawing>
          <wp:inline distT="0" distB="0" distL="0" distR="0" wp14:anchorId="143DC102" wp14:editId="08C05597">
            <wp:extent cx="5634182" cy="3288313"/>
            <wp:effectExtent l="0" t="0" r="508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9758" cy="3291567"/>
                    </a:xfrm>
                    <a:prstGeom prst="rect">
                      <a:avLst/>
                    </a:prstGeom>
                  </pic:spPr>
                </pic:pic>
              </a:graphicData>
            </a:graphic>
          </wp:inline>
        </w:drawing>
      </w:r>
    </w:p>
    <w:p w14:paraId="4ADD8BE9" w14:textId="6A52CBDB" w:rsidR="00ED5010" w:rsidRPr="00ED5010" w:rsidRDefault="00546603" w:rsidP="00546603">
      <w:pPr>
        <w:pStyle w:val="Descripcin"/>
        <w:jc w:val="center"/>
        <w:rPr>
          <w:lang w:eastAsia="es-CO"/>
        </w:rPr>
      </w:pPr>
      <w:bookmarkStart w:id="103" w:name="_Toc54086293"/>
      <w:r>
        <w:t xml:space="preserve">Ilustración </w:t>
      </w:r>
      <w:r w:rsidR="00C93D98">
        <w:fldChar w:fldCharType="begin"/>
      </w:r>
      <w:r w:rsidR="00C93D98">
        <w:instrText xml:space="preserve"> SEQ Ilustración \* ARABIC </w:instrText>
      </w:r>
      <w:r w:rsidR="00C93D98">
        <w:fldChar w:fldCharType="separate"/>
      </w:r>
      <w:r w:rsidR="00E040F1">
        <w:rPr>
          <w:noProof/>
        </w:rPr>
        <w:t>3</w:t>
      </w:r>
      <w:r w:rsidR="00C93D98">
        <w:rPr>
          <w:noProof/>
        </w:rPr>
        <w:fldChar w:fldCharType="end"/>
      </w:r>
      <w:r>
        <w:t xml:space="preserve"> Interfaz de usuario de Pausapp</w:t>
      </w:r>
      <w:bookmarkEnd w:id="103"/>
    </w:p>
    <w:p w14:paraId="02B21277" w14:textId="50E6CECE" w:rsidR="004D34CD" w:rsidRDefault="004D34CD" w:rsidP="004D7E46">
      <w:pPr>
        <w:rPr>
          <w:lang w:eastAsia="es-CO"/>
        </w:rPr>
      </w:pPr>
      <w:r>
        <w:rPr>
          <w:lang w:eastAsia="es-CO"/>
        </w:rPr>
        <w:t>A continuación, se presentará una tabla en donde se evaluarán los cuatro trabajos expuestos anteriormente:</w:t>
      </w:r>
    </w:p>
    <w:tbl>
      <w:tblPr>
        <w:tblStyle w:val="Tablaconcuadrcula"/>
        <w:tblW w:w="0" w:type="auto"/>
        <w:tblLook w:val="04A0" w:firstRow="1" w:lastRow="0" w:firstColumn="1" w:lastColumn="0" w:noHBand="0" w:noVBand="1"/>
      </w:tblPr>
      <w:tblGrid>
        <w:gridCol w:w="1859"/>
        <w:gridCol w:w="1868"/>
        <w:gridCol w:w="1864"/>
        <w:gridCol w:w="1867"/>
        <w:gridCol w:w="1892"/>
      </w:tblGrid>
      <w:tr w:rsidR="004D34CD" w14:paraId="09867E3F" w14:textId="77777777" w:rsidTr="00E42FED">
        <w:trPr>
          <w:trHeight w:val="132"/>
        </w:trPr>
        <w:tc>
          <w:tcPr>
            <w:tcW w:w="1870" w:type="dxa"/>
            <w:tcBorders>
              <w:bottom w:val="single" w:sz="4" w:space="0" w:color="FFFFFF" w:themeColor="background1"/>
            </w:tcBorders>
          </w:tcPr>
          <w:p w14:paraId="5EBCA8D9" w14:textId="31C56961" w:rsidR="004D34CD" w:rsidRDefault="004D34CD" w:rsidP="004D7E46">
            <w:pPr>
              <w:rPr>
                <w:lang w:eastAsia="es-CO"/>
              </w:rPr>
            </w:pPr>
            <w:r>
              <w:rPr>
                <w:lang w:eastAsia="es-CO"/>
              </w:rPr>
              <w:t>Aspecto /</w:t>
            </w:r>
          </w:p>
        </w:tc>
        <w:tc>
          <w:tcPr>
            <w:tcW w:w="1870" w:type="dxa"/>
            <w:vMerge w:val="restart"/>
          </w:tcPr>
          <w:p w14:paraId="06A6700A" w14:textId="3200D109" w:rsidR="004D34CD" w:rsidRDefault="004D34CD" w:rsidP="004D7E46">
            <w:pPr>
              <w:rPr>
                <w:lang w:eastAsia="es-CO"/>
              </w:rPr>
            </w:pPr>
            <w:r>
              <w:rPr>
                <w:lang w:eastAsia="es-CO"/>
              </w:rPr>
              <w:t>Innovación</w:t>
            </w:r>
          </w:p>
        </w:tc>
        <w:tc>
          <w:tcPr>
            <w:tcW w:w="1870" w:type="dxa"/>
            <w:vMerge w:val="restart"/>
          </w:tcPr>
          <w:p w14:paraId="3A24F5FE" w14:textId="35B76B8B" w:rsidR="004D34CD" w:rsidRDefault="004D34CD" w:rsidP="004D7E46">
            <w:pPr>
              <w:rPr>
                <w:lang w:eastAsia="es-CO"/>
              </w:rPr>
            </w:pPr>
            <w:r>
              <w:rPr>
                <w:lang w:eastAsia="es-CO"/>
              </w:rPr>
              <w:t>Respuesta por parte de los usuarios</w:t>
            </w:r>
          </w:p>
        </w:tc>
        <w:tc>
          <w:tcPr>
            <w:tcW w:w="1870" w:type="dxa"/>
            <w:vMerge w:val="restart"/>
          </w:tcPr>
          <w:p w14:paraId="36FDDA41" w14:textId="4E5410C2" w:rsidR="004D34CD" w:rsidRDefault="004D34CD" w:rsidP="004D7E46">
            <w:pPr>
              <w:rPr>
                <w:lang w:eastAsia="es-CO"/>
              </w:rPr>
            </w:pPr>
            <w:r>
              <w:rPr>
                <w:lang w:eastAsia="es-CO"/>
              </w:rPr>
              <w:t>Aplicabilidad en diferentes entornos</w:t>
            </w:r>
          </w:p>
        </w:tc>
        <w:tc>
          <w:tcPr>
            <w:tcW w:w="1870" w:type="dxa"/>
            <w:vMerge w:val="restart"/>
          </w:tcPr>
          <w:p w14:paraId="43AAC64E" w14:textId="6C6F476D" w:rsidR="004D34CD" w:rsidRDefault="004D34CD" w:rsidP="004D7E46">
            <w:pPr>
              <w:rPr>
                <w:lang w:eastAsia="es-CO"/>
              </w:rPr>
            </w:pPr>
            <w:r>
              <w:rPr>
                <w:lang w:eastAsia="es-CO"/>
              </w:rPr>
              <w:t xml:space="preserve">Interactividad </w:t>
            </w:r>
          </w:p>
        </w:tc>
      </w:tr>
      <w:tr w:rsidR="004D34CD" w14:paraId="1857F77C" w14:textId="77777777" w:rsidTr="00E42FED">
        <w:tc>
          <w:tcPr>
            <w:tcW w:w="1870" w:type="dxa"/>
            <w:tcBorders>
              <w:top w:val="single" w:sz="4" w:space="0" w:color="FFFFFF" w:themeColor="background1"/>
            </w:tcBorders>
          </w:tcPr>
          <w:p w14:paraId="024BF534" w14:textId="4C99F6E6" w:rsidR="004D34CD" w:rsidRDefault="004D34CD" w:rsidP="004D7E46">
            <w:pPr>
              <w:rPr>
                <w:lang w:eastAsia="es-CO"/>
              </w:rPr>
            </w:pPr>
            <w:r>
              <w:rPr>
                <w:lang w:eastAsia="es-CO"/>
              </w:rPr>
              <w:t>Nombre del Proyecto</w:t>
            </w:r>
          </w:p>
        </w:tc>
        <w:tc>
          <w:tcPr>
            <w:tcW w:w="1870" w:type="dxa"/>
            <w:vMerge/>
          </w:tcPr>
          <w:p w14:paraId="370A6E6F" w14:textId="77777777" w:rsidR="004D34CD" w:rsidRDefault="004D34CD" w:rsidP="004D7E46">
            <w:pPr>
              <w:rPr>
                <w:lang w:eastAsia="es-CO"/>
              </w:rPr>
            </w:pPr>
          </w:p>
        </w:tc>
        <w:tc>
          <w:tcPr>
            <w:tcW w:w="1870" w:type="dxa"/>
            <w:vMerge/>
          </w:tcPr>
          <w:p w14:paraId="263B680D" w14:textId="77777777" w:rsidR="004D34CD" w:rsidRDefault="004D34CD" w:rsidP="004D7E46">
            <w:pPr>
              <w:rPr>
                <w:lang w:eastAsia="es-CO"/>
              </w:rPr>
            </w:pPr>
          </w:p>
        </w:tc>
        <w:tc>
          <w:tcPr>
            <w:tcW w:w="1870" w:type="dxa"/>
            <w:vMerge/>
          </w:tcPr>
          <w:p w14:paraId="50138F64" w14:textId="77777777" w:rsidR="004D34CD" w:rsidRDefault="004D34CD" w:rsidP="004D7E46">
            <w:pPr>
              <w:rPr>
                <w:lang w:eastAsia="es-CO"/>
              </w:rPr>
            </w:pPr>
          </w:p>
        </w:tc>
        <w:tc>
          <w:tcPr>
            <w:tcW w:w="1870" w:type="dxa"/>
            <w:vMerge/>
          </w:tcPr>
          <w:p w14:paraId="1970D2E9" w14:textId="77777777" w:rsidR="004D34CD" w:rsidRDefault="004D34CD" w:rsidP="004D7E46">
            <w:pPr>
              <w:rPr>
                <w:lang w:eastAsia="es-CO"/>
              </w:rPr>
            </w:pPr>
          </w:p>
        </w:tc>
      </w:tr>
      <w:tr w:rsidR="004D34CD" w14:paraId="188B213B" w14:textId="77777777" w:rsidTr="00E42FED">
        <w:tc>
          <w:tcPr>
            <w:tcW w:w="1870" w:type="dxa"/>
          </w:tcPr>
          <w:p w14:paraId="07A5FD8C" w14:textId="1AAE350A" w:rsidR="004D34CD" w:rsidRDefault="004D34CD" w:rsidP="004D7E46">
            <w:pPr>
              <w:rPr>
                <w:lang w:eastAsia="es-CO"/>
              </w:rPr>
            </w:pPr>
            <w:r w:rsidRPr="004D34CD">
              <w:rPr>
                <w:lang w:eastAsia="es-CO"/>
              </w:rPr>
              <w:t>Pausa activa como factor de cambio en actividad física en funcionarios públicos</w:t>
            </w:r>
          </w:p>
        </w:tc>
        <w:tc>
          <w:tcPr>
            <w:tcW w:w="1870" w:type="dxa"/>
          </w:tcPr>
          <w:p w14:paraId="05FCA25A" w14:textId="5FBC7F00" w:rsidR="004D34CD" w:rsidRDefault="00E13BEF" w:rsidP="004D7E46">
            <w:pPr>
              <w:rPr>
                <w:lang w:eastAsia="es-CO"/>
              </w:rPr>
            </w:pPr>
            <w:r>
              <w:rPr>
                <w:lang w:eastAsia="es-CO"/>
              </w:rPr>
              <w:t>El programa tiene como centro o espacio de aplicación la población a la que regularmente van dirigidos programas como este: oficinistas</w:t>
            </w:r>
          </w:p>
        </w:tc>
        <w:tc>
          <w:tcPr>
            <w:tcW w:w="1870" w:type="dxa"/>
          </w:tcPr>
          <w:p w14:paraId="47ED1CE7" w14:textId="2348D5E1" w:rsidR="004D34CD" w:rsidRDefault="00E13BEF" w:rsidP="004D7E46">
            <w:pPr>
              <w:rPr>
                <w:lang w:eastAsia="es-CO"/>
              </w:rPr>
            </w:pPr>
            <w:r>
              <w:rPr>
                <w:lang w:eastAsia="es-CO"/>
              </w:rPr>
              <w:t>Aunque los usuarios al principio demostraron interés por el desarrollo de pausas activas, al final del programa se reporta perdida de interés por la continuación de este.</w:t>
            </w:r>
          </w:p>
        </w:tc>
        <w:tc>
          <w:tcPr>
            <w:tcW w:w="1870" w:type="dxa"/>
          </w:tcPr>
          <w:p w14:paraId="6E7AAB52" w14:textId="74C98486" w:rsidR="004D34CD" w:rsidRDefault="00E13BEF" w:rsidP="004D7E46">
            <w:pPr>
              <w:rPr>
                <w:lang w:eastAsia="es-CO"/>
              </w:rPr>
            </w:pPr>
            <w:r>
              <w:rPr>
                <w:lang w:eastAsia="es-CO"/>
              </w:rPr>
              <w:t xml:space="preserve">El programa presenta el desarrollo de estudios de la población en donde fue aplicado, lo cual posibilita </w:t>
            </w:r>
            <w:r w:rsidR="00DB36D7">
              <w:rPr>
                <w:lang w:eastAsia="es-CO"/>
              </w:rPr>
              <w:t>la futura aplicación a otros entornos.</w:t>
            </w:r>
          </w:p>
        </w:tc>
        <w:tc>
          <w:tcPr>
            <w:tcW w:w="1870" w:type="dxa"/>
          </w:tcPr>
          <w:p w14:paraId="730B6E15" w14:textId="595A92C4" w:rsidR="004D34CD" w:rsidRDefault="00DB36D7" w:rsidP="004D7E46">
            <w:pPr>
              <w:rPr>
                <w:lang w:eastAsia="es-CO"/>
              </w:rPr>
            </w:pPr>
            <w:r>
              <w:rPr>
                <w:lang w:eastAsia="es-CO"/>
              </w:rPr>
              <w:t>No se evidencia ningún tipo de dinámica en el estudio, además, la perdida de interés da indicios de una carencia en la exigencia de algún mecanismos o elemento llamativo para los usuarios.</w:t>
            </w:r>
          </w:p>
        </w:tc>
      </w:tr>
      <w:tr w:rsidR="004D34CD" w14:paraId="2FEB1E13" w14:textId="77777777" w:rsidTr="00E42FED">
        <w:tc>
          <w:tcPr>
            <w:tcW w:w="1870" w:type="dxa"/>
          </w:tcPr>
          <w:p w14:paraId="2C8682D1" w14:textId="2B3C907F" w:rsidR="004D34CD" w:rsidRDefault="004D34CD" w:rsidP="004D7E46">
            <w:pPr>
              <w:rPr>
                <w:lang w:eastAsia="es-CO"/>
              </w:rPr>
            </w:pPr>
            <w:r>
              <w:rPr>
                <w:lang w:eastAsia="es-CO"/>
              </w:rPr>
              <w:lastRenderedPageBreak/>
              <w:t>Pausas activas</w:t>
            </w:r>
          </w:p>
        </w:tc>
        <w:tc>
          <w:tcPr>
            <w:tcW w:w="1870" w:type="dxa"/>
          </w:tcPr>
          <w:p w14:paraId="3F55501C" w14:textId="49559BC0" w:rsidR="004D34CD" w:rsidRDefault="00D255ED" w:rsidP="004D7E46">
            <w:pPr>
              <w:rPr>
                <w:lang w:eastAsia="es-CO"/>
              </w:rPr>
            </w:pPr>
            <w:r>
              <w:rPr>
                <w:lang w:eastAsia="es-CO"/>
              </w:rPr>
              <w:t xml:space="preserve">La ARL Sura presento un programa de escritorio con la capacidad de poder ser instalador de forma masiva, lo cual presenta </w:t>
            </w:r>
            <w:r w:rsidR="00754BE9">
              <w:rPr>
                <w:lang w:eastAsia="es-CO"/>
              </w:rPr>
              <w:t>la posibilidad del uso masivo en las empresas.</w:t>
            </w:r>
            <w:r>
              <w:rPr>
                <w:lang w:eastAsia="es-CO"/>
              </w:rPr>
              <w:t xml:space="preserve"> </w:t>
            </w:r>
            <w:r w:rsidR="00754BE9">
              <w:rPr>
                <w:lang w:eastAsia="es-CO"/>
              </w:rPr>
              <w:t xml:space="preserve">Solo que esta característica es común en programas dirigidos al sector empresarial, por lo cual no es un elemento que la haga innovadora. Sin embargo, se aplaude la capacidad que le </w:t>
            </w:r>
            <w:r w:rsidR="00071952">
              <w:rPr>
                <w:lang w:eastAsia="es-CO"/>
              </w:rPr>
              <w:t>brinda a</w:t>
            </w:r>
            <w:r w:rsidR="00754BE9">
              <w:rPr>
                <w:lang w:eastAsia="es-CO"/>
              </w:rPr>
              <w:t xml:space="preserve"> sus usuarios de administrar los horarios de las pausas activas. </w:t>
            </w:r>
          </w:p>
        </w:tc>
        <w:tc>
          <w:tcPr>
            <w:tcW w:w="1870" w:type="dxa"/>
          </w:tcPr>
          <w:p w14:paraId="46EF2740" w14:textId="2A08FF06" w:rsidR="004D34CD" w:rsidRDefault="00071952" w:rsidP="004D7E46">
            <w:pPr>
              <w:rPr>
                <w:lang w:eastAsia="es-CO"/>
              </w:rPr>
            </w:pPr>
            <w:r>
              <w:rPr>
                <w:lang w:eastAsia="es-CO"/>
              </w:rPr>
              <w:t>El principal problema con este programa es la falta de evidencia sobre la respuesta de los usuarios, esto dando a lugar a solo poder quedarse con una opinión propia, sin conocer si fue usado en alguna empresa y que beneficios le brindo a sus usuarios.</w:t>
            </w:r>
          </w:p>
        </w:tc>
        <w:tc>
          <w:tcPr>
            <w:tcW w:w="1870" w:type="dxa"/>
          </w:tcPr>
          <w:p w14:paraId="5FC19D5C" w14:textId="310D96A1" w:rsidR="004D34CD" w:rsidRDefault="00071952" w:rsidP="004D7E46">
            <w:pPr>
              <w:rPr>
                <w:lang w:eastAsia="es-CO"/>
              </w:rPr>
            </w:pPr>
            <w:r>
              <w:rPr>
                <w:lang w:eastAsia="es-CO"/>
              </w:rPr>
              <w:t>Ya que es un programa para ordenadores, y que solo se encuentra disponible solo para equipos con sistema operativo Windows (lo cual limita su rango de uso), se centra solo en personas que su profesión les demanda estar frente a un computador, no da miras de poder ser aplicada en otros espacios laborales diferentes.</w:t>
            </w:r>
          </w:p>
        </w:tc>
        <w:tc>
          <w:tcPr>
            <w:tcW w:w="1870" w:type="dxa"/>
          </w:tcPr>
          <w:p w14:paraId="21BECDD5" w14:textId="1EE09117" w:rsidR="004D34CD" w:rsidRDefault="00071952" w:rsidP="004D7E46">
            <w:pPr>
              <w:rPr>
                <w:lang w:eastAsia="es-CO"/>
              </w:rPr>
            </w:pPr>
            <w:r>
              <w:rPr>
                <w:lang w:eastAsia="es-CO"/>
              </w:rPr>
              <w:t xml:space="preserve">El programa presenta una interfaz amigable al usuario, con la posibilidad de configuración </w:t>
            </w:r>
            <w:r w:rsidR="00E42FED">
              <w:rPr>
                <w:lang w:eastAsia="es-CO"/>
              </w:rPr>
              <w:t>de las</w:t>
            </w:r>
            <w:r>
              <w:rPr>
                <w:lang w:eastAsia="es-CO"/>
              </w:rPr>
              <w:t xml:space="preserve"> pausas activas y videos en donde </w:t>
            </w:r>
            <w:r w:rsidR="00701328">
              <w:rPr>
                <w:lang w:eastAsia="es-CO"/>
              </w:rPr>
              <w:t>se explican os ejercicios, esto a la larga puede volverse en un factor que provoque perdida de interés por parte del usuario.</w:t>
            </w:r>
          </w:p>
        </w:tc>
      </w:tr>
      <w:tr w:rsidR="004D34CD" w14:paraId="2DB15945" w14:textId="77777777" w:rsidTr="00E42FED">
        <w:tc>
          <w:tcPr>
            <w:tcW w:w="1870" w:type="dxa"/>
          </w:tcPr>
          <w:p w14:paraId="69ED937F" w14:textId="4EF3D13C" w:rsidR="004D34CD" w:rsidRDefault="004D34CD" w:rsidP="004D7E46">
            <w:pPr>
              <w:rPr>
                <w:lang w:eastAsia="es-CO"/>
              </w:rPr>
            </w:pPr>
            <w:r>
              <w:rPr>
                <w:lang w:eastAsia="es-CO"/>
              </w:rPr>
              <w:t>Futura Activa 4.0</w:t>
            </w:r>
          </w:p>
        </w:tc>
        <w:tc>
          <w:tcPr>
            <w:tcW w:w="1870" w:type="dxa"/>
          </w:tcPr>
          <w:p w14:paraId="5A404BBF" w14:textId="799C43B0" w:rsidR="004D34CD" w:rsidRDefault="00754BE9" w:rsidP="004D7E46">
            <w:pPr>
              <w:rPr>
                <w:lang w:eastAsia="es-CO"/>
              </w:rPr>
            </w:pPr>
            <w:r>
              <w:rPr>
                <w:lang w:eastAsia="es-CO"/>
              </w:rPr>
              <w:t xml:space="preserve">Este programa de escritorio comparte la característica de poder ser instalado de forma masiva en una red de computadores como lo hace Pausas Activas. Un problema con este programa, la cual la pone en </w:t>
            </w:r>
            <w:r>
              <w:rPr>
                <w:lang w:eastAsia="es-CO"/>
              </w:rPr>
              <w:lastRenderedPageBreak/>
              <w:t xml:space="preserve">desventaja con las demás es que no </w:t>
            </w:r>
            <w:r w:rsidR="00071952">
              <w:rPr>
                <w:lang w:eastAsia="es-CO"/>
              </w:rPr>
              <w:t>les</w:t>
            </w:r>
            <w:r>
              <w:rPr>
                <w:lang w:eastAsia="es-CO"/>
              </w:rPr>
              <w:t xml:space="preserve"> permite a sus usuarios programar los horarios para sus pausas activas.</w:t>
            </w:r>
          </w:p>
        </w:tc>
        <w:tc>
          <w:tcPr>
            <w:tcW w:w="1870" w:type="dxa"/>
          </w:tcPr>
          <w:p w14:paraId="6FA6CBB4" w14:textId="69DB94F4" w:rsidR="004D34CD" w:rsidRDefault="00E42FED" w:rsidP="004D7E46">
            <w:pPr>
              <w:rPr>
                <w:lang w:eastAsia="es-CO"/>
              </w:rPr>
            </w:pPr>
            <w:r>
              <w:rPr>
                <w:lang w:eastAsia="es-CO"/>
              </w:rPr>
              <w:lastRenderedPageBreak/>
              <w:t xml:space="preserve">Al igual que Pausas activas, Futura Activa no presenta evidencias de </w:t>
            </w:r>
            <w:r w:rsidR="0071671E">
              <w:rPr>
                <w:lang w:eastAsia="es-CO"/>
              </w:rPr>
              <w:t xml:space="preserve">su uso en alguna empresa o en algún programa de seguridad y salud en el trabajo, por lo cual no se puede afirmar </w:t>
            </w:r>
            <w:r w:rsidR="0071671E">
              <w:rPr>
                <w:lang w:eastAsia="es-CO"/>
              </w:rPr>
              <w:lastRenderedPageBreak/>
              <w:t>ningún dato de beneficio a los usuarios.</w:t>
            </w:r>
          </w:p>
        </w:tc>
        <w:tc>
          <w:tcPr>
            <w:tcW w:w="1870" w:type="dxa"/>
          </w:tcPr>
          <w:p w14:paraId="6CE1B91D" w14:textId="5611BD78" w:rsidR="004D34CD" w:rsidRDefault="004E35B3" w:rsidP="004D7E46">
            <w:pPr>
              <w:rPr>
                <w:lang w:eastAsia="es-CO"/>
              </w:rPr>
            </w:pPr>
            <w:r>
              <w:rPr>
                <w:lang w:eastAsia="es-CO"/>
              </w:rPr>
              <w:lastRenderedPageBreak/>
              <w:t>Al ser un programa de ordenador, no permite el uso por parte de usuarios que no trabajan todo el día frente a una computadora.</w:t>
            </w:r>
          </w:p>
        </w:tc>
        <w:tc>
          <w:tcPr>
            <w:tcW w:w="1870" w:type="dxa"/>
          </w:tcPr>
          <w:p w14:paraId="2A879023" w14:textId="260A2C1B" w:rsidR="004D34CD" w:rsidRDefault="004E35B3" w:rsidP="004D7E46">
            <w:pPr>
              <w:rPr>
                <w:lang w:eastAsia="es-CO"/>
              </w:rPr>
            </w:pPr>
            <w:r>
              <w:rPr>
                <w:lang w:eastAsia="es-CO"/>
              </w:rPr>
              <w:t xml:space="preserve">Ente programa limita las acciones del usuario a solo responder a alertas que aparecen en su pantalla y al ser aceptadas reproducirán una serie de videos en donde se indica la forma correcta de </w:t>
            </w:r>
            <w:r>
              <w:rPr>
                <w:lang w:eastAsia="es-CO"/>
              </w:rPr>
              <w:lastRenderedPageBreak/>
              <w:t>realizar algunos ejercicios, es decir, el usuario no puede configurar el tipo de ejercicios que quiere realizar ni los horarios, ya que las alertas serán cada 45 minutos. A la larga el usuario no tendrá interés por realizar sus ejercicios.</w:t>
            </w:r>
          </w:p>
        </w:tc>
      </w:tr>
      <w:tr w:rsidR="004D34CD" w14:paraId="2C567E9B" w14:textId="77777777" w:rsidTr="00E42FED">
        <w:tc>
          <w:tcPr>
            <w:tcW w:w="1870" w:type="dxa"/>
          </w:tcPr>
          <w:p w14:paraId="07BA7BA5" w14:textId="721C6567" w:rsidR="004D34CD" w:rsidRDefault="004D34CD" w:rsidP="004D7E46">
            <w:pPr>
              <w:rPr>
                <w:lang w:eastAsia="es-CO"/>
              </w:rPr>
            </w:pPr>
            <w:r>
              <w:rPr>
                <w:lang w:eastAsia="es-CO"/>
              </w:rPr>
              <w:lastRenderedPageBreak/>
              <w:t>Pausapp</w:t>
            </w:r>
          </w:p>
        </w:tc>
        <w:tc>
          <w:tcPr>
            <w:tcW w:w="1870" w:type="dxa"/>
          </w:tcPr>
          <w:p w14:paraId="182618AC" w14:textId="59CB9436" w:rsidR="004D34CD" w:rsidRDefault="00754BE9" w:rsidP="004D7E46">
            <w:pPr>
              <w:rPr>
                <w:lang w:eastAsia="es-CO"/>
              </w:rPr>
            </w:pPr>
            <w:r>
              <w:rPr>
                <w:lang w:eastAsia="es-CO"/>
              </w:rPr>
              <w:t xml:space="preserve">softuS en su aplicación </w:t>
            </w:r>
            <w:r w:rsidR="00071952">
              <w:rPr>
                <w:lang w:eastAsia="es-CO"/>
              </w:rPr>
              <w:t>les</w:t>
            </w:r>
            <w:r>
              <w:rPr>
                <w:lang w:eastAsia="es-CO"/>
              </w:rPr>
              <w:t xml:space="preserve"> da a sus usuarios la capacidad de tener en su celular la posibilidad de poder programar los momentos en la semana (ya que permite solo programar un tipo de pausa para un especifico horario)</w:t>
            </w:r>
            <w:r w:rsidR="00071952">
              <w:rPr>
                <w:lang w:eastAsia="es-CO"/>
              </w:rPr>
              <w:t xml:space="preserve">. La idea de tener en tu dispositivo móvil (sea Android o iOS) el acceso a ejercicios que pueden realizar individual o en grupo presenta </w:t>
            </w:r>
            <w:r w:rsidR="00071952">
              <w:rPr>
                <w:lang w:eastAsia="es-CO"/>
              </w:rPr>
              <w:lastRenderedPageBreak/>
              <w:t>un concepto innovador</w:t>
            </w:r>
          </w:p>
        </w:tc>
        <w:tc>
          <w:tcPr>
            <w:tcW w:w="1870" w:type="dxa"/>
          </w:tcPr>
          <w:p w14:paraId="088D4D03" w14:textId="2C3B75E7" w:rsidR="004D34CD" w:rsidRDefault="0071671E" w:rsidP="004D7E46">
            <w:pPr>
              <w:rPr>
                <w:lang w:eastAsia="es-CO"/>
              </w:rPr>
            </w:pPr>
            <w:r>
              <w:rPr>
                <w:lang w:eastAsia="es-CO"/>
              </w:rPr>
              <w:lastRenderedPageBreak/>
              <w:t xml:space="preserve">No existen evidencias de experiencia de usuarios de Pausapp, aparte de las reseñas que tiene la aplicación en las tiendas de aplicas, </w:t>
            </w:r>
            <w:r w:rsidR="004E35B3">
              <w:rPr>
                <w:lang w:eastAsia="es-CO"/>
              </w:rPr>
              <w:t>que,</w:t>
            </w:r>
            <w:r>
              <w:rPr>
                <w:lang w:eastAsia="es-CO"/>
              </w:rPr>
              <w:t xml:space="preserve"> aunque buenas, son pocas y no se pueden tomar como pruebas validas </w:t>
            </w:r>
            <w:r w:rsidR="004E35B3">
              <w:rPr>
                <w:lang w:eastAsia="es-CO"/>
              </w:rPr>
              <w:t>en una investigación.</w:t>
            </w:r>
          </w:p>
        </w:tc>
        <w:tc>
          <w:tcPr>
            <w:tcW w:w="1870" w:type="dxa"/>
          </w:tcPr>
          <w:p w14:paraId="2FD02D5B" w14:textId="729B44E5" w:rsidR="004D34CD" w:rsidRDefault="004E35B3" w:rsidP="004D7E46">
            <w:pPr>
              <w:rPr>
                <w:lang w:eastAsia="es-CO"/>
              </w:rPr>
            </w:pPr>
            <w:r>
              <w:rPr>
                <w:lang w:eastAsia="es-CO"/>
              </w:rPr>
              <w:t xml:space="preserve">Al ser una aplicación móvil, esto le da la ventaja a usuarios que no cuenta con un computador en su </w:t>
            </w:r>
            <w:r w:rsidR="00B63643">
              <w:rPr>
                <w:lang w:eastAsia="es-CO"/>
              </w:rPr>
              <w:t>trabajo,</w:t>
            </w:r>
            <w:r>
              <w:rPr>
                <w:lang w:eastAsia="es-CO"/>
              </w:rPr>
              <w:t xml:space="preserve"> pero realizan todo el día alguna labor rutinaria. </w:t>
            </w:r>
          </w:p>
        </w:tc>
        <w:tc>
          <w:tcPr>
            <w:tcW w:w="1870" w:type="dxa"/>
          </w:tcPr>
          <w:p w14:paraId="6068B78D" w14:textId="361F0169" w:rsidR="004D34CD" w:rsidRDefault="00B63643" w:rsidP="00546603">
            <w:pPr>
              <w:keepNext/>
              <w:rPr>
                <w:lang w:eastAsia="es-CO"/>
              </w:rPr>
            </w:pPr>
            <w:r>
              <w:rPr>
                <w:lang w:eastAsia="es-CO"/>
              </w:rPr>
              <w:t xml:space="preserve">La aplicación presenta una interfaz de usuario que es muy fluida, en la que se le permite al usuario configurar sus pausas activas, pero en ellas se realizaran los mismos ejercicios, por lo que se le genera al usuario un estado de rutina, por lo cual el usuario no encontrara ninguna novedad en la aplicación, aunque por medio de actualizaciones podrían mejorar la </w:t>
            </w:r>
            <w:r>
              <w:rPr>
                <w:lang w:eastAsia="es-CO"/>
              </w:rPr>
              <w:lastRenderedPageBreak/>
              <w:t xml:space="preserve">interacción del usuario. </w:t>
            </w:r>
          </w:p>
        </w:tc>
      </w:tr>
    </w:tbl>
    <w:p w14:paraId="6CC87D8F" w14:textId="1EECD8C8" w:rsidR="004D34CD" w:rsidRDefault="00546603" w:rsidP="00546603">
      <w:pPr>
        <w:pStyle w:val="Descripcin"/>
        <w:rPr>
          <w:lang w:eastAsia="es-CO"/>
        </w:rPr>
      </w:pPr>
      <w:bookmarkStart w:id="104" w:name="_Toc54086301"/>
      <w:r>
        <w:lastRenderedPageBreak/>
        <w:t xml:space="preserve">Tabla </w:t>
      </w:r>
      <w:r w:rsidR="00C93D98">
        <w:fldChar w:fldCharType="begin"/>
      </w:r>
      <w:r w:rsidR="00C93D98">
        <w:instrText xml:space="preserve"> SEQ Tabla \* ARABIC </w:instrText>
      </w:r>
      <w:r w:rsidR="00C93D98">
        <w:fldChar w:fldCharType="separate"/>
      </w:r>
      <w:r w:rsidR="00214939">
        <w:rPr>
          <w:noProof/>
        </w:rPr>
        <w:t>3</w:t>
      </w:r>
      <w:r w:rsidR="00C93D98">
        <w:rPr>
          <w:noProof/>
        </w:rPr>
        <w:fldChar w:fldCharType="end"/>
      </w:r>
      <w:r>
        <w:t xml:space="preserve"> Valoración de los trabajos seleccionados con relación alos aspectos definidos anteriormente</w:t>
      </w:r>
      <w:bookmarkEnd w:id="104"/>
    </w:p>
    <w:p w14:paraId="65D276DD" w14:textId="23428134" w:rsidR="00105063" w:rsidRDefault="00105063" w:rsidP="00105063">
      <w:pPr>
        <w:pStyle w:val="Ttulo2"/>
        <w:rPr>
          <w:lang w:eastAsia="es-CO"/>
        </w:rPr>
      </w:pPr>
      <w:bookmarkStart w:id="105" w:name="_Toc54088280"/>
      <w:r>
        <w:rPr>
          <w:lang w:eastAsia="es-CO"/>
        </w:rPr>
        <w:t>Conclusión</w:t>
      </w:r>
      <w:bookmarkEnd w:id="105"/>
      <w:r>
        <w:rPr>
          <w:lang w:eastAsia="es-CO"/>
        </w:rPr>
        <w:t xml:space="preserve"> </w:t>
      </w:r>
    </w:p>
    <w:p w14:paraId="72D39265" w14:textId="76F9BCF2" w:rsidR="004D7E46" w:rsidRPr="003F0DF5" w:rsidRDefault="00B63643" w:rsidP="00B63643">
      <w:pPr>
        <w:tabs>
          <w:tab w:val="left" w:pos="3695"/>
        </w:tabs>
        <w:rPr>
          <w:lang w:eastAsia="es-CO"/>
        </w:rPr>
      </w:pPr>
      <w:r>
        <w:rPr>
          <w:lang w:eastAsia="es-CO"/>
        </w:rPr>
        <w:t>El base al análisis realizado con relación a cada uno de los aspectos de los trabajaos, podemos encontrar que nuestro proyecto, una aplicación móvil con uso de la gamificación enfocada en las pausas activas y el uso de realidad aumentada para generarle a nuestros usuarios una mejor experiencia</w:t>
      </w:r>
      <w:r w:rsidR="00105063">
        <w:rPr>
          <w:lang w:eastAsia="es-CO"/>
        </w:rPr>
        <w:t>, la cual puede mantenerlos por mayor tiempo más cautivados por el contenido de la aplicación, brindando la capacidad de que cualquier persona que realice un trabajo que le genere una rutina pueda programar sus pausas activas, las zonas del cuerpo a las cuales quiere hacer enfoque, además de que los ejercicios estarán enfocados en la información que nos brinde el usuario al momento de su registro, en donde recogeremos datos sobre su actividad física, su fisionomía, enfermedades que sufra y datos de vital importancia para generar un perfil de cada usuario.</w:t>
      </w:r>
    </w:p>
    <w:p w14:paraId="08F17CB6" w14:textId="77777777" w:rsidR="0031716B" w:rsidRPr="00A07EC8" w:rsidRDefault="0031716B" w:rsidP="0031716B"/>
    <w:p w14:paraId="383DB7E2" w14:textId="7323AF3A" w:rsidR="000140D6" w:rsidRDefault="000140D6" w:rsidP="005B1AE4"/>
    <w:p w14:paraId="01F35EEC" w14:textId="5DC03E76" w:rsidR="0031716B" w:rsidRPr="000140D6" w:rsidRDefault="0031716B" w:rsidP="005B1AE4">
      <w:r>
        <w:br w:type="page"/>
      </w:r>
    </w:p>
    <w:p w14:paraId="7972B595" w14:textId="61A6A402" w:rsidR="00EA2478" w:rsidRDefault="00BE557E" w:rsidP="005B1AE4">
      <w:pPr>
        <w:pStyle w:val="Ttulo1"/>
      </w:pPr>
      <w:bookmarkStart w:id="106" w:name="_Toc54088281"/>
      <w:r>
        <w:lastRenderedPageBreak/>
        <w:t>PREGUNTA GENERADORA</w:t>
      </w:r>
      <w:bookmarkEnd w:id="106"/>
    </w:p>
    <w:p w14:paraId="50EEBCBD" w14:textId="45CDA9A4" w:rsidR="00BE557E" w:rsidRPr="00BE557E" w:rsidRDefault="00BE557E" w:rsidP="00BE557E">
      <w:r w:rsidRPr="000140D6">
        <w:t>¿</w:t>
      </w:r>
      <w:r>
        <w:t xml:space="preserve">De qué manera puede asegurarse una correcta implementación de las pausas activas, junto con su inspección y regulación </w:t>
      </w:r>
      <w:r w:rsidR="00E20586">
        <w:t>por parte de</w:t>
      </w:r>
      <w:r>
        <w:t xml:space="preserve"> las empresas colombianas</w:t>
      </w:r>
      <w:r w:rsidRPr="000140D6">
        <w:t>?</w:t>
      </w:r>
    </w:p>
    <w:p w14:paraId="43766E31" w14:textId="3410895E" w:rsidR="005B1AE4" w:rsidRDefault="00D61639" w:rsidP="005B1AE4">
      <w:pPr>
        <w:pStyle w:val="Ttulo1"/>
      </w:pPr>
      <w:bookmarkStart w:id="107" w:name="_Toc54088282"/>
      <w:r>
        <w:t>OBJETIVOS</w:t>
      </w:r>
      <w:bookmarkEnd w:id="107"/>
    </w:p>
    <w:p w14:paraId="316E19DB" w14:textId="77777777" w:rsidR="005B1AE4" w:rsidRDefault="005B1AE4" w:rsidP="005B1AE4">
      <w:pPr>
        <w:pStyle w:val="Ttulo2"/>
      </w:pPr>
      <w:bookmarkStart w:id="108" w:name="_Toc54088283"/>
      <w:r>
        <w:t>Objetivo general</w:t>
      </w:r>
      <w:bookmarkEnd w:id="108"/>
    </w:p>
    <w:p w14:paraId="4F34C333" w14:textId="77777777" w:rsidR="003943C6" w:rsidRDefault="003943C6" w:rsidP="005B1AE4">
      <w:pPr>
        <w:pStyle w:val="Ttulo2"/>
        <w:rPr>
          <w:rFonts w:eastAsiaTheme="minorHAnsi" w:cstheme="minorBidi"/>
          <w:color w:val="auto"/>
          <w:sz w:val="22"/>
          <w:szCs w:val="22"/>
        </w:rPr>
      </w:pPr>
      <w:bookmarkStart w:id="109" w:name="_Toc54088284"/>
      <w:r w:rsidRPr="003943C6">
        <w:rPr>
          <w:rFonts w:eastAsiaTheme="minorHAnsi" w:cstheme="minorBidi"/>
          <w:color w:val="auto"/>
          <w:sz w:val="22"/>
          <w:szCs w:val="22"/>
        </w:rPr>
        <w:t>Desarrollar una aplicación que contribuya con la correcta implementación de las pausas activas de los trabajadores en las empresas colombianas por medio de la gamificación</w:t>
      </w:r>
      <w:bookmarkEnd w:id="109"/>
    </w:p>
    <w:p w14:paraId="7D55A4C1" w14:textId="27A0644E" w:rsidR="005B1AE4" w:rsidRPr="005B1AE4" w:rsidRDefault="005B1AE4" w:rsidP="005B1AE4">
      <w:pPr>
        <w:pStyle w:val="Ttulo2"/>
      </w:pPr>
      <w:bookmarkStart w:id="110" w:name="_Toc54088285"/>
      <w:r>
        <w:t>Objetivos específicos</w:t>
      </w:r>
      <w:bookmarkEnd w:id="110"/>
      <w:r w:rsidR="00C70944">
        <w:t xml:space="preserve"> </w:t>
      </w:r>
    </w:p>
    <w:p w14:paraId="2F3915CB" w14:textId="0D258DBF" w:rsidR="00BA4ABA" w:rsidRPr="00BA4ABA" w:rsidRDefault="00BA4ABA" w:rsidP="00BA4ABA">
      <w:pPr>
        <w:pStyle w:val="Prrafodelista"/>
        <w:numPr>
          <w:ilvl w:val="0"/>
          <w:numId w:val="4"/>
        </w:numPr>
      </w:pPr>
      <w:r w:rsidRPr="00BA4ABA">
        <w:t>Establecer la integración a la infraestructura de los dispositivos y la funcionalidad en tiempo real de la aplicación</w:t>
      </w:r>
    </w:p>
    <w:p w14:paraId="3C05D13B" w14:textId="4F9C3AF0" w:rsidR="00BA4ABA" w:rsidRDefault="00BA4ABA" w:rsidP="00BA4ABA">
      <w:pPr>
        <w:pStyle w:val="Prrafodelista"/>
        <w:numPr>
          <w:ilvl w:val="0"/>
          <w:numId w:val="4"/>
        </w:numPr>
      </w:pPr>
      <w:r w:rsidRPr="00BA4ABA">
        <w:t>Diseñar la experiencia de usuario y la interfaz de usuario de la aplicación móvil</w:t>
      </w:r>
    </w:p>
    <w:p w14:paraId="378DF4C9" w14:textId="64A0EBA7" w:rsidR="008D17FE" w:rsidRDefault="008D17FE" w:rsidP="00BA4ABA">
      <w:pPr>
        <w:pStyle w:val="Prrafodelista"/>
        <w:numPr>
          <w:ilvl w:val="0"/>
          <w:numId w:val="4"/>
        </w:numPr>
      </w:pPr>
      <w:r>
        <w:t>Diseñar la experiencia de usuario y la interfaz de usuario de la aplicación web</w:t>
      </w:r>
    </w:p>
    <w:p w14:paraId="0C7D5F0E" w14:textId="07D4A48E" w:rsidR="008D17FE" w:rsidRPr="00BA4ABA" w:rsidRDefault="008D17FE" w:rsidP="00BA4ABA">
      <w:pPr>
        <w:pStyle w:val="Prrafodelista"/>
        <w:numPr>
          <w:ilvl w:val="0"/>
          <w:numId w:val="4"/>
        </w:numPr>
      </w:pPr>
      <w:r>
        <w:t xml:space="preserve">Construir un </w:t>
      </w:r>
      <w:r w:rsidRPr="008D17FE">
        <w:rPr>
          <w:u w:val="single"/>
        </w:rPr>
        <w:t>backend</w:t>
      </w:r>
      <w:r>
        <w:t xml:space="preserve"> por medio del cual se garantice el acceso a las funcionalidades de APPAUSA:</w:t>
      </w:r>
    </w:p>
    <w:p w14:paraId="277A87ED" w14:textId="22BA6AD3" w:rsidR="008D17FE" w:rsidRPr="00BA4ABA" w:rsidRDefault="00BA4ABA" w:rsidP="008D17FE">
      <w:pPr>
        <w:pStyle w:val="Prrafodelista"/>
        <w:numPr>
          <w:ilvl w:val="0"/>
          <w:numId w:val="4"/>
        </w:numPr>
      </w:pPr>
      <w:r w:rsidRPr="00BA4ABA">
        <w:t>Implementar los diseños de la aplicación en un entorno de desarrollo nativo de Android</w:t>
      </w:r>
    </w:p>
    <w:p w14:paraId="053973D0" w14:textId="2D5A4CD3" w:rsidR="00BA4ABA" w:rsidRDefault="008F1CD3" w:rsidP="00BA4ABA">
      <w:pPr>
        <w:pStyle w:val="Prrafodelista"/>
        <w:numPr>
          <w:ilvl w:val="0"/>
          <w:numId w:val="4"/>
        </w:numPr>
      </w:pPr>
      <w:r>
        <w:t>Validar</w:t>
      </w:r>
      <w:r w:rsidR="00BA4ABA" w:rsidRPr="00BA4ABA">
        <w:t xml:space="preserve"> la corrección de errores funcionales, de uso</w:t>
      </w:r>
      <w:r>
        <w:t xml:space="preserve"> con relación a los conceptos de salud</w:t>
      </w:r>
      <w:r w:rsidR="00BA4ABA" w:rsidRPr="00BA4ABA">
        <w:t xml:space="preserve"> y de rendimiento de la aplicación.</w:t>
      </w:r>
    </w:p>
    <w:p w14:paraId="721FA134" w14:textId="77777777" w:rsidR="008F1CD3" w:rsidRPr="00BA4ABA" w:rsidRDefault="008F1CD3" w:rsidP="00E20586"/>
    <w:p w14:paraId="65821847" w14:textId="77F42DA8" w:rsidR="00E849B1" w:rsidRDefault="00AA36DC" w:rsidP="00AA36DC">
      <w:pPr>
        <w:pStyle w:val="Ttulo1"/>
      </w:pPr>
      <w:bookmarkStart w:id="111" w:name="_Toc54088286"/>
      <w:r>
        <w:t>LIMITACIONES</w:t>
      </w:r>
      <w:bookmarkEnd w:id="111"/>
    </w:p>
    <w:p w14:paraId="6AC7B5CE" w14:textId="3042D9C8" w:rsidR="00AA36DC" w:rsidRPr="00AA36DC" w:rsidRDefault="00AA36DC" w:rsidP="008F1CD3">
      <w:pPr>
        <w:pStyle w:val="Prrafodelista"/>
        <w:numPr>
          <w:ilvl w:val="0"/>
          <w:numId w:val="30"/>
        </w:numPr>
        <w:jc w:val="left"/>
      </w:pPr>
      <w:r w:rsidRPr="00AA36DC">
        <w:t xml:space="preserve">La </w:t>
      </w:r>
      <w:r w:rsidR="003943C6">
        <w:t>a</w:t>
      </w:r>
      <w:r w:rsidRPr="00AA36DC">
        <w:t>plicación será implementada en los trabajadores de la parte administrativa de la Universidad de San Buenaventura, Bogotá.</w:t>
      </w:r>
    </w:p>
    <w:p w14:paraId="5061879D" w14:textId="77777777" w:rsidR="00AA36DC" w:rsidRPr="00AA36DC" w:rsidRDefault="00AA36DC" w:rsidP="008F1CD3">
      <w:pPr>
        <w:pStyle w:val="Prrafodelista"/>
        <w:numPr>
          <w:ilvl w:val="0"/>
          <w:numId w:val="30"/>
        </w:numPr>
        <w:jc w:val="left"/>
      </w:pPr>
      <w:r w:rsidRPr="00AA36DC">
        <w:t>La aplicación no se encargará del análisis de los datos recogidos relacionados con las actividades de los usuarios.</w:t>
      </w:r>
    </w:p>
    <w:p w14:paraId="489C6F05" w14:textId="77777777" w:rsidR="00AA36DC" w:rsidRPr="00AA36DC" w:rsidRDefault="00AA36DC" w:rsidP="008F1CD3">
      <w:pPr>
        <w:pStyle w:val="Prrafodelista"/>
        <w:numPr>
          <w:ilvl w:val="0"/>
          <w:numId w:val="30"/>
        </w:numPr>
        <w:jc w:val="left"/>
      </w:pPr>
      <w:r w:rsidRPr="00AA36DC">
        <w:t>La aplicación requerirá acceso a funciones del teléfono, tales como cámara, GPS, giroscopio y acceso a internet, para su correcto funcionamiento.</w:t>
      </w:r>
    </w:p>
    <w:p w14:paraId="345BFC9E" w14:textId="77777777" w:rsidR="00AA36DC" w:rsidRPr="00AA36DC" w:rsidRDefault="00AA36DC" w:rsidP="008F1CD3">
      <w:pPr>
        <w:pStyle w:val="Prrafodelista"/>
        <w:numPr>
          <w:ilvl w:val="0"/>
          <w:numId w:val="30"/>
        </w:numPr>
        <w:jc w:val="left"/>
      </w:pPr>
      <w:r w:rsidRPr="00AA36DC">
        <w:t>La aplicación no tendrá “In-app purchases” o compras dentro de la aplicación.</w:t>
      </w:r>
    </w:p>
    <w:p w14:paraId="47F6FF28" w14:textId="7EC6147D" w:rsidR="00AA36DC" w:rsidRDefault="00AA36DC" w:rsidP="008F1CD3">
      <w:pPr>
        <w:pStyle w:val="Prrafodelista"/>
        <w:numPr>
          <w:ilvl w:val="0"/>
          <w:numId w:val="30"/>
        </w:numPr>
        <w:jc w:val="left"/>
      </w:pPr>
      <w:r w:rsidRPr="00AA36DC">
        <w:t>La aplicación se encontrará en español.</w:t>
      </w:r>
    </w:p>
    <w:p w14:paraId="100CFF17" w14:textId="5DA2DC9C" w:rsidR="00AA36DC" w:rsidRDefault="00AA36DC" w:rsidP="008F1CD3">
      <w:pPr>
        <w:pStyle w:val="Prrafodelista"/>
        <w:jc w:val="left"/>
      </w:pPr>
    </w:p>
    <w:p w14:paraId="4BF642E9" w14:textId="6D3E030C" w:rsidR="00AA36DC" w:rsidRPr="008F1CD3" w:rsidRDefault="00AA36DC" w:rsidP="008F1CD3">
      <w:pPr>
        <w:pStyle w:val="Ttulo1"/>
      </w:pPr>
      <w:bookmarkStart w:id="112" w:name="_Toc54088287"/>
      <w:r w:rsidRPr="008F1CD3">
        <w:t>ALCANCES</w:t>
      </w:r>
      <w:bookmarkEnd w:id="112"/>
    </w:p>
    <w:p w14:paraId="755818E6" w14:textId="473354D1" w:rsidR="00AA36DC" w:rsidRPr="00AA36DC" w:rsidRDefault="00AA36DC" w:rsidP="008F1CD3">
      <w:pPr>
        <w:pStyle w:val="Prrafodelista"/>
        <w:numPr>
          <w:ilvl w:val="0"/>
          <w:numId w:val="32"/>
        </w:numPr>
        <w:jc w:val="left"/>
      </w:pPr>
      <w:r w:rsidRPr="00AA36DC">
        <w:t xml:space="preserve">La aplicación contará </w:t>
      </w:r>
      <w:r w:rsidR="00E20586">
        <w:t xml:space="preserve">con </w:t>
      </w:r>
      <w:r w:rsidRPr="00AA36DC">
        <w:t>un registro de cada uno de los usuarios, en donde se incluirán datos de la empresa donde labora e información sobre la salud de cada empleado</w:t>
      </w:r>
      <w:r w:rsidR="00E20586">
        <w:t xml:space="preserve">, necesaria para generar un perfil del usuario y de esta forma poder generar los </w:t>
      </w:r>
      <w:r w:rsidR="003943C6">
        <w:t>ejercicios acordes</w:t>
      </w:r>
      <w:r w:rsidR="00E20586">
        <w:t xml:space="preserve"> al perfil de salud la persona</w:t>
      </w:r>
      <w:r w:rsidRPr="00AA36DC">
        <w:t>.</w:t>
      </w:r>
    </w:p>
    <w:p w14:paraId="4FC01695" w14:textId="77777777" w:rsidR="00AA36DC" w:rsidRPr="00AA36DC" w:rsidRDefault="00AA36DC" w:rsidP="008F1CD3">
      <w:pPr>
        <w:pStyle w:val="Prrafodelista"/>
        <w:numPr>
          <w:ilvl w:val="0"/>
          <w:numId w:val="32"/>
        </w:numPr>
        <w:jc w:val="left"/>
      </w:pPr>
      <w:r w:rsidRPr="00AA36DC">
        <w:t>La aplicación solo trabajara en función de los datos de salud que proporcione el usuario.</w:t>
      </w:r>
    </w:p>
    <w:p w14:paraId="172F22AE" w14:textId="77777777" w:rsidR="00AA36DC" w:rsidRPr="00AA36DC" w:rsidRDefault="00AA36DC" w:rsidP="008F1CD3">
      <w:pPr>
        <w:pStyle w:val="Prrafodelista"/>
        <w:numPr>
          <w:ilvl w:val="0"/>
          <w:numId w:val="32"/>
        </w:numPr>
        <w:jc w:val="left"/>
      </w:pPr>
      <w:r w:rsidRPr="00AA36DC">
        <w:t>La aplicación le entregara a cada usuario resúmenes periódicos sobre su avance mediante notificaciones.</w:t>
      </w:r>
    </w:p>
    <w:p w14:paraId="06522ACE" w14:textId="1070C3C7" w:rsidR="00AA36DC" w:rsidRDefault="00AA36DC" w:rsidP="008F1CD3">
      <w:pPr>
        <w:pStyle w:val="Prrafodelista"/>
        <w:numPr>
          <w:ilvl w:val="0"/>
          <w:numId w:val="32"/>
        </w:numPr>
        <w:jc w:val="left"/>
      </w:pPr>
      <w:r w:rsidRPr="00AA36DC">
        <w:lastRenderedPageBreak/>
        <w:t>La aplicación no tendrá pagos requeridos para su funcionamiento por parte de los empleados, solo se les cobrará a las empresas que quieran usarla con sus empleados.</w:t>
      </w:r>
    </w:p>
    <w:p w14:paraId="51135DE4" w14:textId="2DF7A0A9" w:rsidR="009539F1" w:rsidRDefault="009539F1" w:rsidP="008F1CD3">
      <w:pPr>
        <w:pStyle w:val="Prrafodelista"/>
        <w:numPr>
          <w:ilvl w:val="0"/>
          <w:numId w:val="32"/>
        </w:numPr>
        <w:jc w:val="left"/>
      </w:pPr>
      <w:r>
        <w:t>Se entregaran dos productos: una aplicación web por medio de la cual se administren los datos requeridos para la gestión de los empleados por parte del sector de talento humano de cada empresa, por otro lado, la aplicación móvil por medio de la cual los empleados tendrá acceso a las actividades de pausas activas.</w:t>
      </w:r>
    </w:p>
    <w:p w14:paraId="6649029D" w14:textId="073E24D4" w:rsidR="008F1CD3" w:rsidRPr="00AA36DC" w:rsidRDefault="008F1CD3" w:rsidP="008F1CD3">
      <w:pPr>
        <w:pStyle w:val="Prrafodelista"/>
        <w:numPr>
          <w:ilvl w:val="0"/>
          <w:numId w:val="32"/>
        </w:numPr>
        <w:jc w:val="left"/>
      </w:pPr>
      <w:r w:rsidRPr="00AA36DC">
        <w:t>La aplicación solo estará disponible para dispositivos Android 6,0 (Marshmallow) o superiores</w:t>
      </w:r>
      <w:r w:rsidR="003943C6">
        <w:t>, y será entregada mediante. APK</w:t>
      </w:r>
      <w:r w:rsidRPr="00AA36DC">
        <w:t>, ni para dispositivos iOS.</w:t>
      </w:r>
    </w:p>
    <w:p w14:paraId="1940E027" w14:textId="77777777" w:rsidR="00AA36DC" w:rsidRPr="00AA36DC" w:rsidRDefault="00AA36DC" w:rsidP="008F1CD3">
      <w:pPr>
        <w:pStyle w:val="Prrafodelista"/>
        <w:numPr>
          <w:ilvl w:val="0"/>
          <w:numId w:val="32"/>
        </w:numPr>
        <w:jc w:val="left"/>
      </w:pPr>
      <w:r w:rsidRPr="00AA36DC">
        <w:t>La aplicación solo estará disponible para las empresas y sus trabajadores.</w:t>
      </w:r>
    </w:p>
    <w:p w14:paraId="3B2E83DC" w14:textId="77777777" w:rsidR="00AA36DC" w:rsidRPr="00AA36DC" w:rsidRDefault="00AA36DC" w:rsidP="00AA36DC"/>
    <w:p w14:paraId="45B65850" w14:textId="77777777" w:rsidR="00126C81" w:rsidRDefault="002157F3" w:rsidP="00126C81">
      <w:pPr>
        <w:pStyle w:val="Ttulo1"/>
        <w:rPr>
          <w:rFonts w:eastAsiaTheme="minorHAnsi"/>
        </w:rPr>
      </w:pPr>
      <w:r>
        <w:br w:type="page"/>
      </w:r>
      <w:bookmarkStart w:id="113" w:name="_Toc38210855"/>
      <w:bookmarkStart w:id="114" w:name="_Toc54088288"/>
      <w:r w:rsidR="00126C81">
        <w:rPr>
          <w:rFonts w:eastAsia="Times New Roman"/>
          <w:lang w:eastAsia="es-CO"/>
        </w:rPr>
        <w:lastRenderedPageBreak/>
        <w:t>METODOLOGIA</w:t>
      </w:r>
      <w:bookmarkEnd w:id="113"/>
      <w:bookmarkEnd w:id="114"/>
    </w:p>
    <w:p w14:paraId="7F66BBDE"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Inicio: en esta fase se realizará todas las investigaciones y estudios necesarios para el desarrollo del proyecto.</w:t>
      </w:r>
    </w:p>
    <w:p w14:paraId="2342267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l contexto en donde se aplicación móvil.</w:t>
      </w:r>
    </w:p>
    <w:p w14:paraId="3BC97B0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s ventajas competitivas de la aplicación y la viabilidad de esta en el contexto de aplicación, el cual es el espacio laboral.</w:t>
      </w:r>
    </w:p>
    <w:p w14:paraId="3B812A9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 integración y necesidades de infraestructura</w:t>
      </w:r>
    </w:p>
    <w:p w14:paraId="654C7A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aportes a los usuarios por parte de la aplicación móvil.</w:t>
      </w:r>
    </w:p>
    <w:p w14:paraId="4206C2A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contenidos de las pausas activas en las empresas.</w:t>
      </w:r>
    </w:p>
    <w:p w14:paraId="1865459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lección de las tecnologías para el desarrollo de la aplicación</w:t>
      </w:r>
    </w:p>
    <w:p w14:paraId="002ADC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0768CB0F" w14:textId="77777777" w:rsidR="00126C81" w:rsidRDefault="00126C81" w:rsidP="00126C81">
      <w:pPr>
        <w:pStyle w:val="Prrafodelista"/>
        <w:ind w:left="792"/>
        <w:rPr>
          <w:rFonts w:eastAsia="Times New Roman"/>
          <w:lang w:eastAsia="es-CO"/>
        </w:rPr>
      </w:pPr>
    </w:p>
    <w:p w14:paraId="5A42A2B7"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eño de la aplicación: en esta fase se realizará el diseño general de la aplicación.</w:t>
      </w:r>
    </w:p>
    <w:p w14:paraId="49692B6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tipo de aplicación (Nativa, Web o Híbrida).</w:t>
      </w:r>
    </w:p>
    <w:p w14:paraId="62B2CC4F" w14:textId="6DE51EC6"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 la plataforma de desarrollo (Android).</w:t>
      </w:r>
    </w:p>
    <w:p w14:paraId="0054CD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lenguaje de programación a utilizar.</w:t>
      </w:r>
    </w:p>
    <w:p w14:paraId="506B597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experiencia de usuario.</w:t>
      </w:r>
    </w:p>
    <w:p w14:paraId="41547942"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s actividades del usuario.</w:t>
      </w:r>
    </w:p>
    <w:p w14:paraId="60BCBC5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interfaz de usuario.</w:t>
      </w:r>
    </w:p>
    <w:p w14:paraId="4391DD2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aplicación.</w:t>
      </w:r>
    </w:p>
    <w:p w14:paraId="4DDEC81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76AECB6E" w14:textId="77777777" w:rsidR="00126C81" w:rsidRDefault="00126C81" w:rsidP="00126C81">
      <w:pPr>
        <w:pStyle w:val="Prrafodelista"/>
        <w:ind w:left="792"/>
        <w:rPr>
          <w:rFonts w:eastAsia="Times New Roman"/>
          <w:lang w:eastAsia="es-CO"/>
        </w:rPr>
      </w:pPr>
    </w:p>
    <w:p w14:paraId="2ABF3A31" w14:textId="6595B09A"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esarrollo</w:t>
      </w:r>
      <w:r w:rsidR="00F7045A">
        <w:rPr>
          <w:rFonts w:eastAsia="Times New Roman"/>
          <w:lang w:eastAsia="es-CO"/>
        </w:rPr>
        <w:t xml:space="preserve"> Backend</w:t>
      </w:r>
      <w:r>
        <w:rPr>
          <w:rFonts w:eastAsia="Times New Roman"/>
          <w:lang w:eastAsia="es-CO"/>
        </w:rPr>
        <w:t>.</w:t>
      </w:r>
    </w:p>
    <w:p w14:paraId="36E6B1E5" w14:textId="06B3B47E"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a base de datos</w:t>
      </w:r>
    </w:p>
    <w:p w14:paraId="55C0E22D" w14:textId="679B723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modelos de datos</w:t>
      </w:r>
    </w:p>
    <w:p w14:paraId="5179D151" w14:textId="4CC04DB5"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 xml:space="preserve">Creación de los repositorios </w:t>
      </w:r>
    </w:p>
    <w:p w14:paraId="556C304C" w14:textId="63CDAADA"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controladores</w:t>
      </w:r>
    </w:p>
    <w:p w14:paraId="64204742" w14:textId="34B9EE01"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servicios a consumir</w:t>
      </w:r>
    </w:p>
    <w:p w14:paraId="02CCBD75" w14:textId="42485530" w:rsidR="000A6977" w:rsidRDefault="00F7045A" w:rsidP="00F7045A">
      <w:pPr>
        <w:pStyle w:val="Prrafodelista"/>
        <w:numPr>
          <w:ilvl w:val="0"/>
          <w:numId w:val="29"/>
        </w:numPr>
        <w:spacing w:line="256" w:lineRule="auto"/>
        <w:jc w:val="left"/>
        <w:rPr>
          <w:rFonts w:eastAsia="Times New Roman"/>
          <w:lang w:eastAsia="es-CO"/>
        </w:rPr>
      </w:pPr>
      <w:r>
        <w:rPr>
          <w:rFonts w:eastAsia="Times New Roman"/>
          <w:lang w:eastAsia="es-CO"/>
        </w:rPr>
        <w:t xml:space="preserve">Desarrollo </w:t>
      </w:r>
      <w:r w:rsidR="000A6977">
        <w:rPr>
          <w:rFonts w:eastAsia="Times New Roman"/>
          <w:lang w:eastAsia="es-CO"/>
        </w:rPr>
        <w:t>Fron</w:t>
      </w:r>
      <w:r w:rsidR="00BA4B41">
        <w:rPr>
          <w:rFonts w:eastAsia="Times New Roman"/>
          <w:lang w:eastAsia="es-CO"/>
        </w:rPr>
        <w:t>t</w:t>
      </w:r>
      <w:r w:rsidR="000A6977">
        <w:rPr>
          <w:rFonts w:eastAsia="Times New Roman"/>
          <w:lang w:eastAsia="es-CO"/>
        </w:rPr>
        <w:t>end</w:t>
      </w:r>
    </w:p>
    <w:p w14:paraId="5F177007" w14:textId="0085016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interfaces</w:t>
      </w:r>
      <w:r w:rsidR="00F7045A">
        <w:rPr>
          <w:rFonts w:eastAsia="Times New Roman"/>
          <w:lang w:eastAsia="es-CO"/>
        </w:rPr>
        <w:t xml:space="preserve"> de usuario para aplicación web</w:t>
      </w:r>
    </w:p>
    <w:p w14:paraId="23CCADC4" w14:textId="77777777"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7D82F3B7" w14:textId="012FDFCA" w:rsidR="00F7045A" w:rsidRP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69AF25E3" w14:textId="25EF41FA"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5E5DE6FD" w14:textId="3088D5F1"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Creación de interfaces de usuario para aplicación móvil</w:t>
      </w:r>
    </w:p>
    <w:p w14:paraId="42E70968"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3460B06D" w14:textId="77777777" w:rsidR="005147A8" w:rsidRPr="00F7045A"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7C5D10AC"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66C2E87D" w14:textId="5C4A9DF7" w:rsidR="005147A8"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 Creación de juegos</w:t>
      </w:r>
    </w:p>
    <w:p w14:paraId="359B02E5" w14:textId="1FBB2133" w:rsidR="005147A8" w:rsidRPr="00F7045A"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juegos a la aplicación movil</w:t>
      </w:r>
    </w:p>
    <w:p w14:paraId="2077BBC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C6BFCEA" w14:textId="77777777" w:rsidR="00126C81" w:rsidRDefault="00126C81" w:rsidP="00126C81">
      <w:pPr>
        <w:pStyle w:val="Prrafodelista"/>
        <w:ind w:left="792"/>
        <w:rPr>
          <w:rFonts w:eastAsia="Times New Roman"/>
          <w:lang w:eastAsia="es-CO"/>
        </w:rPr>
      </w:pPr>
    </w:p>
    <w:p w14:paraId="45D2704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Pruebas: en esta fase se realizarán las pruebas para la corrección de errores y mejoras en la experiencia de usuario.</w:t>
      </w:r>
    </w:p>
    <w:p w14:paraId="35293FE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eliminar</w:t>
      </w:r>
    </w:p>
    <w:p w14:paraId="0A84ABE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lastRenderedPageBreak/>
        <w:t xml:space="preserve">Depuración de la versión preliminar </w:t>
      </w:r>
    </w:p>
    <w:p w14:paraId="1EC283FF"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ototipo</w:t>
      </w:r>
    </w:p>
    <w:p w14:paraId="274E9C6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prototipo</w:t>
      </w:r>
    </w:p>
    <w:p w14:paraId="0DD2582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Alfa</w:t>
      </w:r>
    </w:p>
    <w:p w14:paraId="598BE5D8"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versión Alfa</w:t>
      </w:r>
    </w:p>
    <w:p w14:paraId="66FD72F9"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Beta</w:t>
      </w:r>
    </w:p>
    <w:p w14:paraId="24309CB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beta</w:t>
      </w:r>
    </w:p>
    <w:p w14:paraId="77F7EACB"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eparación de la versión candidata para el lanzamiento.</w:t>
      </w:r>
    </w:p>
    <w:p w14:paraId="7CF76C4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3B0297DF" w14:textId="77777777" w:rsidR="00126C81" w:rsidRDefault="00126C81" w:rsidP="00126C81">
      <w:pPr>
        <w:pStyle w:val="Prrafodelista"/>
        <w:ind w:left="792"/>
        <w:rPr>
          <w:rFonts w:eastAsia="Times New Roman"/>
          <w:lang w:eastAsia="es-CO"/>
        </w:rPr>
      </w:pPr>
    </w:p>
    <w:p w14:paraId="6D890E04"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tribución: en esta fase se realizará la entrega del producto final al cliente.</w:t>
      </w:r>
    </w:p>
    <w:p w14:paraId="13320F1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0C16C96" w14:textId="55C8D379" w:rsidR="00AB6BB7" w:rsidRP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Recopilación de la documentación en un Manual de uso</w:t>
      </w:r>
    </w:p>
    <w:p w14:paraId="1F091A5C" w14:textId="3F20FB67" w:rsidR="00F7553F" w:rsidRDefault="0031716B" w:rsidP="0031716B">
      <w:pPr>
        <w:pStyle w:val="Ttulo2"/>
        <w:rPr>
          <w:rFonts w:eastAsia="Times New Roman"/>
          <w:lang w:eastAsia="es-CO"/>
        </w:rPr>
      </w:pPr>
      <w:bookmarkStart w:id="115" w:name="_Toc54088289"/>
      <w:r>
        <w:rPr>
          <w:rFonts w:eastAsia="Times New Roman"/>
          <w:lang w:eastAsia="es-CO"/>
        </w:rPr>
        <w:t>CRONOGRAMA</w:t>
      </w:r>
      <w:bookmarkEnd w:id="115"/>
    </w:p>
    <w:p w14:paraId="6F597076" w14:textId="610B90AB" w:rsidR="00126C81" w:rsidRPr="00126C81" w:rsidRDefault="00126C81" w:rsidP="00126C81">
      <w:pPr>
        <w:rPr>
          <w:lang w:eastAsia="es-CO"/>
        </w:rPr>
      </w:pPr>
      <w:r>
        <w:rPr>
          <w:lang w:eastAsia="es-CO"/>
        </w:rPr>
        <w:t xml:space="preserve">A </w:t>
      </w:r>
      <w:r w:rsidR="007F1DFC">
        <w:rPr>
          <w:lang w:eastAsia="es-CO"/>
        </w:rPr>
        <w:t>continuación,</w:t>
      </w:r>
      <w:r>
        <w:rPr>
          <w:lang w:eastAsia="es-CO"/>
        </w:rPr>
        <w:t xml:space="preserve"> se </w:t>
      </w:r>
      <w:r w:rsidR="007F1DFC">
        <w:rPr>
          <w:lang w:eastAsia="es-CO"/>
        </w:rPr>
        <w:t>presenta el cronograma del proyecto, el cual inicia desde la semana 11, en el cual veremos la cantidad de tiempo por semanas que se gastara en casa fase y actividad.</w:t>
      </w:r>
    </w:p>
    <w:tbl>
      <w:tblPr>
        <w:tblStyle w:val="Tablaconcuadrcula5oscura-nfasis1"/>
        <w:tblW w:w="11431" w:type="dxa"/>
        <w:jc w:val="center"/>
        <w:tblLook w:val="04A0" w:firstRow="1" w:lastRow="0" w:firstColumn="1" w:lastColumn="0" w:noHBand="0" w:noVBand="1"/>
      </w:tblPr>
      <w:tblGrid>
        <w:gridCol w:w="1129"/>
        <w:gridCol w:w="1323"/>
        <w:gridCol w:w="934"/>
        <w:gridCol w:w="1281"/>
        <w:gridCol w:w="1655"/>
        <w:gridCol w:w="1655"/>
        <w:gridCol w:w="1453"/>
        <w:gridCol w:w="2001"/>
      </w:tblGrid>
      <w:tr w:rsidR="00F7045A" w14:paraId="2903E0F0" w14:textId="77777777" w:rsidTr="00BA4B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400FC28" w14:textId="794D0573" w:rsidR="00F7045A" w:rsidRPr="007F1DFC" w:rsidRDefault="00F7045A" w:rsidP="00754BE9">
            <w:pPr>
              <w:rPr>
                <w:b w:val="0"/>
                <w:bCs w:val="0"/>
                <w:lang w:eastAsia="es-CO"/>
              </w:rPr>
            </w:pPr>
            <w:r>
              <w:rPr>
                <w:lang w:eastAsia="es-CO"/>
              </w:rPr>
              <w:t>Semana \ Fases</w:t>
            </w:r>
          </w:p>
        </w:tc>
        <w:tc>
          <w:tcPr>
            <w:tcW w:w="1323" w:type="dxa"/>
          </w:tcPr>
          <w:p w14:paraId="64D671A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Inicio</w:t>
            </w:r>
          </w:p>
        </w:tc>
        <w:tc>
          <w:tcPr>
            <w:tcW w:w="934" w:type="dxa"/>
          </w:tcPr>
          <w:p w14:paraId="11D22B4C"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eño</w:t>
            </w:r>
          </w:p>
        </w:tc>
        <w:tc>
          <w:tcPr>
            <w:tcW w:w="1281" w:type="dxa"/>
          </w:tcPr>
          <w:p w14:paraId="46D3B51C" w14:textId="15A64BBA"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Backend</w:t>
            </w:r>
          </w:p>
        </w:tc>
        <w:tc>
          <w:tcPr>
            <w:tcW w:w="1655" w:type="dxa"/>
          </w:tcPr>
          <w:p w14:paraId="23DF1375" w14:textId="1DF0513B" w:rsidR="00F7045A" w:rsidRDefault="005147A8"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Frontend</w:t>
            </w:r>
          </w:p>
        </w:tc>
        <w:tc>
          <w:tcPr>
            <w:tcW w:w="1655" w:type="dxa"/>
          </w:tcPr>
          <w:p w14:paraId="42D7DD58" w14:textId="34920216"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Pruebas</w:t>
            </w:r>
          </w:p>
        </w:tc>
        <w:tc>
          <w:tcPr>
            <w:tcW w:w="1453" w:type="dxa"/>
          </w:tcPr>
          <w:p w14:paraId="6E53619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tribución</w:t>
            </w:r>
          </w:p>
        </w:tc>
        <w:tc>
          <w:tcPr>
            <w:tcW w:w="2001" w:type="dxa"/>
          </w:tcPr>
          <w:p w14:paraId="0FD2E766"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ocumentación</w:t>
            </w:r>
          </w:p>
        </w:tc>
      </w:tr>
      <w:tr w:rsidR="00F7045A" w14:paraId="1B3322C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4D92976" w14:textId="77777777" w:rsidR="00F7045A" w:rsidRDefault="00F7045A" w:rsidP="00754BE9">
            <w:pPr>
              <w:rPr>
                <w:lang w:eastAsia="es-CO"/>
              </w:rPr>
            </w:pPr>
            <w:r>
              <w:rPr>
                <w:lang w:eastAsia="es-CO"/>
              </w:rPr>
              <w:t>S.11</w:t>
            </w:r>
          </w:p>
        </w:tc>
        <w:tc>
          <w:tcPr>
            <w:tcW w:w="1323" w:type="dxa"/>
            <w:shd w:val="clear" w:color="auto" w:fill="00B050"/>
          </w:tcPr>
          <w:p w14:paraId="6A18584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2FF6F6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C62044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DEB4B6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74A2E25" w14:textId="3FFA3C62"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33D916F0"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A51B25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EB2A902"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C8D840" w14:textId="77777777" w:rsidR="00F7045A" w:rsidRDefault="00F7045A" w:rsidP="00754BE9">
            <w:pPr>
              <w:rPr>
                <w:lang w:eastAsia="es-CO"/>
              </w:rPr>
            </w:pPr>
            <w:r>
              <w:rPr>
                <w:lang w:eastAsia="es-CO"/>
              </w:rPr>
              <w:t>S.12</w:t>
            </w:r>
          </w:p>
        </w:tc>
        <w:tc>
          <w:tcPr>
            <w:tcW w:w="1323" w:type="dxa"/>
            <w:shd w:val="clear" w:color="auto" w:fill="00B050"/>
          </w:tcPr>
          <w:p w14:paraId="1B1CC114"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927EE17"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BE5A9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D22A24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49D74C6" w14:textId="46B8730D"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7959C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19F13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D9475A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270AB06F" w14:textId="77777777" w:rsidR="00F7045A" w:rsidRDefault="00F7045A" w:rsidP="00754BE9">
            <w:pPr>
              <w:rPr>
                <w:lang w:eastAsia="es-CO"/>
              </w:rPr>
            </w:pPr>
            <w:r>
              <w:rPr>
                <w:lang w:eastAsia="es-CO"/>
              </w:rPr>
              <w:t>S.13</w:t>
            </w:r>
          </w:p>
        </w:tc>
        <w:tc>
          <w:tcPr>
            <w:tcW w:w="1323" w:type="dxa"/>
          </w:tcPr>
          <w:p w14:paraId="601F4BC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BAB90C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6FDEC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344CB8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21D0D3" w14:textId="24B733A3"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195513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FDD084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0FC359B8"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713426" w14:textId="77777777" w:rsidR="00F7045A" w:rsidRDefault="00F7045A" w:rsidP="00754BE9">
            <w:pPr>
              <w:rPr>
                <w:lang w:eastAsia="es-CO"/>
              </w:rPr>
            </w:pPr>
            <w:r>
              <w:rPr>
                <w:lang w:eastAsia="es-CO"/>
              </w:rPr>
              <w:t>S.14</w:t>
            </w:r>
          </w:p>
        </w:tc>
        <w:tc>
          <w:tcPr>
            <w:tcW w:w="1323" w:type="dxa"/>
          </w:tcPr>
          <w:p w14:paraId="78EA520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shd w:val="clear" w:color="auto" w:fill="00B050"/>
          </w:tcPr>
          <w:p w14:paraId="505A71B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8C8A3B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30129B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3C719B" w14:textId="21400528"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DDEF28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D0B90E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36F937A"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455B338" w14:textId="77777777" w:rsidR="00F7045A" w:rsidRDefault="00F7045A" w:rsidP="00754BE9">
            <w:pPr>
              <w:rPr>
                <w:lang w:eastAsia="es-CO"/>
              </w:rPr>
            </w:pPr>
            <w:r>
              <w:rPr>
                <w:lang w:eastAsia="es-CO"/>
              </w:rPr>
              <w:t>S.15</w:t>
            </w:r>
          </w:p>
        </w:tc>
        <w:tc>
          <w:tcPr>
            <w:tcW w:w="1323" w:type="dxa"/>
          </w:tcPr>
          <w:p w14:paraId="76C9613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6A2FD6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5DF44E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CB8F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162795A" w14:textId="54E78AF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9D6571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ED7449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3052BF74"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A796664" w14:textId="77777777" w:rsidR="00F7045A" w:rsidRDefault="00F7045A" w:rsidP="00754BE9">
            <w:pPr>
              <w:rPr>
                <w:lang w:eastAsia="es-CO"/>
              </w:rPr>
            </w:pPr>
            <w:r w:rsidRPr="000E3526">
              <w:rPr>
                <w:lang w:eastAsia="es-CO"/>
              </w:rPr>
              <w:t>S.16</w:t>
            </w:r>
          </w:p>
        </w:tc>
        <w:tc>
          <w:tcPr>
            <w:tcW w:w="1323" w:type="dxa"/>
          </w:tcPr>
          <w:p w14:paraId="4E59F793"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C7B95C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C2E93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17B025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1D66CF6" w14:textId="09501D26"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A1EC7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9D375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0C0A431"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1879550" w14:textId="77777777" w:rsidR="00F7045A" w:rsidRPr="000E3526" w:rsidRDefault="00F7045A" w:rsidP="00754BE9">
            <w:pPr>
              <w:rPr>
                <w:lang w:eastAsia="es-CO"/>
              </w:rPr>
            </w:pPr>
            <w:r>
              <w:rPr>
                <w:lang w:eastAsia="es-CO"/>
              </w:rPr>
              <w:t>S.17</w:t>
            </w:r>
          </w:p>
        </w:tc>
        <w:tc>
          <w:tcPr>
            <w:tcW w:w="1323" w:type="dxa"/>
          </w:tcPr>
          <w:p w14:paraId="7978058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0C79532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576E4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2B3A6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D20D9C6" w14:textId="47166F2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504F7A8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41CD26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455BEF3E"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967BF6B" w14:textId="77777777" w:rsidR="00F7045A" w:rsidRPr="000E3526" w:rsidRDefault="00F7045A" w:rsidP="00754BE9">
            <w:pPr>
              <w:rPr>
                <w:lang w:eastAsia="es-CO"/>
              </w:rPr>
            </w:pPr>
            <w:r>
              <w:rPr>
                <w:lang w:eastAsia="es-CO"/>
              </w:rPr>
              <w:t>S.18</w:t>
            </w:r>
          </w:p>
        </w:tc>
        <w:tc>
          <w:tcPr>
            <w:tcW w:w="1323" w:type="dxa"/>
          </w:tcPr>
          <w:p w14:paraId="4C2760F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DC079B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7C0A36F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8F1465F"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EEBD1F7" w14:textId="00F8195A"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7E2AC9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E04487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26A8764"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2F5EF58" w14:textId="77777777" w:rsidR="00F7045A" w:rsidRPr="000E3526" w:rsidRDefault="00F7045A" w:rsidP="00754BE9">
            <w:pPr>
              <w:rPr>
                <w:lang w:eastAsia="es-CO"/>
              </w:rPr>
            </w:pPr>
            <w:r>
              <w:rPr>
                <w:lang w:eastAsia="es-CO"/>
              </w:rPr>
              <w:t>S.19</w:t>
            </w:r>
          </w:p>
        </w:tc>
        <w:tc>
          <w:tcPr>
            <w:tcW w:w="1323" w:type="dxa"/>
          </w:tcPr>
          <w:p w14:paraId="5FEBEA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8882BA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B00129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7900223"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CD6122E" w14:textId="6B257896"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B845B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A61B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81A42F0"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BD8E417" w14:textId="77777777" w:rsidR="00F7045A" w:rsidRPr="000E3526" w:rsidRDefault="00F7045A" w:rsidP="00754BE9">
            <w:pPr>
              <w:rPr>
                <w:lang w:eastAsia="es-CO"/>
              </w:rPr>
            </w:pPr>
            <w:r>
              <w:rPr>
                <w:lang w:eastAsia="es-CO"/>
              </w:rPr>
              <w:t>S.20</w:t>
            </w:r>
          </w:p>
        </w:tc>
        <w:tc>
          <w:tcPr>
            <w:tcW w:w="1323" w:type="dxa"/>
          </w:tcPr>
          <w:p w14:paraId="0AB31B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2938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C64715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DCAFA89"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5D3F33" w14:textId="0AAEC512"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84E2F2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743B7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A2994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286AA95" w14:textId="77777777" w:rsidR="00F7045A" w:rsidRPr="000E3526" w:rsidRDefault="00F7045A" w:rsidP="00754BE9">
            <w:pPr>
              <w:rPr>
                <w:lang w:eastAsia="es-CO"/>
              </w:rPr>
            </w:pPr>
            <w:r>
              <w:rPr>
                <w:lang w:eastAsia="es-CO"/>
              </w:rPr>
              <w:t>S.21</w:t>
            </w:r>
          </w:p>
        </w:tc>
        <w:tc>
          <w:tcPr>
            <w:tcW w:w="1323" w:type="dxa"/>
          </w:tcPr>
          <w:p w14:paraId="434AF5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2DAE05B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081E02F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177E3F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26399A4" w14:textId="1EFA400D"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209E3FF"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07C89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B8A45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CDF25AA" w14:textId="77777777" w:rsidR="00F7045A" w:rsidRPr="000E3526" w:rsidRDefault="00F7045A" w:rsidP="00754BE9">
            <w:pPr>
              <w:rPr>
                <w:lang w:eastAsia="es-CO"/>
              </w:rPr>
            </w:pPr>
            <w:r>
              <w:rPr>
                <w:lang w:eastAsia="es-CO"/>
              </w:rPr>
              <w:t>S.22</w:t>
            </w:r>
          </w:p>
        </w:tc>
        <w:tc>
          <w:tcPr>
            <w:tcW w:w="1323" w:type="dxa"/>
          </w:tcPr>
          <w:p w14:paraId="57B4C1A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4C76D8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654BC45"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54B8893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BC762AD" w14:textId="6F70C814"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B218F3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18021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3CB7FC6"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328C2CF5" w14:textId="77777777" w:rsidR="00F7045A" w:rsidRPr="000E3526" w:rsidRDefault="00F7045A" w:rsidP="00754BE9">
            <w:pPr>
              <w:rPr>
                <w:lang w:eastAsia="es-CO"/>
              </w:rPr>
            </w:pPr>
            <w:r>
              <w:rPr>
                <w:lang w:eastAsia="es-CO"/>
              </w:rPr>
              <w:t>S.23</w:t>
            </w:r>
          </w:p>
        </w:tc>
        <w:tc>
          <w:tcPr>
            <w:tcW w:w="1323" w:type="dxa"/>
          </w:tcPr>
          <w:p w14:paraId="46A57E9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F6E4B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BB1033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39A12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0D6354B" w14:textId="46743821"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4C75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EFE107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193641"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0F1AC25" w14:textId="77777777" w:rsidR="00F7045A" w:rsidRPr="000E3526" w:rsidRDefault="00F7045A" w:rsidP="00754BE9">
            <w:pPr>
              <w:rPr>
                <w:lang w:eastAsia="es-CO"/>
              </w:rPr>
            </w:pPr>
            <w:r>
              <w:rPr>
                <w:lang w:eastAsia="es-CO"/>
              </w:rPr>
              <w:t>S.24</w:t>
            </w:r>
          </w:p>
        </w:tc>
        <w:tc>
          <w:tcPr>
            <w:tcW w:w="1323" w:type="dxa"/>
          </w:tcPr>
          <w:p w14:paraId="2265B96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3871DA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188889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D6FE1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DEC3622" w14:textId="78B9CC13"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79E5A22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98B5A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EC39C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C434509" w14:textId="77777777" w:rsidR="00F7045A" w:rsidRPr="000E3526" w:rsidRDefault="00F7045A" w:rsidP="00F7045A">
            <w:pPr>
              <w:rPr>
                <w:lang w:eastAsia="es-CO"/>
              </w:rPr>
            </w:pPr>
            <w:r>
              <w:rPr>
                <w:lang w:eastAsia="es-CO"/>
              </w:rPr>
              <w:t>S.25</w:t>
            </w:r>
          </w:p>
        </w:tc>
        <w:tc>
          <w:tcPr>
            <w:tcW w:w="1323" w:type="dxa"/>
          </w:tcPr>
          <w:p w14:paraId="4BBC59F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3D5121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0237A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2B970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C2FEB5B" w14:textId="74DECF09"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7564D5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857E39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160013A"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14D64FD" w14:textId="77777777" w:rsidR="00F7045A" w:rsidRPr="000E3526" w:rsidRDefault="00F7045A" w:rsidP="00F7045A">
            <w:pPr>
              <w:rPr>
                <w:lang w:eastAsia="es-CO"/>
              </w:rPr>
            </w:pPr>
            <w:r>
              <w:rPr>
                <w:lang w:eastAsia="es-CO"/>
              </w:rPr>
              <w:t>S.26</w:t>
            </w:r>
          </w:p>
        </w:tc>
        <w:tc>
          <w:tcPr>
            <w:tcW w:w="1323" w:type="dxa"/>
          </w:tcPr>
          <w:p w14:paraId="21282A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CFE119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9F502D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E074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77B45DB" w14:textId="3F2A1F80"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3F33A22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E153F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93912C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0B1BF2A1" w14:textId="77777777" w:rsidR="00F7045A" w:rsidRPr="000E3526" w:rsidRDefault="00F7045A" w:rsidP="00F7045A">
            <w:pPr>
              <w:rPr>
                <w:lang w:eastAsia="es-CO"/>
              </w:rPr>
            </w:pPr>
            <w:r>
              <w:rPr>
                <w:lang w:eastAsia="es-CO"/>
              </w:rPr>
              <w:t>S.27</w:t>
            </w:r>
          </w:p>
        </w:tc>
        <w:tc>
          <w:tcPr>
            <w:tcW w:w="1323" w:type="dxa"/>
          </w:tcPr>
          <w:p w14:paraId="4A37B4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6268DE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01F6B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DB6DDB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07C5117" w14:textId="08D3BAED"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C3FD21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76AD9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03055B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9236A7" w14:textId="77777777" w:rsidR="00F7045A" w:rsidRPr="000E3526" w:rsidRDefault="00F7045A" w:rsidP="00F7045A">
            <w:pPr>
              <w:rPr>
                <w:lang w:eastAsia="es-CO"/>
              </w:rPr>
            </w:pPr>
            <w:r>
              <w:rPr>
                <w:lang w:eastAsia="es-CO"/>
              </w:rPr>
              <w:t>S.28</w:t>
            </w:r>
          </w:p>
        </w:tc>
        <w:tc>
          <w:tcPr>
            <w:tcW w:w="1323" w:type="dxa"/>
          </w:tcPr>
          <w:p w14:paraId="1D47A71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0E30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171EB8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0D49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667BEF" w14:textId="2B651B49"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8AD2F0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6F2158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F9DE87"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95506B9" w14:textId="77777777" w:rsidR="00F7045A" w:rsidRPr="000E3526" w:rsidRDefault="00F7045A" w:rsidP="00F7045A">
            <w:pPr>
              <w:rPr>
                <w:lang w:eastAsia="es-CO"/>
              </w:rPr>
            </w:pPr>
            <w:r>
              <w:rPr>
                <w:lang w:eastAsia="es-CO"/>
              </w:rPr>
              <w:t>S.29</w:t>
            </w:r>
          </w:p>
        </w:tc>
        <w:tc>
          <w:tcPr>
            <w:tcW w:w="1323" w:type="dxa"/>
          </w:tcPr>
          <w:p w14:paraId="7DEFDE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64007D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178C82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88B52F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1A330F2" w14:textId="57934A04"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C9997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B4D065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23DEA12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0DA921F" w14:textId="77777777" w:rsidR="00F7045A" w:rsidRPr="000E3526" w:rsidRDefault="00F7045A" w:rsidP="00F7045A">
            <w:pPr>
              <w:rPr>
                <w:lang w:eastAsia="es-CO"/>
              </w:rPr>
            </w:pPr>
            <w:r>
              <w:rPr>
                <w:lang w:eastAsia="es-CO"/>
              </w:rPr>
              <w:t>S.30</w:t>
            </w:r>
          </w:p>
        </w:tc>
        <w:tc>
          <w:tcPr>
            <w:tcW w:w="1323" w:type="dxa"/>
          </w:tcPr>
          <w:p w14:paraId="6C248820"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50871D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A8F03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8A11126"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B910659" w14:textId="23FAD3EE"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AD2D0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6FA4E47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7783EE"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FFFFFF" w:themeColor="background1"/>
            </w:tcBorders>
          </w:tcPr>
          <w:p w14:paraId="2ED8ED85" w14:textId="77777777" w:rsidR="00F7045A" w:rsidRDefault="00F7045A" w:rsidP="00F7045A">
            <w:pPr>
              <w:rPr>
                <w:lang w:eastAsia="es-CO"/>
              </w:rPr>
            </w:pPr>
            <w:r>
              <w:rPr>
                <w:lang w:eastAsia="es-CO"/>
              </w:rPr>
              <w:t>S.31</w:t>
            </w:r>
          </w:p>
        </w:tc>
        <w:tc>
          <w:tcPr>
            <w:tcW w:w="1323" w:type="dxa"/>
            <w:tcBorders>
              <w:bottom w:val="single" w:sz="4" w:space="0" w:color="FFFFFF" w:themeColor="background1"/>
            </w:tcBorders>
          </w:tcPr>
          <w:p w14:paraId="531CE26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bottom w:val="single" w:sz="4" w:space="0" w:color="FFFFFF" w:themeColor="background1"/>
            </w:tcBorders>
          </w:tcPr>
          <w:p w14:paraId="16276B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bottom w:val="single" w:sz="4" w:space="0" w:color="FFFFFF" w:themeColor="background1"/>
            </w:tcBorders>
            <w:shd w:val="clear" w:color="auto" w:fill="00B050"/>
          </w:tcPr>
          <w:p w14:paraId="0140E5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72CC097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31AE34D4" w14:textId="061BC7C8"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bottom w:val="single" w:sz="4" w:space="0" w:color="FFFFFF" w:themeColor="background1"/>
            </w:tcBorders>
          </w:tcPr>
          <w:p w14:paraId="032D85A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bottom w:val="single" w:sz="4" w:space="0" w:color="FFFFFF" w:themeColor="background1"/>
            </w:tcBorders>
            <w:shd w:val="clear" w:color="auto" w:fill="00B050"/>
          </w:tcPr>
          <w:p w14:paraId="046C43F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10FD1A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tcPr>
          <w:p w14:paraId="2C0D0E97" w14:textId="77777777" w:rsidR="00F7045A" w:rsidRDefault="00F7045A" w:rsidP="00F7045A">
            <w:pPr>
              <w:rPr>
                <w:lang w:eastAsia="es-CO"/>
              </w:rPr>
            </w:pPr>
            <w:r>
              <w:rPr>
                <w:lang w:eastAsia="es-CO"/>
              </w:rPr>
              <w:t>S.32</w:t>
            </w:r>
          </w:p>
        </w:tc>
        <w:tc>
          <w:tcPr>
            <w:tcW w:w="1323" w:type="dxa"/>
            <w:tcBorders>
              <w:bottom w:val="single" w:sz="4" w:space="0" w:color="auto"/>
            </w:tcBorders>
          </w:tcPr>
          <w:p w14:paraId="0BF594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Borders>
              <w:bottom w:val="single" w:sz="4" w:space="0" w:color="auto"/>
            </w:tcBorders>
          </w:tcPr>
          <w:p w14:paraId="6752479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Borders>
              <w:bottom w:val="single" w:sz="4" w:space="0" w:color="auto"/>
            </w:tcBorders>
            <w:shd w:val="clear" w:color="auto" w:fill="00B050"/>
          </w:tcPr>
          <w:p w14:paraId="5A9214F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232F07D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313A699F" w14:textId="1894E55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Borders>
              <w:bottom w:val="single" w:sz="4" w:space="0" w:color="auto"/>
            </w:tcBorders>
          </w:tcPr>
          <w:p w14:paraId="28F2CD35"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tcBorders>
              <w:bottom w:val="single" w:sz="4" w:space="0" w:color="auto"/>
            </w:tcBorders>
            <w:shd w:val="clear" w:color="auto" w:fill="00B050"/>
          </w:tcPr>
          <w:p w14:paraId="05B738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E04B9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tcBorders>
          </w:tcPr>
          <w:p w14:paraId="2BEC629D" w14:textId="6BF51896" w:rsidR="00F7045A" w:rsidRDefault="005147A8" w:rsidP="00F7045A">
            <w:pPr>
              <w:rPr>
                <w:lang w:eastAsia="es-CO"/>
              </w:rPr>
            </w:pPr>
            <w:r>
              <w:rPr>
                <w:lang w:eastAsia="es-CO"/>
              </w:rPr>
              <w:t>S.33</w:t>
            </w:r>
          </w:p>
        </w:tc>
        <w:tc>
          <w:tcPr>
            <w:tcW w:w="1323" w:type="dxa"/>
            <w:tcBorders>
              <w:top w:val="single" w:sz="4" w:space="0" w:color="auto"/>
            </w:tcBorders>
          </w:tcPr>
          <w:p w14:paraId="268FEEB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top w:val="single" w:sz="4" w:space="0" w:color="auto"/>
            </w:tcBorders>
          </w:tcPr>
          <w:p w14:paraId="7AC689F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top w:val="single" w:sz="4" w:space="0" w:color="auto"/>
            </w:tcBorders>
          </w:tcPr>
          <w:p w14:paraId="2DA8E476"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shd w:val="clear" w:color="auto" w:fill="00B050"/>
          </w:tcPr>
          <w:p w14:paraId="4351613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tcPr>
          <w:p w14:paraId="240AD5A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top w:val="single" w:sz="4" w:space="0" w:color="auto"/>
            </w:tcBorders>
          </w:tcPr>
          <w:p w14:paraId="4EB3C9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top w:val="single" w:sz="4" w:space="0" w:color="auto"/>
            </w:tcBorders>
            <w:shd w:val="clear" w:color="auto" w:fill="00B050"/>
          </w:tcPr>
          <w:p w14:paraId="62433F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0A22D2C"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C9D86B5" w14:textId="1ED3DAB6" w:rsidR="00F7045A" w:rsidRDefault="005147A8" w:rsidP="00F7045A">
            <w:pPr>
              <w:rPr>
                <w:lang w:eastAsia="es-CO"/>
              </w:rPr>
            </w:pPr>
            <w:r>
              <w:rPr>
                <w:lang w:eastAsia="es-CO"/>
              </w:rPr>
              <w:t>S. 34</w:t>
            </w:r>
          </w:p>
        </w:tc>
        <w:tc>
          <w:tcPr>
            <w:tcW w:w="1323" w:type="dxa"/>
          </w:tcPr>
          <w:p w14:paraId="2245A3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4A5CA9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75AD8E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33FF70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7F48A9B"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B7625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E8CF50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B1E4AC2"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1267239" w14:textId="236FC047" w:rsidR="005147A8" w:rsidRPr="005147A8" w:rsidRDefault="005147A8" w:rsidP="00F7045A">
            <w:pPr>
              <w:rPr>
                <w:b w:val="0"/>
                <w:bCs w:val="0"/>
                <w:lang w:eastAsia="es-CO"/>
              </w:rPr>
            </w:pPr>
            <w:r>
              <w:rPr>
                <w:lang w:eastAsia="es-CO"/>
              </w:rPr>
              <w:t>S. 35</w:t>
            </w:r>
          </w:p>
        </w:tc>
        <w:tc>
          <w:tcPr>
            <w:tcW w:w="1323" w:type="dxa"/>
          </w:tcPr>
          <w:p w14:paraId="4AF8C9A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55DCAF0"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A3F31E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256A472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93894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A92FFB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46829F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FE6F4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F99D9C2" w14:textId="1A4EB916" w:rsidR="00F7045A" w:rsidRDefault="005147A8" w:rsidP="00F7045A">
            <w:pPr>
              <w:rPr>
                <w:lang w:eastAsia="es-CO"/>
              </w:rPr>
            </w:pPr>
            <w:r>
              <w:rPr>
                <w:lang w:eastAsia="es-CO"/>
              </w:rPr>
              <w:lastRenderedPageBreak/>
              <w:t>S. 36</w:t>
            </w:r>
          </w:p>
        </w:tc>
        <w:tc>
          <w:tcPr>
            <w:tcW w:w="1323" w:type="dxa"/>
          </w:tcPr>
          <w:p w14:paraId="6C43A91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7ABB9B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0A5787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5B03F8A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26646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8A7B84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5566ED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BA4B41" w14:paraId="7CB36BC9"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F9B8B4" w14:textId="3F853890" w:rsidR="00F7045A" w:rsidRDefault="005147A8" w:rsidP="00F7045A">
            <w:pPr>
              <w:rPr>
                <w:lang w:eastAsia="es-CO"/>
              </w:rPr>
            </w:pPr>
            <w:r>
              <w:rPr>
                <w:lang w:eastAsia="es-CO"/>
              </w:rPr>
              <w:t>S. 37</w:t>
            </w:r>
          </w:p>
        </w:tc>
        <w:tc>
          <w:tcPr>
            <w:tcW w:w="1323" w:type="dxa"/>
          </w:tcPr>
          <w:p w14:paraId="152FB95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E52FC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6750A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F8D91D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522003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46FF10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57ECE0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1A276E35"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13C3C85" w14:textId="40EB94A3" w:rsidR="00F7045A" w:rsidRDefault="005147A8" w:rsidP="00F7045A">
            <w:pPr>
              <w:rPr>
                <w:lang w:eastAsia="es-CO"/>
              </w:rPr>
            </w:pPr>
            <w:r>
              <w:rPr>
                <w:lang w:eastAsia="es-CO"/>
              </w:rPr>
              <w:t>S. 38</w:t>
            </w:r>
          </w:p>
        </w:tc>
        <w:tc>
          <w:tcPr>
            <w:tcW w:w="1323" w:type="dxa"/>
          </w:tcPr>
          <w:p w14:paraId="7EEA69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01E1DDA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10181E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41E219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19F14B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8FAC2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70C33A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5147A8" w14:paraId="121867A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E2266FB" w14:textId="5DD57087" w:rsidR="00F7045A" w:rsidRDefault="005147A8" w:rsidP="00F7045A">
            <w:pPr>
              <w:rPr>
                <w:lang w:eastAsia="es-CO"/>
              </w:rPr>
            </w:pPr>
            <w:r>
              <w:rPr>
                <w:lang w:eastAsia="es-CO"/>
              </w:rPr>
              <w:t>S. 39</w:t>
            </w:r>
          </w:p>
        </w:tc>
        <w:tc>
          <w:tcPr>
            <w:tcW w:w="1323" w:type="dxa"/>
          </w:tcPr>
          <w:p w14:paraId="68D5834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1AEB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DD5E91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25C500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3A77F91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79C80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02A24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66149ED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C5BBDD7" w14:textId="13F60130" w:rsidR="00F7045A" w:rsidRDefault="005147A8" w:rsidP="00F7045A">
            <w:pPr>
              <w:rPr>
                <w:lang w:eastAsia="es-CO"/>
              </w:rPr>
            </w:pPr>
            <w:r>
              <w:rPr>
                <w:lang w:eastAsia="es-CO"/>
              </w:rPr>
              <w:t>S. 40</w:t>
            </w:r>
          </w:p>
        </w:tc>
        <w:tc>
          <w:tcPr>
            <w:tcW w:w="1323" w:type="dxa"/>
          </w:tcPr>
          <w:p w14:paraId="068EB5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BD1F12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01D62F9"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26AC3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4D40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B5680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B653E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FC784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6E0574" w14:textId="2AA35B15" w:rsidR="00F7045A" w:rsidRDefault="005147A8" w:rsidP="00F7045A">
            <w:pPr>
              <w:rPr>
                <w:lang w:eastAsia="es-CO"/>
              </w:rPr>
            </w:pPr>
            <w:r>
              <w:rPr>
                <w:lang w:eastAsia="es-CO"/>
              </w:rPr>
              <w:t>S. 41</w:t>
            </w:r>
          </w:p>
        </w:tc>
        <w:tc>
          <w:tcPr>
            <w:tcW w:w="1323" w:type="dxa"/>
          </w:tcPr>
          <w:p w14:paraId="25D41F4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C02B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4849FA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91305F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9D92AA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B46128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42627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341D97"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FCE3188" w14:textId="1EFF7CCB" w:rsidR="00F7045A" w:rsidRDefault="005147A8" w:rsidP="00F7045A">
            <w:pPr>
              <w:rPr>
                <w:lang w:eastAsia="es-CO"/>
              </w:rPr>
            </w:pPr>
            <w:r>
              <w:rPr>
                <w:lang w:eastAsia="es-CO"/>
              </w:rPr>
              <w:t>S. 42</w:t>
            </w:r>
          </w:p>
        </w:tc>
        <w:tc>
          <w:tcPr>
            <w:tcW w:w="1323" w:type="dxa"/>
          </w:tcPr>
          <w:p w14:paraId="744EF88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A085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6D36AC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57CD23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09AB7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4A89B8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08039B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3F73E4" w14:paraId="0F39B4B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5F52ED9" w14:textId="5E2C4A21" w:rsidR="003F73E4" w:rsidRDefault="00903EBA" w:rsidP="00F7045A">
            <w:pPr>
              <w:rPr>
                <w:lang w:eastAsia="es-CO"/>
              </w:rPr>
            </w:pPr>
            <w:r>
              <w:rPr>
                <w:lang w:eastAsia="es-CO"/>
              </w:rPr>
              <w:t>S. 43</w:t>
            </w:r>
          </w:p>
        </w:tc>
        <w:tc>
          <w:tcPr>
            <w:tcW w:w="1323" w:type="dxa"/>
          </w:tcPr>
          <w:p w14:paraId="6A1316C4"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95D5888"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1A58DD"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6CFC8B6"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C53D15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shd w:val="clear" w:color="auto" w:fill="00B050"/>
          </w:tcPr>
          <w:p w14:paraId="2692238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692192"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3F73E4" w14:paraId="04A3B44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F561F78" w14:textId="1B98CB0F" w:rsidR="003F73E4" w:rsidRDefault="00903EBA" w:rsidP="00F7045A">
            <w:pPr>
              <w:rPr>
                <w:lang w:eastAsia="es-CO"/>
              </w:rPr>
            </w:pPr>
            <w:r>
              <w:rPr>
                <w:lang w:eastAsia="es-CO"/>
              </w:rPr>
              <w:t>S. 44</w:t>
            </w:r>
          </w:p>
        </w:tc>
        <w:tc>
          <w:tcPr>
            <w:tcW w:w="1323" w:type="dxa"/>
          </w:tcPr>
          <w:p w14:paraId="56021EF3"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A6A40E5"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9486B41"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A478330"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480BBD4"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shd w:val="clear" w:color="auto" w:fill="00B050"/>
          </w:tcPr>
          <w:p w14:paraId="79B2835D"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50666E56"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r>
    </w:tbl>
    <w:p w14:paraId="42F0760A" w14:textId="47CF4E7D" w:rsidR="00961476" w:rsidRDefault="00961476" w:rsidP="00961476">
      <w:pPr>
        <w:rPr>
          <w:lang w:eastAsia="es-CO"/>
        </w:rPr>
      </w:pPr>
    </w:p>
    <w:p w14:paraId="3C02867E" w14:textId="069E72F2" w:rsidR="00BA4B41" w:rsidRDefault="00BA4B41" w:rsidP="00487DCC">
      <w:pPr>
        <w:pStyle w:val="Ttulo1"/>
        <w:rPr>
          <w:lang w:eastAsia="es-CO"/>
        </w:rPr>
      </w:pPr>
      <w:bookmarkStart w:id="116" w:name="_Toc54088290"/>
      <w:r>
        <w:rPr>
          <w:lang w:eastAsia="es-CO"/>
        </w:rPr>
        <w:t>DESARROLLO</w:t>
      </w:r>
      <w:bookmarkEnd w:id="116"/>
    </w:p>
    <w:p w14:paraId="07AC6178" w14:textId="7B131A03" w:rsidR="00DB6D86" w:rsidRPr="00DB6D86" w:rsidRDefault="00DB6D86" w:rsidP="00DB6D86">
      <w:pPr>
        <w:rPr>
          <w:lang w:eastAsia="es-CO"/>
        </w:rPr>
      </w:pPr>
      <w:r>
        <w:rPr>
          <w:lang w:eastAsia="es-CO"/>
        </w:rPr>
        <w:t>En esta sesión se adjuntará material relevante con relación al desarrollo del proyecto.</w:t>
      </w:r>
    </w:p>
    <w:p w14:paraId="4BB05AFE" w14:textId="26D9D52F" w:rsidR="00BA4B41" w:rsidRDefault="00BA4B41" w:rsidP="00487DCC">
      <w:pPr>
        <w:pStyle w:val="Ttulo2"/>
        <w:rPr>
          <w:lang w:eastAsia="es-CO"/>
        </w:rPr>
      </w:pPr>
      <w:bookmarkStart w:id="117" w:name="_Toc54088291"/>
      <w:r>
        <w:rPr>
          <w:lang w:eastAsia="es-CO"/>
        </w:rPr>
        <w:t>Arquitectura del proyecto</w:t>
      </w:r>
      <w:bookmarkEnd w:id="117"/>
    </w:p>
    <w:p w14:paraId="0DD43BBA" w14:textId="0E01B6AC" w:rsidR="00DB6D86" w:rsidRPr="00DB6D86" w:rsidRDefault="00DB6D86" w:rsidP="00DB6D86">
      <w:pPr>
        <w:rPr>
          <w:lang w:eastAsia="es-CO"/>
        </w:rPr>
      </w:pPr>
      <w:r>
        <w:rPr>
          <w:lang w:eastAsia="es-CO"/>
        </w:rPr>
        <w:t>Con este Diagrama podemos expresar las tecnologías, componentes requeridos y la forma en que estos se van a comunicar.</w:t>
      </w:r>
    </w:p>
    <w:p w14:paraId="5363287F" w14:textId="77777777" w:rsidR="00E70341" w:rsidRDefault="00BA4B41" w:rsidP="00501FDB">
      <w:pPr>
        <w:keepNext/>
        <w:jc w:val="center"/>
      </w:pPr>
      <w:r w:rsidRPr="00BA4B41">
        <w:rPr>
          <w:noProof/>
          <w:lang w:eastAsia="es-CO"/>
        </w:rPr>
        <w:drawing>
          <wp:inline distT="0" distB="0" distL="0" distR="0" wp14:anchorId="4403BF06" wp14:editId="4AB263DB">
            <wp:extent cx="5395938" cy="3609975"/>
            <wp:effectExtent l="0" t="0" r="0" b="0"/>
            <wp:docPr id="8" name="Imagen 2">
              <a:extLst xmlns:a="http://schemas.openxmlformats.org/drawingml/2006/main">
                <a:ext uri="{FF2B5EF4-FFF2-40B4-BE49-F238E27FC236}">
                  <a16:creationId xmlns:a16="http://schemas.microsoft.com/office/drawing/2014/main" id="{9442A5B0-346E-4EBC-B571-435C3A6152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442A5B0-346E-4EBC-B571-435C3A61520C}"/>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0" y="0"/>
                      <a:ext cx="5398709" cy="3611829"/>
                    </a:xfrm>
                    <a:prstGeom prst="rect">
                      <a:avLst/>
                    </a:prstGeom>
                  </pic:spPr>
                </pic:pic>
              </a:graphicData>
            </a:graphic>
          </wp:inline>
        </w:drawing>
      </w:r>
    </w:p>
    <w:p w14:paraId="6C36A709" w14:textId="004F0554" w:rsidR="00BA4B41" w:rsidRDefault="00E70341" w:rsidP="00E70341">
      <w:pPr>
        <w:pStyle w:val="Descripcin"/>
        <w:rPr>
          <w:lang w:eastAsia="es-CO"/>
        </w:rPr>
      </w:pPr>
      <w:bookmarkStart w:id="118" w:name="_Toc54086294"/>
      <w:r>
        <w:t xml:space="preserve">Ilustración </w:t>
      </w:r>
      <w:r w:rsidR="00C93D98">
        <w:fldChar w:fldCharType="begin"/>
      </w:r>
      <w:r w:rsidR="00C93D98">
        <w:instrText xml:space="preserve"> SEQ Ilustración \* ARABIC </w:instrText>
      </w:r>
      <w:r w:rsidR="00C93D98">
        <w:fldChar w:fldCharType="separate"/>
      </w:r>
      <w:r w:rsidR="00E040F1">
        <w:rPr>
          <w:noProof/>
        </w:rPr>
        <w:t>4</w:t>
      </w:r>
      <w:r w:rsidR="00C93D98">
        <w:rPr>
          <w:noProof/>
        </w:rPr>
        <w:fldChar w:fldCharType="end"/>
      </w:r>
      <w:r>
        <w:t xml:space="preserve"> Diagrama de arquitectura del proyecto</w:t>
      </w:r>
      <w:bookmarkEnd w:id="118"/>
    </w:p>
    <w:p w14:paraId="3CCE9368" w14:textId="3645E83A" w:rsidR="00DB6D86" w:rsidRDefault="00DB6D86" w:rsidP="00BA4B41">
      <w:pPr>
        <w:rPr>
          <w:lang w:eastAsia="es-CO"/>
        </w:rPr>
      </w:pPr>
      <w:r>
        <w:rPr>
          <w:lang w:eastAsia="es-CO"/>
        </w:rPr>
        <w:t>Encontramos los siguientes elementos:</w:t>
      </w:r>
    </w:p>
    <w:p w14:paraId="32EAC9EB" w14:textId="56E6CD99" w:rsidR="00DB6D86" w:rsidRDefault="00DB6D86" w:rsidP="00DB6D86">
      <w:pPr>
        <w:pStyle w:val="Prrafodelista"/>
        <w:numPr>
          <w:ilvl w:val="0"/>
          <w:numId w:val="13"/>
        </w:numPr>
        <w:rPr>
          <w:lang w:eastAsia="es-CO"/>
        </w:rPr>
      </w:pPr>
      <w:r>
        <w:rPr>
          <w:lang w:eastAsia="es-CO"/>
        </w:rPr>
        <w:t>Un servidor de base de datos MySQL en el cual se encontrará la base de datos.</w:t>
      </w:r>
    </w:p>
    <w:p w14:paraId="76CE3DF2" w14:textId="6DAA6986" w:rsidR="00DB6D86" w:rsidRDefault="00587121" w:rsidP="00DB6D86">
      <w:pPr>
        <w:pStyle w:val="Prrafodelista"/>
        <w:numPr>
          <w:ilvl w:val="0"/>
          <w:numId w:val="13"/>
        </w:numPr>
        <w:rPr>
          <w:lang w:eastAsia="es-CO"/>
        </w:rPr>
      </w:pPr>
      <w:r>
        <w:rPr>
          <w:lang w:eastAsia="es-CO"/>
        </w:rPr>
        <w:t>Un repositorio que trabajara con Unity para los videojuegos en los cuales los empleados encontraran actividades para pausas activas.</w:t>
      </w:r>
    </w:p>
    <w:p w14:paraId="3D9F3DC7" w14:textId="6B9F7CB7" w:rsidR="00587121" w:rsidRDefault="00587121" w:rsidP="00DB6D86">
      <w:pPr>
        <w:pStyle w:val="Prrafodelista"/>
        <w:numPr>
          <w:ilvl w:val="0"/>
          <w:numId w:val="13"/>
        </w:numPr>
        <w:rPr>
          <w:lang w:eastAsia="es-CO"/>
        </w:rPr>
      </w:pPr>
      <w:r>
        <w:rPr>
          <w:lang w:eastAsia="es-CO"/>
        </w:rPr>
        <w:lastRenderedPageBreak/>
        <w:t xml:space="preserve">Un backend realizo por medo de Spring Boot, el cual posibilita la creación de proyectos en lenguaje java para la web, de modo tal que se puedan usar desde cual dispositivo con acceso a internet, además de brindarle seguridad por medio </w:t>
      </w:r>
      <w:r w:rsidR="00725542">
        <w:rPr>
          <w:lang w:eastAsia="es-CO"/>
        </w:rPr>
        <w:t>de Spring Security.</w:t>
      </w:r>
    </w:p>
    <w:p w14:paraId="60806859" w14:textId="6CFFD294" w:rsidR="00725542" w:rsidRDefault="00725542" w:rsidP="00DB6D86">
      <w:pPr>
        <w:pStyle w:val="Prrafodelista"/>
        <w:numPr>
          <w:ilvl w:val="0"/>
          <w:numId w:val="13"/>
        </w:numPr>
        <w:rPr>
          <w:lang w:eastAsia="es-CO"/>
        </w:rPr>
      </w:pPr>
      <w:r>
        <w:rPr>
          <w:lang w:eastAsia="es-CO"/>
        </w:rPr>
        <w:t>El frontend destinada para uso en la aplicación móvil se realizará por medio de React Native, posibilitando el consumo del backend por medio de servicios HTTP REST, y poder obtener acceso a los juegos dentro del repositorio por medio de Web Socket.</w:t>
      </w:r>
    </w:p>
    <w:p w14:paraId="4E426F3D" w14:textId="11609773" w:rsidR="00791F95" w:rsidRPr="00BA4B41" w:rsidRDefault="00791F95" w:rsidP="00791F95">
      <w:pPr>
        <w:pStyle w:val="Prrafodelista"/>
        <w:numPr>
          <w:ilvl w:val="0"/>
          <w:numId w:val="13"/>
        </w:numPr>
        <w:rPr>
          <w:lang w:eastAsia="es-CO"/>
        </w:rPr>
      </w:pPr>
      <w:r>
        <w:rPr>
          <w:lang w:eastAsia="es-CO"/>
        </w:rPr>
        <w:t xml:space="preserve">El frontend destinado para su uso en la aplicación web se realizará por medio de </w:t>
      </w:r>
      <w:r>
        <w:rPr>
          <w:lang w:eastAsia="es-CO"/>
        </w:rPr>
        <w:br/>
        <w:t>React, posibilitando el acceso al backend por medio de servicios HTTP REST que permitan acceso a la información.</w:t>
      </w:r>
    </w:p>
    <w:p w14:paraId="34228FA4" w14:textId="6F55109A" w:rsidR="00BA4B41" w:rsidRDefault="00BA4B41" w:rsidP="00487DCC">
      <w:pPr>
        <w:pStyle w:val="Ttulo2"/>
        <w:rPr>
          <w:lang w:eastAsia="es-CO"/>
        </w:rPr>
      </w:pPr>
      <w:bookmarkStart w:id="119" w:name="_Toc54088292"/>
      <w:r>
        <w:rPr>
          <w:lang w:eastAsia="es-CO"/>
        </w:rPr>
        <w:t>Diagrama de Despliegue</w:t>
      </w:r>
      <w:bookmarkEnd w:id="119"/>
    </w:p>
    <w:p w14:paraId="2D6AD53D" w14:textId="47728A47" w:rsidR="00501FDB" w:rsidRPr="00501FDB" w:rsidRDefault="00501FDB" w:rsidP="00501FDB">
      <w:pPr>
        <w:rPr>
          <w:lang w:eastAsia="es-CO"/>
        </w:rPr>
      </w:pPr>
      <w:r>
        <w:rPr>
          <w:lang w:eastAsia="es-CO"/>
        </w:rPr>
        <w:t>En este diagrama se pueden ver la forma en que se encontrara desplegado el proyecto, requiriendo como base principal un equipo que funcione como servidor, en donde se alojen el repositorio para los juegos por medio de los cuales se desarrollen las actividades de pausas activas, la base de datos del proyecto y el backend para el acceso a los servicios HTTP REST.</w:t>
      </w:r>
    </w:p>
    <w:p w14:paraId="780998B2" w14:textId="77777777" w:rsidR="00E70341" w:rsidRDefault="00DB6D86" w:rsidP="00E70341">
      <w:pPr>
        <w:keepNext/>
      </w:pPr>
      <w:r w:rsidRPr="00DB6D86">
        <w:rPr>
          <w:noProof/>
          <w:lang w:eastAsia="es-CO"/>
        </w:rPr>
        <w:lastRenderedPageBreak/>
        <w:drawing>
          <wp:inline distT="0" distB="0" distL="0" distR="0" wp14:anchorId="01DF771B" wp14:editId="40F2E9B5">
            <wp:extent cx="4235372" cy="4838700"/>
            <wp:effectExtent l="0" t="0" r="0" b="0"/>
            <wp:docPr id="9" name="Imagen 4">
              <a:extLst xmlns:a="http://schemas.openxmlformats.org/drawingml/2006/main">
                <a:ext uri="{FF2B5EF4-FFF2-40B4-BE49-F238E27FC236}">
                  <a16:creationId xmlns:a16="http://schemas.microsoft.com/office/drawing/2014/main" id="{96F0CFE5-D481-4C11-863D-62D09188D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96F0CFE5-D481-4C11-863D-62D09188D508}"/>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240102" cy="4844103"/>
                    </a:xfrm>
                    <a:prstGeom prst="rect">
                      <a:avLst/>
                    </a:prstGeom>
                  </pic:spPr>
                </pic:pic>
              </a:graphicData>
            </a:graphic>
          </wp:inline>
        </w:drawing>
      </w:r>
    </w:p>
    <w:p w14:paraId="775B2352" w14:textId="3A9B99C5" w:rsidR="00BA4B41" w:rsidRPr="00BA4B41" w:rsidRDefault="00E70341" w:rsidP="00E70341">
      <w:pPr>
        <w:pStyle w:val="Descripcin"/>
        <w:rPr>
          <w:lang w:eastAsia="es-CO"/>
        </w:rPr>
      </w:pPr>
      <w:bookmarkStart w:id="120" w:name="_Toc54086295"/>
      <w:r>
        <w:t xml:space="preserve">Ilustración </w:t>
      </w:r>
      <w:r w:rsidR="00C93D98">
        <w:fldChar w:fldCharType="begin"/>
      </w:r>
      <w:r w:rsidR="00C93D98">
        <w:instrText xml:space="preserve"> SEQ Ilustración \* ARABIC </w:instrText>
      </w:r>
      <w:r w:rsidR="00C93D98">
        <w:fldChar w:fldCharType="separate"/>
      </w:r>
      <w:r w:rsidR="00E040F1">
        <w:rPr>
          <w:noProof/>
        </w:rPr>
        <w:t>5</w:t>
      </w:r>
      <w:r w:rsidR="00C93D98">
        <w:rPr>
          <w:noProof/>
        </w:rPr>
        <w:fldChar w:fldCharType="end"/>
      </w:r>
      <w:r>
        <w:t xml:space="preserve"> Diagrama de despliegue del proyecto</w:t>
      </w:r>
      <w:bookmarkEnd w:id="120"/>
    </w:p>
    <w:p w14:paraId="4B03439D" w14:textId="5BDB49C2" w:rsidR="00BA4B41" w:rsidRDefault="00BA4B41" w:rsidP="00487DCC">
      <w:pPr>
        <w:pStyle w:val="Ttulo2"/>
        <w:rPr>
          <w:lang w:eastAsia="es-CO"/>
        </w:rPr>
      </w:pPr>
      <w:bookmarkStart w:id="121" w:name="_Toc54088293"/>
      <w:r>
        <w:rPr>
          <w:lang w:eastAsia="es-CO"/>
        </w:rPr>
        <w:t>Modelo Entidad Relación</w:t>
      </w:r>
      <w:bookmarkEnd w:id="121"/>
    </w:p>
    <w:p w14:paraId="06A96C60" w14:textId="4EEB0518" w:rsidR="00501FDB" w:rsidRPr="00501FDB" w:rsidRDefault="00501FDB" w:rsidP="00501FDB">
      <w:pPr>
        <w:rPr>
          <w:lang w:eastAsia="es-CO"/>
        </w:rPr>
      </w:pPr>
      <w:r>
        <w:rPr>
          <w:lang w:eastAsia="es-CO"/>
        </w:rPr>
        <w:t xml:space="preserve">A continuación, se encuentra el modelo entidad relación, basado en las necesidades del proyecto, las entidades y actores que van a intervenir, y los requerimientos propios a la naturaleza al negoció. </w:t>
      </w:r>
    </w:p>
    <w:p w14:paraId="4DF89F8A" w14:textId="77777777" w:rsidR="00E70341" w:rsidRDefault="00DB6D86" w:rsidP="00E70341">
      <w:pPr>
        <w:keepNext/>
      </w:pPr>
      <w:r w:rsidRPr="00DB6D86">
        <w:rPr>
          <w:noProof/>
          <w:lang w:eastAsia="es-CO"/>
        </w:rPr>
        <w:lastRenderedPageBreak/>
        <w:drawing>
          <wp:inline distT="0" distB="0" distL="0" distR="0" wp14:anchorId="38AB0223" wp14:editId="0EF93707">
            <wp:extent cx="5943600" cy="4333875"/>
            <wp:effectExtent l="0" t="0" r="0" b="9525"/>
            <wp:docPr id="10" name="Imagen 3">
              <a:extLst xmlns:a="http://schemas.openxmlformats.org/drawingml/2006/main">
                <a:ext uri="{FF2B5EF4-FFF2-40B4-BE49-F238E27FC236}">
                  <a16:creationId xmlns:a16="http://schemas.microsoft.com/office/drawing/2014/main" id="{4DA6D94A-3925-4B49-9D48-620192B0A6B0}"/>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4DA6D94A-3925-4B49-9D48-620192B0A6B0}"/>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33875"/>
                    </a:xfrm>
                    <a:prstGeom prst="rect">
                      <a:avLst/>
                    </a:prstGeom>
                  </pic:spPr>
                </pic:pic>
              </a:graphicData>
            </a:graphic>
          </wp:inline>
        </w:drawing>
      </w:r>
    </w:p>
    <w:p w14:paraId="51F3F2B4" w14:textId="4921AE21" w:rsidR="00BA4B41" w:rsidRDefault="00E70341" w:rsidP="00E70341">
      <w:pPr>
        <w:pStyle w:val="Descripcin"/>
        <w:rPr>
          <w:lang w:eastAsia="es-CO"/>
        </w:rPr>
      </w:pPr>
      <w:bookmarkStart w:id="122" w:name="_Toc54086296"/>
      <w:r>
        <w:t xml:space="preserve">Ilustración </w:t>
      </w:r>
      <w:r w:rsidR="00C93D98">
        <w:fldChar w:fldCharType="begin"/>
      </w:r>
      <w:r w:rsidR="00C93D98">
        <w:instrText xml:space="preserve"> SEQ Ilustración \* ARABIC </w:instrText>
      </w:r>
      <w:r w:rsidR="00C93D98">
        <w:fldChar w:fldCharType="separate"/>
      </w:r>
      <w:r w:rsidR="00E040F1">
        <w:rPr>
          <w:noProof/>
        </w:rPr>
        <w:t>6</w:t>
      </w:r>
      <w:r w:rsidR="00C93D98">
        <w:rPr>
          <w:noProof/>
        </w:rPr>
        <w:fldChar w:fldCharType="end"/>
      </w:r>
      <w:r>
        <w:t xml:space="preserve"> Modelo entidad relación de la base de datos del proyecto</w:t>
      </w:r>
      <w:bookmarkEnd w:id="122"/>
    </w:p>
    <w:p w14:paraId="341DD1F4" w14:textId="754F30EB" w:rsidR="00487DCC" w:rsidRDefault="00487DCC" w:rsidP="00487DCC">
      <w:pPr>
        <w:pStyle w:val="Ttulo2"/>
        <w:rPr>
          <w:lang w:eastAsia="es-CO"/>
        </w:rPr>
      </w:pPr>
      <w:bookmarkStart w:id="123" w:name="_Toc54088294"/>
      <w:r>
        <w:rPr>
          <w:lang w:eastAsia="es-CO"/>
        </w:rPr>
        <w:t>Diccionario de Datos</w:t>
      </w:r>
      <w:bookmarkEnd w:id="123"/>
    </w:p>
    <w:p w14:paraId="7A149331" w14:textId="13646B42" w:rsidR="00E70341" w:rsidRPr="00E70341" w:rsidRDefault="00E70341" w:rsidP="00E70341">
      <w:pPr>
        <w:rPr>
          <w:lang w:eastAsia="es-CO"/>
        </w:rPr>
      </w:pPr>
      <w:r>
        <w:rPr>
          <w:lang w:eastAsia="es-CO"/>
        </w:rPr>
        <w:t xml:space="preserve">A continuación, se encontrará el diccionario de datos, por medio del cual, los usuarios del proyecto podrán entender la función que cumple cada tabla y sus campos, los datos que se deben almacenar en cada uno de los campos, y demás características propias de la base de datos de APPAUSA. </w:t>
      </w:r>
    </w:p>
    <w:p w14:paraId="1035FF3D" w14:textId="54E6A0B3" w:rsidR="00E70341" w:rsidRDefault="00E70341" w:rsidP="00E70341">
      <w:pPr>
        <w:pStyle w:val="Ttulo3"/>
      </w:pPr>
      <w:bookmarkStart w:id="124" w:name="_Toc53861715"/>
      <w:bookmarkStart w:id="125" w:name="_Toc54088295"/>
      <w:r>
        <w:t>Listado de Tablas</w:t>
      </w:r>
      <w:bookmarkEnd w:id="124"/>
      <w:bookmarkEnd w:id="125"/>
    </w:p>
    <w:tbl>
      <w:tblPr>
        <w:tblW w:w="0" w:type="auto"/>
        <w:jc w:val="center"/>
        <w:tblBorders>
          <w:top w:val="single" w:sz="2" w:space="0" w:color="EEEEEE"/>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96"/>
        <w:gridCol w:w="629"/>
        <w:gridCol w:w="808"/>
        <w:gridCol w:w="1530"/>
        <w:gridCol w:w="1057"/>
      </w:tblGrid>
      <w:tr w:rsidR="00E70341" w14:paraId="1B742C3A" w14:textId="77777777" w:rsidTr="00E70341">
        <w:trPr>
          <w:tblHeade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3198AA9" w14:textId="77777777" w:rsidR="00E70341" w:rsidRDefault="00C93D98" w:rsidP="00E70341">
            <w:pPr>
              <w:spacing w:before="24" w:after="24"/>
              <w:ind w:left="24" w:right="24"/>
              <w:rPr>
                <w:rFonts w:ascii="Times New Roman" w:hAnsi="Times New Roman"/>
                <w:b/>
                <w:bCs/>
                <w:color w:val="000000"/>
                <w:sz w:val="18"/>
                <w:szCs w:val="18"/>
              </w:rPr>
            </w:pPr>
            <w:hyperlink r:id="rId19" w:tooltip="Ordenar" w:history="1">
              <w:r w:rsidR="00E70341">
                <w:rPr>
                  <w:rStyle w:val="Hipervnculo"/>
                  <w:b/>
                  <w:bCs/>
                  <w:color w:val="000000"/>
                  <w:sz w:val="18"/>
                  <w:szCs w:val="18"/>
                </w:rPr>
                <w:t>Tabla </w:t>
              </w:r>
              <w:r w:rsidR="00E70341">
                <w:rPr>
                  <w:b/>
                  <w:bCs/>
                  <w:noProof/>
                  <w:color w:val="000000"/>
                  <w:sz w:val="18"/>
                  <w:szCs w:val="18"/>
                </w:rPr>
                <w:drawing>
                  <wp:inline distT="0" distB="0" distL="0" distR="0" wp14:anchorId="1781653B" wp14:editId="5A1536F6">
                    <wp:extent cx="9525" cy="9525"/>
                    <wp:effectExtent l="0" t="0" r="0" b="0"/>
                    <wp:docPr id="12" name="Imagen 12" descr="Ascendente">
                      <a:hlinkClick xmlns:a="http://schemas.openxmlformats.org/drawingml/2006/main" r:id="rId19" tooltip="&quot;Ordenar&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scendente">
                              <a:hlinkClick r:id="rId19" tooltip="&quot;Ordenar&quot;"/>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5E96E52" w14:textId="77777777" w:rsidR="00E70341" w:rsidRDefault="00C93D98" w:rsidP="00E70341">
            <w:pPr>
              <w:spacing w:before="24" w:after="24"/>
              <w:ind w:left="24" w:right="24"/>
              <w:rPr>
                <w:b/>
                <w:bCs/>
                <w:color w:val="000000"/>
                <w:sz w:val="18"/>
                <w:szCs w:val="18"/>
              </w:rPr>
            </w:pPr>
            <w:hyperlink r:id="rId21" w:tooltip="Ordenar" w:history="1">
              <w:r w:rsidR="00E70341">
                <w:rPr>
                  <w:rStyle w:val="Hipervnculo"/>
                  <w:b/>
                  <w:bCs/>
                  <w:color w:val="000000"/>
                  <w:sz w:val="18"/>
                  <w:szCs w:val="18"/>
                </w:rPr>
                <w:t>Filas</w:t>
              </w:r>
            </w:hyperlink>
            <w:r w:rsidR="00E70341">
              <w:rPr>
                <w:b/>
                <w:bCs/>
                <w:color w:val="000000"/>
                <w:sz w:val="18"/>
                <w:szCs w:val="18"/>
              </w:rPr>
              <w:t> </w:t>
            </w:r>
            <w:r w:rsidR="00E70341">
              <w:rPr>
                <w:b/>
                <w:bCs/>
                <w:noProof/>
                <w:color w:val="000000"/>
                <w:sz w:val="18"/>
                <w:szCs w:val="18"/>
              </w:rPr>
              <w:drawing>
                <wp:inline distT="0" distB="0" distL="0" distR="0" wp14:anchorId="7AEA73D9" wp14:editId="0F6B4F09">
                  <wp:extent cx="9525" cy="95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73A10EF" w14:textId="77777777" w:rsidR="00E70341" w:rsidRDefault="00C93D98" w:rsidP="00E70341">
            <w:pPr>
              <w:spacing w:before="24" w:after="24"/>
              <w:ind w:left="24" w:right="24"/>
              <w:rPr>
                <w:b/>
                <w:bCs/>
                <w:color w:val="000000"/>
                <w:sz w:val="18"/>
                <w:szCs w:val="18"/>
              </w:rPr>
            </w:pPr>
            <w:hyperlink r:id="rId22" w:tooltip="Ordenar" w:history="1">
              <w:r w:rsidR="00E70341">
                <w:rPr>
                  <w:rStyle w:val="Hipervnculo"/>
                  <w:b/>
                  <w:bCs/>
                  <w:color w:val="000000"/>
                  <w:sz w:val="18"/>
                  <w:szCs w:val="18"/>
                </w:rPr>
                <w:t>Tip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89629" w14:textId="77777777" w:rsidR="00E70341" w:rsidRDefault="00C93D98" w:rsidP="00E70341">
            <w:pPr>
              <w:spacing w:before="24" w:after="24"/>
              <w:ind w:left="24" w:right="24"/>
              <w:rPr>
                <w:b/>
                <w:bCs/>
                <w:color w:val="000000"/>
                <w:sz w:val="18"/>
                <w:szCs w:val="18"/>
              </w:rPr>
            </w:pPr>
            <w:hyperlink r:id="rId23" w:tooltip="Ordenar" w:history="1">
              <w:r w:rsidR="00E70341">
                <w:rPr>
                  <w:rStyle w:val="Hipervnculo"/>
                  <w:b/>
                  <w:bCs/>
                  <w:color w:val="000000"/>
                  <w:sz w:val="18"/>
                  <w:szCs w:val="18"/>
                </w:rPr>
                <w:t>Cotejami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3958DF9" w14:textId="77777777" w:rsidR="00E70341" w:rsidRDefault="00C93D98" w:rsidP="00E70341">
            <w:pPr>
              <w:spacing w:before="24" w:after="24"/>
              <w:ind w:left="24" w:right="24"/>
              <w:rPr>
                <w:b/>
                <w:bCs/>
                <w:color w:val="000000"/>
                <w:sz w:val="18"/>
                <w:szCs w:val="18"/>
              </w:rPr>
            </w:pPr>
            <w:hyperlink r:id="rId24" w:tooltip="Ordenar" w:history="1">
              <w:r w:rsidR="00E70341">
                <w:rPr>
                  <w:rStyle w:val="Hipervnculo"/>
                  <w:b/>
                  <w:bCs/>
                  <w:color w:val="000000"/>
                  <w:sz w:val="18"/>
                  <w:szCs w:val="18"/>
                </w:rPr>
                <w:t>Tamaño</w:t>
              </w:r>
            </w:hyperlink>
          </w:p>
        </w:tc>
      </w:tr>
      <w:tr w:rsidR="00E70341" w14:paraId="30C6C92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16B56" w14:textId="77777777" w:rsidR="00E70341" w:rsidRDefault="00C93D98" w:rsidP="00E70341">
            <w:pPr>
              <w:spacing w:before="24" w:after="24"/>
              <w:ind w:left="24" w:right="24"/>
              <w:rPr>
                <w:b/>
                <w:bCs/>
                <w:color w:val="000000"/>
                <w:sz w:val="18"/>
                <w:szCs w:val="18"/>
              </w:rPr>
            </w:pPr>
            <w:hyperlink r:id="rId25" w:history="1">
              <w:r w:rsidR="00E70341">
                <w:rPr>
                  <w:rStyle w:val="Hipervnculo"/>
                  <w:b/>
                  <w:bCs/>
                  <w:color w:val="000000"/>
                  <w:sz w:val="18"/>
                  <w:szCs w:val="18"/>
                </w:rPr>
                <w:t>afeccion_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70F99E8"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90470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029B8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D159A22" w14:textId="77777777" w:rsidR="00E70341" w:rsidRDefault="00C93D98" w:rsidP="00E70341">
            <w:pPr>
              <w:spacing w:before="24" w:after="24"/>
              <w:ind w:left="24" w:right="24"/>
              <w:jc w:val="right"/>
              <w:rPr>
                <w:rFonts w:ascii="Courier New" w:hAnsi="Courier New" w:cs="Courier New"/>
                <w:color w:val="000000"/>
                <w:sz w:val="18"/>
                <w:szCs w:val="18"/>
              </w:rPr>
            </w:pPr>
            <w:hyperlink r:id="rId26" w:anchor="showusage" w:history="1">
              <w:r w:rsidR="00E70341">
                <w:rPr>
                  <w:rStyle w:val="Hipervnculo"/>
                  <w:rFonts w:ascii="Courier New" w:hAnsi="Courier New" w:cs="Courier New"/>
                  <w:color w:val="000000"/>
                  <w:sz w:val="18"/>
                  <w:szCs w:val="18"/>
                </w:rPr>
                <w:t>64.0 </w:t>
              </w:r>
              <w:r w:rsidR="00E70341">
                <w:rPr>
                  <w:rStyle w:val="unit"/>
                  <w:rFonts w:ascii="Courier New" w:hAnsi="Courier New" w:cs="Courier New"/>
                  <w:color w:val="000000"/>
                  <w:sz w:val="18"/>
                  <w:szCs w:val="18"/>
                </w:rPr>
                <w:t>KB</w:t>
              </w:r>
            </w:hyperlink>
          </w:p>
        </w:tc>
      </w:tr>
      <w:tr w:rsidR="00E70341" w14:paraId="11D9294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551F4C29" w14:textId="77777777" w:rsidR="00E70341" w:rsidRDefault="00C93D98" w:rsidP="00E70341">
            <w:pPr>
              <w:spacing w:before="24" w:after="24"/>
              <w:ind w:left="24" w:right="24"/>
              <w:rPr>
                <w:rFonts w:ascii="Times New Roman" w:hAnsi="Times New Roman" w:cs="Times New Roman"/>
                <w:b/>
                <w:bCs/>
                <w:color w:val="000000"/>
                <w:sz w:val="18"/>
                <w:szCs w:val="18"/>
              </w:rPr>
            </w:pPr>
            <w:hyperlink r:id="rId27" w:history="1">
              <w:r w:rsidR="00E70341">
                <w:rPr>
                  <w:rStyle w:val="Hipervnculo"/>
                  <w:b/>
                  <w:bCs/>
                  <w:color w:val="000000"/>
                  <w:sz w:val="18"/>
                  <w:szCs w:val="18"/>
                </w:rPr>
                <w:t>afeccion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CB991D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61BDF5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6549D7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2AD926" w14:textId="77777777" w:rsidR="00E70341" w:rsidRDefault="00C93D98" w:rsidP="00E70341">
            <w:pPr>
              <w:spacing w:before="24" w:after="24"/>
              <w:ind w:left="24" w:right="24"/>
              <w:jc w:val="right"/>
              <w:rPr>
                <w:rFonts w:ascii="Courier New" w:hAnsi="Courier New" w:cs="Courier New"/>
                <w:color w:val="000000"/>
                <w:sz w:val="18"/>
                <w:szCs w:val="18"/>
              </w:rPr>
            </w:pPr>
            <w:hyperlink r:id="rId28"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6D65D63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112B2F" w14:textId="77777777" w:rsidR="00E70341" w:rsidRDefault="00C93D98" w:rsidP="00E70341">
            <w:pPr>
              <w:spacing w:before="24" w:after="24"/>
              <w:ind w:left="24" w:right="24"/>
              <w:rPr>
                <w:rFonts w:ascii="Times New Roman" w:hAnsi="Times New Roman" w:cs="Times New Roman"/>
                <w:b/>
                <w:bCs/>
                <w:color w:val="000000"/>
                <w:sz w:val="18"/>
                <w:szCs w:val="18"/>
              </w:rPr>
            </w:pPr>
            <w:hyperlink r:id="rId29" w:history="1">
              <w:r w:rsidR="00E70341">
                <w:rPr>
                  <w:rStyle w:val="Hipervnculo"/>
                  <w:b/>
                  <w:bCs/>
                  <w:color w:val="000000"/>
                  <w:sz w:val="18"/>
                  <w:szCs w:val="18"/>
                </w:rPr>
                <w:t>afiliacion_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4B292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1A080FA"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580E2B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C8675E7" w14:textId="77777777" w:rsidR="00E70341" w:rsidRDefault="00C93D98" w:rsidP="00E70341">
            <w:pPr>
              <w:spacing w:before="24" w:after="24"/>
              <w:ind w:left="24" w:right="24"/>
              <w:jc w:val="right"/>
              <w:rPr>
                <w:rFonts w:ascii="Courier New" w:hAnsi="Courier New" w:cs="Courier New"/>
                <w:color w:val="000000"/>
                <w:sz w:val="18"/>
                <w:szCs w:val="18"/>
              </w:rPr>
            </w:pPr>
            <w:hyperlink r:id="rId3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3F138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6D7D7C4" w14:textId="77777777" w:rsidR="00E70341" w:rsidRDefault="00C93D98" w:rsidP="00E70341">
            <w:pPr>
              <w:spacing w:before="24" w:after="24"/>
              <w:ind w:left="24" w:right="24"/>
              <w:rPr>
                <w:rFonts w:ascii="Times New Roman" w:hAnsi="Times New Roman" w:cs="Times New Roman"/>
                <w:b/>
                <w:bCs/>
                <w:color w:val="000000"/>
                <w:sz w:val="18"/>
                <w:szCs w:val="18"/>
              </w:rPr>
            </w:pPr>
            <w:hyperlink r:id="rId31" w:history="1">
              <w:r w:rsidR="00E70341">
                <w:rPr>
                  <w:rStyle w:val="Hipervnculo"/>
                  <w:b/>
                  <w:bCs/>
                  <w:color w:val="000000"/>
                  <w:sz w:val="18"/>
                  <w:szCs w:val="18"/>
                </w:rPr>
                <w:t>afiliacion_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7D67A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2FF19D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8FE7BD"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EB9F6D4" w14:textId="77777777" w:rsidR="00E70341" w:rsidRDefault="00C93D98" w:rsidP="00E70341">
            <w:pPr>
              <w:spacing w:before="24" w:after="24"/>
              <w:ind w:left="24" w:right="24"/>
              <w:jc w:val="right"/>
              <w:rPr>
                <w:rFonts w:ascii="Courier New" w:hAnsi="Courier New" w:cs="Courier New"/>
                <w:color w:val="000000"/>
                <w:sz w:val="18"/>
                <w:szCs w:val="18"/>
              </w:rPr>
            </w:pPr>
            <w:hyperlink r:id="rId3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D2F759D"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1DE2831" w14:textId="77777777" w:rsidR="00E70341" w:rsidRDefault="00C93D98" w:rsidP="00E70341">
            <w:pPr>
              <w:spacing w:before="24" w:after="24"/>
              <w:ind w:left="24" w:right="24"/>
              <w:rPr>
                <w:rFonts w:ascii="Times New Roman" w:hAnsi="Times New Roman" w:cs="Times New Roman"/>
                <w:b/>
                <w:bCs/>
                <w:color w:val="000000"/>
                <w:sz w:val="18"/>
                <w:szCs w:val="18"/>
              </w:rPr>
            </w:pPr>
            <w:hyperlink r:id="rId33" w:history="1">
              <w:r w:rsidR="00E70341">
                <w:rPr>
                  <w:rStyle w:val="Hipervnculo"/>
                  <w:b/>
                  <w:bCs/>
                  <w:color w:val="000000"/>
                  <w:sz w:val="18"/>
                  <w:szCs w:val="18"/>
                </w:rPr>
                <w:t>afiliacion_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B8D88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56E4F8"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89ACD9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5CE0F58" w14:textId="77777777" w:rsidR="00E70341" w:rsidRDefault="00C93D98" w:rsidP="00E70341">
            <w:pPr>
              <w:spacing w:before="24" w:after="24"/>
              <w:ind w:left="24" w:right="24"/>
              <w:jc w:val="right"/>
              <w:rPr>
                <w:rFonts w:ascii="Courier New" w:hAnsi="Courier New" w:cs="Courier New"/>
                <w:color w:val="000000"/>
                <w:sz w:val="18"/>
                <w:szCs w:val="18"/>
              </w:rPr>
            </w:pPr>
            <w:hyperlink r:id="rId3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6B6A2E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0BFEF4A" w14:textId="77777777" w:rsidR="00E70341" w:rsidRDefault="00C93D98" w:rsidP="00E70341">
            <w:pPr>
              <w:spacing w:before="24" w:after="24"/>
              <w:ind w:left="24" w:right="24"/>
              <w:rPr>
                <w:rFonts w:ascii="Times New Roman" w:hAnsi="Times New Roman" w:cs="Times New Roman"/>
                <w:b/>
                <w:bCs/>
                <w:color w:val="000000"/>
                <w:sz w:val="18"/>
                <w:szCs w:val="18"/>
              </w:rPr>
            </w:pPr>
            <w:hyperlink r:id="rId35" w:history="1">
              <w:r w:rsidR="00E70341">
                <w:rPr>
                  <w:rStyle w:val="Hipervnculo"/>
                  <w:b/>
                  <w:bCs/>
                  <w:color w:val="000000"/>
                  <w:sz w:val="18"/>
                  <w:szCs w:val="18"/>
                </w:rPr>
                <w:t>comentari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4BA8E5"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79B502E"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C5FC4B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10B39D6" w14:textId="77777777" w:rsidR="00E70341" w:rsidRDefault="00C93D98" w:rsidP="00E70341">
            <w:pPr>
              <w:spacing w:before="24" w:after="24"/>
              <w:ind w:left="24" w:right="24"/>
              <w:jc w:val="right"/>
              <w:rPr>
                <w:rFonts w:ascii="Courier New" w:hAnsi="Courier New" w:cs="Courier New"/>
                <w:color w:val="000000"/>
                <w:sz w:val="18"/>
                <w:szCs w:val="18"/>
              </w:rPr>
            </w:pPr>
            <w:hyperlink r:id="rId36"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70E0B9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79461CC" w14:textId="77777777" w:rsidR="00E70341" w:rsidRDefault="00C93D98" w:rsidP="00E70341">
            <w:pPr>
              <w:spacing w:before="24" w:after="24"/>
              <w:ind w:left="24" w:right="24"/>
              <w:rPr>
                <w:rFonts w:ascii="Times New Roman" w:hAnsi="Times New Roman" w:cs="Times New Roman"/>
                <w:b/>
                <w:bCs/>
                <w:color w:val="000000"/>
                <w:sz w:val="18"/>
                <w:szCs w:val="18"/>
              </w:rPr>
            </w:pPr>
            <w:hyperlink r:id="rId37" w:history="1">
              <w:r w:rsidR="00E70341">
                <w:rPr>
                  <w:rStyle w:val="Hipervnculo"/>
                  <w:b/>
                  <w:bCs/>
                  <w:color w:val="000000"/>
                  <w:sz w:val="18"/>
                  <w:szCs w:val="18"/>
                </w:rPr>
                <w:t>consulta_medic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78757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23F7CC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8A36FC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04250C" w14:textId="77777777" w:rsidR="00E70341" w:rsidRDefault="00C93D98" w:rsidP="00E70341">
            <w:pPr>
              <w:spacing w:before="24" w:after="24"/>
              <w:ind w:left="24" w:right="24"/>
              <w:jc w:val="right"/>
              <w:rPr>
                <w:rFonts w:ascii="Courier New" w:hAnsi="Courier New" w:cs="Courier New"/>
                <w:color w:val="000000"/>
                <w:sz w:val="18"/>
                <w:szCs w:val="18"/>
              </w:rPr>
            </w:pPr>
            <w:hyperlink r:id="rId38"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0941CE2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0DF453E" w14:textId="77777777" w:rsidR="00E70341" w:rsidRDefault="00C93D98" w:rsidP="00E70341">
            <w:pPr>
              <w:spacing w:before="24" w:after="24"/>
              <w:ind w:left="24" w:right="24"/>
              <w:rPr>
                <w:rFonts w:ascii="Times New Roman" w:hAnsi="Times New Roman" w:cs="Times New Roman"/>
                <w:b/>
                <w:bCs/>
                <w:color w:val="000000"/>
                <w:sz w:val="18"/>
                <w:szCs w:val="18"/>
              </w:rPr>
            </w:pPr>
            <w:hyperlink r:id="rId39" w:history="1">
              <w:r w:rsidR="00E70341">
                <w:rPr>
                  <w:rStyle w:val="Hipervnculo"/>
                  <w:b/>
                  <w:bCs/>
                  <w:color w:val="000000"/>
                  <w:sz w:val="18"/>
                  <w:szCs w:val="18"/>
                </w:rPr>
                <w:t>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0704DDD"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F67F82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2A85E36"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0334098" w14:textId="77777777" w:rsidR="00E70341" w:rsidRDefault="00C93D98" w:rsidP="00E70341">
            <w:pPr>
              <w:spacing w:before="24" w:after="24"/>
              <w:ind w:left="24" w:right="24"/>
              <w:jc w:val="right"/>
              <w:rPr>
                <w:rFonts w:ascii="Courier New" w:hAnsi="Courier New" w:cs="Courier New"/>
                <w:color w:val="000000"/>
                <w:sz w:val="18"/>
                <w:szCs w:val="18"/>
              </w:rPr>
            </w:pPr>
            <w:hyperlink r:id="rId40" w:anchor="showusage" w:history="1">
              <w:r w:rsidR="00E70341">
                <w:rPr>
                  <w:rStyle w:val="Hipervnculo"/>
                  <w:rFonts w:ascii="Courier New" w:hAnsi="Courier New" w:cs="Courier New"/>
                  <w:color w:val="000000"/>
                  <w:sz w:val="18"/>
                  <w:szCs w:val="18"/>
                </w:rPr>
                <w:t>80.0 </w:t>
              </w:r>
              <w:r w:rsidR="00E70341">
                <w:rPr>
                  <w:rStyle w:val="unit"/>
                  <w:rFonts w:ascii="Courier New" w:hAnsi="Courier New" w:cs="Courier New"/>
                  <w:color w:val="000000"/>
                  <w:sz w:val="18"/>
                  <w:szCs w:val="18"/>
                </w:rPr>
                <w:t>KB</w:t>
              </w:r>
            </w:hyperlink>
          </w:p>
        </w:tc>
      </w:tr>
      <w:tr w:rsidR="00E70341" w14:paraId="527EEBA8"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C8F6EB6" w14:textId="77777777" w:rsidR="00E70341" w:rsidRDefault="00C93D98" w:rsidP="00E70341">
            <w:pPr>
              <w:spacing w:before="24" w:after="24"/>
              <w:ind w:left="24" w:right="24"/>
              <w:rPr>
                <w:rFonts w:ascii="Times New Roman" w:hAnsi="Times New Roman" w:cs="Times New Roman"/>
                <w:b/>
                <w:bCs/>
                <w:color w:val="000000"/>
                <w:sz w:val="18"/>
                <w:szCs w:val="18"/>
              </w:rPr>
            </w:pPr>
            <w:hyperlink r:id="rId41" w:history="1">
              <w:r w:rsidR="00E70341">
                <w:rPr>
                  <w:rStyle w:val="Hipervnculo"/>
                  <w:b/>
                  <w:bCs/>
                  <w:color w:val="000000"/>
                  <w:sz w:val="18"/>
                  <w:szCs w:val="18"/>
                </w:rPr>
                <w:t>contrato_licenci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5971834"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08865CB"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BB613F5"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28778B" w14:textId="77777777" w:rsidR="00E70341" w:rsidRDefault="00C93D98" w:rsidP="00E70341">
            <w:pPr>
              <w:spacing w:before="24" w:after="24"/>
              <w:ind w:left="24" w:right="24"/>
              <w:jc w:val="right"/>
              <w:rPr>
                <w:rFonts w:ascii="Courier New" w:hAnsi="Courier New" w:cs="Courier New"/>
                <w:color w:val="000000"/>
                <w:sz w:val="18"/>
                <w:szCs w:val="18"/>
              </w:rPr>
            </w:pPr>
            <w:hyperlink r:id="rId4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F45605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6A2375E7" w14:textId="77777777" w:rsidR="00E70341" w:rsidRDefault="00C93D98" w:rsidP="00E70341">
            <w:pPr>
              <w:spacing w:before="24" w:after="24"/>
              <w:ind w:left="24" w:right="24"/>
              <w:rPr>
                <w:rFonts w:ascii="Times New Roman" w:hAnsi="Times New Roman" w:cs="Times New Roman"/>
                <w:b/>
                <w:bCs/>
                <w:color w:val="000000"/>
                <w:sz w:val="18"/>
                <w:szCs w:val="18"/>
              </w:rPr>
            </w:pPr>
            <w:hyperlink r:id="rId43" w:history="1">
              <w:r w:rsidR="00E70341">
                <w:rPr>
                  <w:rStyle w:val="Hipervnculo"/>
                  <w:b/>
                  <w:bCs/>
                  <w:color w:val="000000"/>
                  <w:sz w:val="18"/>
                  <w:szCs w:val="18"/>
                </w:rPr>
                <w:t>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D6F120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912B090"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D0C7C6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30E1B98" w14:textId="77777777" w:rsidR="00E70341" w:rsidRDefault="00C93D98" w:rsidP="00E70341">
            <w:pPr>
              <w:spacing w:before="24" w:after="24"/>
              <w:ind w:left="24" w:right="24"/>
              <w:jc w:val="right"/>
              <w:rPr>
                <w:rFonts w:ascii="Courier New" w:hAnsi="Courier New" w:cs="Courier New"/>
                <w:color w:val="000000"/>
                <w:sz w:val="18"/>
                <w:szCs w:val="18"/>
              </w:rPr>
            </w:pPr>
            <w:hyperlink r:id="rId4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296C894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38D1C47" w14:textId="77777777" w:rsidR="00E70341" w:rsidRDefault="00C93D98" w:rsidP="00E70341">
            <w:pPr>
              <w:spacing w:before="24" w:after="24"/>
              <w:ind w:left="24" w:right="24"/>
              <w:rPr>
                <w:rFonts w:ascii="Times New Roman" w:hAnsi="Times New Roman" w:cs="Times New Roman"/>
                <w:b/>
                <w:bCs/>
                <w:color w:val="000000"/>
                <w:sz w:val="18"/>
                <w:szCs w:val="18"/>
              </w:rPr>
            </w:pPr>
            <w:hyperlink r:id="rId45" w:history="1">
              <w:r w:rsidR="00E70341">
                <w:rPr>
                  <w:rStyle w:val="Hipervnculo"/>
                  <w:b/>
                  <w:bCs/>
                  <w:color w:val="000000"/>
                  <w:sz w:val="18"/>
                  <w:szCs w:val="18"/>
                </w:rPr>
                <w:t>emplead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782BE9C"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D7595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98A287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43ED489" w14:textId="77777777" w:rsidR="00E70341" w:rsidRDefault="00C93D98" w:rsidP="00E70341">
            <w:pPr>
              <w:spacing w:before="24" w:after="24"/>
              <w:ind w:left="24" w:right="24"/>
              <w:jc w:val="right"/>
              <w:rPr>
                <w:rFonts w:ascii="Courier New" w:hAnsi="Courier New" w:cs="Courier New"/>
                <w:color w:val="000000"/>
                <w:sz w:val="18"/>
                <w:szCs w:val="18"/>
              </w:rPr>
            </w:pPr>
            <w:hyperlink r:id="rId4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6FF40E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43DB25DC" w14:textId="77777777" w:rsidR="00E70341" w:rsidRDefault="00C93D98" w:rsidP="00E70341">
            <w:pPr>
              <w:spacing w:before="24" w:after="24"/>
              <w:ind w:left="24" w:right="24"/>
              <w:rPr>
                <w:rFonts w:ascii="Times New Roman" w:hAnsi="Times New Roman" w:cs="Times New Roman"/>
                <w:b/>
                <w:bCs/>
                <w:color w:val="000000"/>
                <w:sz w:val="18"/>
                <w:szCs w:val="18"/>
              </w:rPr>
            </w:pPr>
            <w:hyperlink r:id="rId47" w:history="1">
              <w:r w:rsidR="00E70341">
                <w:rPr>
                  <w:rStyle w:val="Hipervnculo"/>
                  <w:b/>
                  <w:bCs/>
                  <w:color w:val="000000"/>
                  <w:sz w:val="18"/>
                  <w:szCs w:val="18"/>
                </w:rPr>
                <w:t>empres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48442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46CA20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691CAE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221D543" w14:textId="77777777" w:rsidR="00E70341" w:rsidRDefault="00C93D98" w:rsidP="00E70341">
            <w:pPr>
              <w:spacing w:before="24" w:after="24"/>
              <w:ind w:left="24" w:right="24"/>
              <w:jc w:val="right"/>
              <w:rPr>
                <w:rFonts w:ascii="Courier New" w:hAnsi="Courier New" w:cs="Courier New"/>
                <w:color w:val="000000"/>
                <w:sz w:val="18"/>
                <w:szCs w:val="18"/>
              </w:rPr>
            </w:pPr>
            <w:hyperlink r:id="rId4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43D60EE"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969EEC2" w14:textId="77777777" w:rsidR="00E70341" w:rsidRDefault="00C93D98" w:rsidP="00E70341">
            <w:pPr>
              <w:spacing w:before="24" w:after="24"/>
              <w:ind w:left="24" w:right="24"/>
              <w:rPr>
                <w:rFonts w:ascii="Times New Roman" w:hAnsi="Times New Roman" w:cs="Times New Roman"/>
                <w:b/>
                <w:bCs/>
                <w:color w:val="000000"/>
                <w:sz w:val="18"/>
                <w:szCs w:val="18"/>
              </w:rPr>
            </w:pPr>
            <w:hyperlink r:id="rId49" w:history="1">
              <w:r w:rsidR="00E70341">
                <w:rPr>
                  <w:rStyle w:val="Hipervnculo"/>
                  <w:b/>
                  <w:bCs/>
                  <w:color w:val="000000"/>
                  <w:sz w:val="18"/>
                  <w:szCs w:val="18"/>
                </w:rPr>
                <w:t>ent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FF94039"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821A9F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E81573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2FBE2EC" w14:textId="77777777" w:rsidR="00E70341" w:rsidRDefault="00C93D98" w:rsidP="00E70341">
            <w:pPr>
              <w:spacing w:before="24" w:after="24"/>
              <w:ind w:left="24" w:right="24"/>
              <w:jc w:val="right"/>
              <w:rPr>
                <w:rFonts w:ascii="Courier New" w:hAnsi="Courier New" w:cs="Courier New"/>
                <w:color w:val="000000"/>
                <w:sz w:val="18"/>
                <w:szCs w:val="18"/>
              </w:rPr>
            </w:pPr>
            <w:hyperlink r:id="rId5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770176D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1BC8B8F" w14:textId="77777777" w:rsidR="00E70341" w:rsidRDefault="00C93D98" w:rsidP="00E70341">
            <w:pPr>
              <w:spacing w:before="24" w:after="24"/>
              <w:ind w:left="24" w:right="24"/>
              <w:rPr>
                <w:rFonts w:ascii="Times New Roman" w:hAnsi="Times New Roman" w:cs="Times New Roman"/>
                <w:b/>
                <w:bCs/>
                <w:color w:val="000000"/>
                <w:sz w:val="18"/>
                <w:szCs w:val="18"/>
              </w:rPr>
            </w:pPr>
            <w:hyperlink r:id="rId51" w:history="1">
              <w:r w:rsidR="00E70341">
                <w:rPr>
                  <w:rStyle w:val="Hipervnculo"/>
                  <w:b/>
                  <w:bCs/>
                  <w:color w:val="000000"/>
                  <w:sz w:val="18"/>
                  <w:szCs w:val="18"/>
                </w:rPr>
                <w:t>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42EBF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762C4F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332BCD1E"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268BC02" w14:textId="77777777" w:rsidR="00E70341" w:rsidRDefault="00C93D98" w:rsidP="00E70341">
            <w:pPr>
              <w:spacing w:before="24" w:after="24"/>
              <w:ind w:left="24" w:right="24"/>
              <w:jc w:val="right"/>
              <w:rPr>
                <w:rFonts w:ascii="Courier New" w:hAnsi="Courier New" w:cs="Courier New"/>
                <w:color w:val="000000"/>
                <w:sz w:val="18"/>
                <w:szCs w:val="18"/>
              </w:rPr>
            </w:pPr>
            <w:hyperlink r:id="rId52"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77A1A893"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E38CEFB" w14:textId="77777777" w:rsidR="00E70341" w:rsidRDefault="00C93D98" w:rsidP="00E70341">
            <w:pPr>
              <w:spacing w:before="24" w:after="24"/>
              <w:ind w:left="24" w:right="24"/>
              <w:rPr>
                <w:rFonts w:ascii="Times New Roman" w:hAnsi="Times New Roman" w:cs="Times New Roman"/>
                <w:b/>
                <w:bCs/>
                <w:color w:val="000000"/>
                <w:sz w:val="18"/>
                <w:szCs w:val="18"/>
              </w:rPr>
            </w:pPr>
            <w:hyperlink r:id="rId53" w:history="1">
              <w:r w:rsidR="00E70341">
                <w:rPr>
                  <w:rStyle w:val="Hipervnculo"/>
                  <w:b/>
                  <w:bCs/>
                  <w:color w:val="000000"/>
                  <w:sz w:val="18"/>
                  <w:szCs w:val="18"/>
                </w:rPr>
                <w:t>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469219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40397BDC"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8518BF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B74B71C" w14:textId="77777777" w:rsidR="00E70341" w:rsidRDefault="00C93D98" w:rsidP="00E70341">
            <w:pPr>
              <w:spacing w:before="24" w:after="24"/>
              <w:ind w:left="24" w:right="24"/>
              <w:jc w:val="right"/>
              <w:rPr>
                <w:rFonts w:ascii="Courier New" w:hAnsi="Courier New" w:cs="Courier New"/>
                <w:color w:val="000000"/>
                <w:sz w:val="18"/>
                <w:szCs w:val="18"/>
              </w:rPr>
            </w:pPr>
            <w:hyperlink r:id="rId54" w:anchor="showusage" w:history="1">
              <w:r w:rsidR="00E70341">
                <w:rPr>
                  <w:rStyle w:val="Hipervnculo"/>
                  <w:rFonts w:ascii="Courier New" w:hAnsi="Courier New" w:cs="Courier New"/>
                  <w:color w:val="000000"/>
                  <w:sz w:val="18"/>
                  <w:szCs w:val="18"/>
                </w:rPr>
                <w:t>32.0 </w:t>
              </w:r>
              <w:r w:rsidR="00E70341">
                <w:rPr>
                  <w:rStyle w:val="unit"/>
                  <w:rFonts w:ascii="Courier New" w:hAnsi="Courier New" w:cs="Courier New"/>
                  <w:color w:val="000000"/>
                  <w:sz w:val="18"/>
                  <w:szCs w:val="18"/>
                </w:rPr>
                <w:t>KB</w:t>
              </w:r>
            </w:hyperlink>
          </w:p>
        </w:tc>
      </w:tr>
      <w:tr w:rsidR="00E70341" w14:paraId="5434E6F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0FCD15E7" w14:textId="77777777" w:rsidR="00E70341" w:rsidRDefault="00C93D98" w:rsidP="00E70341">
            <w:pPr>
              <w:spacing w:before="24" w:after="24"/>
              <w:ind w:left="24" w:right="24"/>
              <w:rPr>
                <w:rFonts w:ascii="Times New Roman" w:hAnsi="Times New Roman" w:cs="Times New Roman"/>
                <w:b/>
                <w:bCs/>
                <w:color w:val="000000"/>
                <w:sz w:val="18"/>
                <w:szCs w:val="18"/>
              </w:rPr>
            </w:pPr>
            <w:hyperlink r:id="rId55" w:history="1">
              <w:r w:rsidR="00E70341">
                <w:rPr>
                  <w:rStyle w:val="Hipervnculo"/>
                  <w:b/>
                  <w:bCs/>
                  <w:color w:val="000000"/>
                  <w:sz w:val="18"/>
                  <w:szCs w:val="18"/>
                </w:rPr>
                <w:t>log</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CDF43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1DDB4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D715C8C"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0F86485" w14:textId="77777777" w:rsidR="00E70341" w:rsidRDefault="00C93D98" w:rsidP="00E70341">
            <w:pPr>
              <w:spacing w:before="24" w:after="24"/>
              <w:ind w:left="24" w:right="24"/>
              <w:jc w:val="right"/>
              <w:rPr>
                <w:rFonts w:ascii="Courier New" w:hAnsi="Courier New" w:cs="Courier New"/>
                <w:color w:val="000000"/>
                <w:sz w:val="18"/>
                <w:szCs w:val="18"/>
              </w:rPr>
            </w:pPr>
            <w:hyperlink r:id="rId56"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273F11F2"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C8D1807" w14:textId="77777777" w:rsidR="00E70341" w:rsidRDefault="00C93D98" w:rsidP="00E70341">
            <w:pPr>
              <w:spacing w:before="24" w:after="24"/>
              <w:ind w:left="24" w:right="24"/>
              <w:rPr>
                <w:rFonts w:ascii="Times New Roman" w:hAnsi="Times New Roman" w:cs="Times New Roman"/>
                <w:b/>
                <w:bCs/>
                <w:color w:val="000000"/>
                <w:sz w:val="18"/>
                <w:szCs w:val="18"/>
              </w:rPr>
            </w:pPr>
            <w:hyperlink r:id="rId57" w:history="1">
              <w:r w:rsidR="00E70341">
                <w:rPr>
                  <w:rStyle w:val="Hipervnculo"/>
                  <w:b/>
                  <w:bCs/>
                  <w:color w:val="000000"/>
                  <w:sz w:val="18"/>
                  <w:szCs w:val="18"/>
                </w:rPr>
                <w:t>nivel_ries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BDF8D6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3F64A1"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1D045CA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B62C57C" w14:textId="77777777" w:rsidR="00E70341" w:rsidRDefault="00C93D98" w:rsidP="00E70341">
            <w:pPr>
              <w:spacing w:before="24" w:after="24"/>
              <w:ind w:left="24" w:right="24"/>
              <w:jc w:val="right"/>
              <w:rPr>
                <w:rFonts w:ascii="Courier New" w:hAnsi="Courier New" w:cs="Courier New"/>
                <w:color w:val="000000"/>
                <w:sz w:val="18"/>
                <w:szCs w:val="18"/>
              </w:rPr>
            </w:pPr>
            <w:hyperlink r:id="rId5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45A5AB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9A039F8" w14:textId="77777777" w:rsidR="00E70341" w:rsidRDefault="00C93D98" w:rsidP="00E70341">
            <w:pPr>
              <w:spacing w:before="24" w:after="24"/>
              <w:ind w:left="24" w:right="24"/>
              <w:rPr>
                <w:rFonts w:ascii="Times New Roman" w:hAnsi="Times New Roman" w:cs="Times New Roman"/>
                <w:b/>
                <w:bCs/>
                <w:color w:val="000000"/>
                <w:sz w:val="18"/>
                <w:szCs w:val="18"/>
              </w:rPr>
            </w:pPr>
            <w:hyperlink r:id="rId59" w:history="1">
              <w:r w:rsidR="00E70341">
                <w:rPr>
                  <w:rStyle w:val="Hipervnculo"/>
                  <w:b/>
                  <w:bCs/>
                  <w:color w:val="000000"/>
                  <w:sz w:val="18"/>
                  <w:szCs w:val="18"/>
                </w:rPr>
                <w:t>partid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2DCBCC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4213E6"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7024BF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E288A9C" w14:textId="77777777" w:rsidR="00E70341" w:rsidRDefault="00C93D98" w:rsidP="00E70341">
            <w:pPr>
              <w:spacing w:before="24" w:after="24"/>
              <w:ind w:left="24" w:right="24"/>
              <w:jc w:val="right"/>
              <w:rPr>
                <w:rFonts w:ascii="Courier New" w:hAnsi="Courier New" w:cs="Courier New"/>
                <w:color w:val="000000"/>
                <w:sz w:val="18"/>
                <w:szCs w:val="18"/>
              </w:rPr>
            </w:pPr>
            <w:hyperlink r:id="rId60"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5139CD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56E25D" w14:textId="77777777" w:rsidR="00E70341" w:rsidRDefault="00C93D98" w:rsidP="00E70341">
            <w:pPr>
              <w:spacing w:before="24" w:after="24"/>
              <w:ind w:left="24" w:right="24"/>
              <w:rPr>
                <w:rFonts w:ascii="Times New Roman" w:hAnsi="Times New Roman" w:cs="Times New Roman"/>
                <w:b/>
                <w:bCs/>
                <w:color w:val="000000"/>
                <w:sz w:val="18"/>
                <w:szCs w:val="18"/>
              </w:rPr>
            </w:pPr>
            <w:hyperlink r:id="rId61" w:history="1">
              <w:r w:rsidR="00E70341">
                <w:rPr>
                  <w:rStyle w:val="Hipervnculo"/>
                  <w:b/>
                  <w:bCs/>
                  <w:color w:val="000000"/>
                  <w:sz w:val="18"/>
                  <w:szCs w:val="18"/>
                </w:rPr>
                <w:t>rol</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536F95B"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908DD5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42139A9"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ADF26A" w14:textId="77777777" w:rsidR="00E70341" w:rsidRDefault="00C93D98" w:rsidP="00E70341">
            <w:pPr>
              <w:spacing w:before="24" w:after="24"/>
              <w:ind w:left="24" w:right="24"/>
              <w:jc w:val="right"/>
              <w:rPr>
                <w:rFonts w:ascii="Courier New" w:hAnsi="Courier New" w:cs="Courier New"/>
                <w:color w:val="000000"/>
                <w:sz w:val="18"/>
                <w:szCs w:val="18"/>
              </w:rPr>
            </w:pPr>
            <w:hyperlink r:id="rId6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D43E78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318ED25E" w14:textId="77777777" w:rsidR="00E70341" w:rsidRDefault="00C93D98" w:rsidP="00E70341">
            <w:pPr>
              <w:spacing w:before="24" w:after="24"/>
              <w:ind w:left="24" w:right="24"/>
              <w:rPr>
                <w:rFonts w:ascii="Times New Roman" w:hAnsi="Times New Roman" w:cs="Times New Roman"/>
                <w:b/>
                <w:bCs/>
                <w:color w:val="000000"/>
                <w:sz w:val="18"/>
                <w:szCs w:val="18"/>
              </w:rPr>
            </w:pPr>
            <w:hyperlink r:id="rId63" w:history="1">
              <w:r w:rsidR="00E70341">
                <w:rPr>
                  <w:rStyle w:val="Hipervnculo"/>
                  <w:b/>
                  <w:bCs/>
                  <w:color w:val="000000"/>
                  <w:sz w:val="18"/>
                  <w:szCs w:val="18"/>
                </w:rPr>
                <w:t>rol_cuent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F293292"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85DD6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C8AEA57"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84D019D" w14:textId="77777777" w:rsidR="00E70341" w:rsidRDefault="00C93D98" w:rsidP="00E70341">
            <w:pPr>
              <w:spacing w:before="24" w:after="24"/>
              <w:ind w:left="24" w:right="24"/>
              <w:jc w:val="right"/>
              <w:rPr>
                <w:rFonts w:ascii="Courier New" w:hAnsi="Courier New" w:cs="Courier New"/>
                <w:color w:val="000000"/>
                <w:sz w:val="18"/>
                <w:szCs w:val="18"/>
              </w:rPr>
            </w:pPr>
            <w:hyperlink r:id="rId64" w:anchor="showusage" w:history="1">
              <w:r w:rsidR="00E70341">
                <w:rPr>
                  <w:rStyle w:val="Hipervnculo"/>
                  <w:rFonts w:ascii="Courier New" w:hAnsi="Courier New" w:cs="Courier New"/>
                  <w:color w:val="000000"/>
                  <w:sz w:val="18"/>
                  <w:szCs w:val="18"/>
                </w:rPr>
                <w:t>48.0 </w:t>
              </w:r>
              <w:r w:rsidR="00E70341">
                <w:rPr>
                  <w:rStyle w:val="unit"/>
                  <w:rFonts w:ascii="Courier New" w:hAnsi="Courier New" w:cs="Courier New"/>
                  <w:color w:val="000000"/>
                  <w:sz w:val="18"/>
                  <w:szCs w:val="18"/>
                </w:rPr>
                <w:t>KB</w:t>
              </w:r>
            </w:hyperlink>
          </w:p>
        </w:tc>
      </w:tr>
      <w:tr w:rsidR="00E70341" w14:paraId="656D365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1164437" w14:textId="77777777" w:rsidR="00E70341" w:rsidRDefault="00C93D98" w:rsidP="00E70341">
            <w:pPr>
              <w:spacing w:before="24" w:after="24"/>
              <w:ind w:left="24" w:right="24"/>
              <w:rPr>
                <w:rFonts w:ascii="Times New Roman" w:hAnsi="Times New Roman" w:cs="Times New Roman"/>
                <w:b/>
                <w:bCs/>
                <w:color w:val="000000"/>
                <w:sz w:val="18"/>
                <w:szCs w:val="18"/>
              </w:rPr>
            </w:pPr>
            <w:hyperlink r:id="rId65" w:history="1">
              <w:r w:rsidR="00E70341">
                <w:rPr>
                  <w:rStyle w:val="Hipervnculo"/>
                  <w:b/>
                  <w:bCs/>
                  <w:color w:val="000000"/>
                  <w:sz w:val="18"/>
                  <w:szCs w:val="18"/>
                </w:rPr>
                <w:t>tipo_afeccion</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E43DCD3"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C7B8BC2"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AAD43C0"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40D1861" w14:textId="77777777" w:rsidR="00E70341" w:rsidRDefault="00C93D98" w:rsidP="00E70341">
            <w:pPr>
              <w:spacing w:before="24" w:after="24"/>
              <w:ind w:left="24" w:right="24"/>
              <w:jc w:val="right"/>
              <w:rPr>
                <w:rFonts w:ascii="Courier New" w:hAnsi="Courier New" w:cs="Courier New"/>
                <w:color w:val="000000"/>
                <w:sz w:val="18"/>
                <w:szCs w:val="18"/>
              </w:rPr>
            </w:pPr>
            <w:hyperlink r:id="rId6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6030EC"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29CAF0DD" w14:textId="77777777" w:rsidR="00E70341" w:rsidRDefault="00C93D98" w:rsidP="00E70341">
            <w:pPr>
              <w:spacing w:before="24" w:after="24"/>
              <w:ind w:left="24" w:right="24"/>
              <w:rPr>
                <w:rFonts w:ascii="Times New Roman" w:hAnsi="Times New Roman" w:cs="Times New Roman"/>
                <w:b/>
                <w:bCs/>
                <w:color w:val="000000"/>
                <w:sz w:val="18"/>
                <w:szCs w:val="18"/>
              </w:rPr>
            </w:pPr>
            <w:hyperlink r:id="rId67" w:history="1">
              <w:r w:rsidR="00E70341">
                <w:rPr>
                  <w:rStyle w:val="Hipervnculo"/>
                  <w:b/>
                  <w:bCs/>
                  <w:color w:val="000000"/>
                  <w:sz w:val="18"/>
                  <w:szCs w:val="18"/>
                </w:rPr>
                <w:t>tipo_contra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98723C7"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0746CCD"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0D7EB058"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03FD877" w14:textId="77777777" w:rsidR="00E70341" w:rsidRDefault="00C93D98" w:rsidP="00E70341">
            <w:pPr>
              <w:spacing w:before="24" w:after="24"/>
              <w:ind w:left="24" w:right="24"/>
              <w:jc w:val="right"/>
              <w:rPr>
                <w:rFonts w:ascii="Courier New" w:hAnsi="Courier New" w:cs="Courier New"/>
                <w:color w:val="000000"/>
                <w:sz w:val="18"/>
                <w:szCs w:val="18"/>
              </w:rPr>
            </w:pPr>
            <w:hyperlink r:id="rId68"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2AB4EC5"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141AE3E" w14:textId="77777777" w:rsidR="00E70341" w:rsidRDefault="00C93D98" w:rsidP="00E70341">
            <w:pPr>
              <w:spacing w:before="24" w:after="24"/>
              <w:ind w:left="24" w:right="24"/>
              <w:rPr>
                <w:rFonts w:ascii="Times New Roman" w:hAnsi="Times New Roman" w:cs="Times New Roman"/>
                <w:b/>
                <w:bCs/>
                <w:color w:val="000000"/>
                <w:sz w:val="18"/>
                <w:szCs w:val="18"/>
              </w:rPr>
            </w:pPr>
            <w:hyperlink r:id="rId69" w:history="1">
              <w:r w:rsidR="00E70341">
                <w:rPr>
                  <w:rStyle w:val="Hipervnculo"/>
                  <w:b/>
                  <w:bCs/>
                  <w:color w:val="000000"/>
                  <w:sz w:val="18"/>
                  <w:szCs w:val="18"/>
                </w:rPr>
                <w:t>tipo_event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FC6589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740768F"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F113B8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5228D" w14:textId="77777777" w:rsidR="00E70341" w:rsidRDefault="00C93D98" w:rsidP="00E70341">
            <w:pPr>
              <w:spacing w:before="24" w:after="24"/>
              <w:ind w:left="24" w:right="24"/>
              <w:jc w:val="right"/>
              <w:rPr>
                <w:rFonts w:ascii="Courier New" w:hAnsi="Courier New" w:cs="Courier New"/>
                <w:color w:val="000000"/>
                <w:sz w:val="18"/>
                <w:szCs w:val="18"/>
              </w:rPr>
            </w:pPr>
            <w:hyperlink r:id="rId70"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65789A09"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70F9A358" w14:textId="77777777" w:rsidR="00E70341" w:rsidRDefault="00C93D98" w:rsidP="00E70341">
            <w:pPr>
              <w:spacing w:before="24" w:after="24"/>
              <w:ind w:left="24" w:right="24"/>
              <w:rPr>
                <w:rFonts w:ascii="Times New Roman" w:hAnsi="Times New Roman" w:cs="Times New Roman"/>
                <w:b/>
                <w:bCs/>
                <w:color w:val="000000"/>
                <w:sz w:val="18"/>
                <w:szCs w:val="18"/>
              </w:rPr>
            </w:pPr>
            <w:hyperlink r:id="rId71" w:history="1">
              <w:r w:rsidR="00E70341">
                <w:rPr>
                  <w:rStyle w:val="Hipervnculo"/>
                  <w:b/>
                  <w:bCs/>
                  <w:color w:val="000000"/>
                  <w:sz w:val="18"/>
                  <w:szCs w:val="18"/>
                </w:rPr>
                <w:t>tipo_incapacidad</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FC679F"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752013F4"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AAA65A2"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609EA92" w14:textId="77777777" w:rsidR="00E70341" w:rsidRDefault="00C93D98" w:rsidP="00E70341">
            <w:pPr>
              <w:spacing w:before="24" w:after="24"/>
              <w:ind w:left="24" w:right="24"/>
              <w:jc w:val="right"/>
              <w:rPr>
                <w:rFonts w:ascii="Courier New" w:hAnsi="Courier New" w:cs="Courier New"/>
                <w:color w:val="000000"/>
                <w:sz w:val="18"/>
                <w:szCs w:val="18"/>
              </w:rPr>
            </w:pPr>
            <w:hyperlink r:id="rId72"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A484266"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5EBA318C" w14:textId="77777777" w:rsidR="00E70341" w:rsidRDefault="00C93D98" w:rsidP="00E70341">
            <w:pPr>
              <w:spacing w:before="24" w:after="24"/>
              <w:ind w:left="24" w:right="24"/>
              <w:rPr>
                <w:rFonts w:ascii="Times New Roman" w:hAnsi="Times New Roman" w:cs="Times New Roman"/>
                <w:b/>
                <w:bCs/>
                <w:color w:val="000000"/>
                <w:sz w:val="18"/>
                <w:szCs w:val="18"/>
              </w:rPr>
            </w:pPr>
            <w:hyperlink r:id="rId73" w:history="1">
              <w:r w:rsidR="00E70341">
                <w:rPr>
                  <w:rStyle w:val="Hipervnculo"/>
                  <w:b/>
                  <w:bCs/>
                  <w:color w:val="000000"/>
                  <w:sz w:val="18"/>
                  <w:szCs w:val="18"/>
                </w:rPr>
                <w:t>tipo_juego</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280B9F61"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0EE05B5"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65DD6CF"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790685CF" w14:textId="77777777" w:rsidR="00E70341" w:rsidRDefault="00C93D98" w:rsidP="00E70341">
            <w:pPr>
              <w:spacing w:before="24" w:after="24"/>
              <w:ind w:left="24" w:right="24"/>
              <w:jc w:val="right"/>
              <w:rPr>
                <w:rFonts w:ascii="Courier New" w:hAnsi="Courier New" w:cs="Courier New"/>
                <w:color w:val="000000"/>
                <w:sz w:val="18"/>
                <w:szCs w:val="18"/>
              </w:rPr>
            </w:pPr>
            <w:hyperlink r:id="rId74"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0BF5BF11"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DFDFDF"/>
            <w:tcMar>
              <w:top w:w="24" w:type="dxa"/>
              <w:left w:w="72" w:type="dxa"/>
              <w:bottom w:w="24" w:type="dxa"/>
              <w:right w:w="72" w:type="dxa"/>
            </w:tcMar>
            <w:vAlign w:val="center"/>
            <w:hideMark/>
          </w:tcPr>
          <w:p w14:paraId="1128019F" w14:textId="77777777" w:rsidR="00E70341" w:rsidRDefault="00C93D98" w:rsidP="00E70341">
            <w:pPr>
              <w:spacing w:before="24" w:after="24"/>
              <w:ind w:left="24" w:right="24"/>
              <w:rPr>
                <w:rFonts w:ascii="Times New Roman" w:hAnsi="Times New Roman" w:cs="Times New Roman"/>
                <w:b/>
                <w:bCs/>
                <w:color w:val="000000"/>
                <w:sz w:val="18"/>
                <w:szCs w:val="18"/>
              </w:rPr>
            </w:pPr>
            <w:hyperlink r:id="rId75" w:history="1">
              <w:r w:rsidR="00E70341">
                <w:rPr>
                  <w:rStyle w:val="Hipervnculo"/>
                  <w:b/>
                  <w:bCs/>
                  <w:color w:val="000000"/>
                  <w:sz w:val="18"/>
                  <w:szCs w:val="18"/>
                </w:rPr>
                <w:t>tipo_licencia</w:t>
              </w:r>
            </w:hyperlink>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6D2FDF0" w14:textId="77777777" w:rsidR="00E70341" w:rsidRDefault="00E70341" w:rsidP="00E70341">
            <w:pPr>
              <w:spacing w:before="24" w:after="24"/>
              <w:ind w:left="24" w:right="24"/>
              <w:jc w:val="right"/>
              <w:rPr>
                <w:rFonts w:ascii="Courier New" w:hAnsi="Courier New" w:cs="Courier New"/>
                <w:color w:val="000000"/>
                <w:sz w:val="18"/>
                <w:szCs w:val="18"/>
              </w:rPr>
            </w:pPr>
            <w:r>
              <w:rPr>
                <w:rFonts w:ascii="Courier New" w:hAnsi="Courier New" w:cs="Courier New"/>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2764BD7A" w14:textId="77777777" w:rsidR="00E70341" w:rsidRDefault="00E70341" w:rsidP="00E70341">
            <w:pPr>
              <w:spacing w:before="24" w:after="24"/>
              <w:ind w:left="24" w:right="24"/>
              <w:rPr>
                <w:rFonts w:ascii="Times New Roman" w:hAnsi="Times New Roman" w:cs="Times New Roman"/>
                <w:color w:val="000000"/>
                <w:sz w:val="18"/>
                <w:szCs w:val="18"/>
              </w:rPr>
            </w:pPr>
            <w:r>
              <w:rPr>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5EC5AA44" w14:textId="77777777" w:rsidR="00E70341" w:rsidRDefault="00E70341" w:rsidP="00E70341">
            <w:pPr>
              <w:spacing w:before="24" w:after="24"/>
              <w:ind w:left="24" w:right="24"/>
              <w:rPr>
                <w:color w:val="000000"/>
                <w:sz w:val="18"/>
                <w:szCs w:val="18"/>
              </w:rPr>
            </w:pPr>
            <w:r>
              <w:rPr>
                <w:rStyle w:val="DefinicinHTML"/>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6021CE57" w14:textId="77777777" w:rsidR="00E70341" w:rsidRDefault="00C93D98" w:rsidP="00E70341">
            <w:pPr>
              <w:spacing w:before="24" w:after="24"/>
              <w:ind w:left="24" w:right="24"/>
              <w:jc w:val="right"/>
              <w:rPr>
                <w:rFonts w:ascii="Courier New" w:hAnsi="Courier New" w:cs="Courier New"/>
                <w:color w:val="000000"/>
                <w:sz w:val="18"/>
                <w:szCs w:val="18"/>
              </w:rPr>
            </w:pPr>
            <w:hyperlink r:id="rId76" w:anchor="showusage" w:history="1">
              <w:r w:rsidR="00E70341">
                <w:rPr>
                  <w:rStyle w:val="Hipervnculo"/>
                  <w:rFonts w:ascii="Courier New" w:hAnsi="Courier New" w:cs="Courier New"/>
                  <w:color w:val="000000"/>
                  <w:sz w:val="18"/>
                  <w:szCs w:val="18"/>
                </w:rPr>
                <w:t>16.0 </w:t>
              </w:r>
              <w:r w:rsidR="00E70341">
                <w:rPr>
                  <w:rStyle w:val="unit"/>
                  <w:rFonts w:ascii="Courier New" w:hAnsi="Courier New" w:cs="Courier New"/>
                  <w:color w:val="000000"/>
                  <w:sz w:val="18"/>
                  <w:szCs w:val="18"/>
                </w:rPr>
                <w:t>KB</w:t>
              </w:r>
            </w:hyperlink>
          </w:p>
        </w:tc>
      </w:tr>
      <w:tr w:rsidR="00E70341" w14:paraId="3CCD0FF7" w14:textId="77777777" w:rsidTr="00E70341">
        <w:trPr>
          <w:jc w:val="center"/>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24" w:type="dxa"/>
              <w:left w:w="72" w:type="dxa"/>
              <w:bottom w:w="24" w:type="dxa"/>
              <w:right w:w="72" w:type="dxa"/>
            </w:tcMar>
            <w:vAlign w:val="center"/>
            <w:hideMark/>
          </w:tcPr>
          <w:p w14:paraId="6DAFB262" w14:textId="77777777" w:rsidR="00E70341" w:rsidRDefault="00E70341" w:rsidP="00E70341">
            <w:pPr>
              <w:spacing w:before="24" w:after="24"/>
              <w:ind w:left="24" w:right="24"/>
              <w:rPr>
                <w:rFonts w:ascii="Times New Roman" w:hAnsi="Times New Roman" w:cs="Times New Roman"/>
                <w:b/>
                <w:bCs/>
                <w:color w:val="000000"/>
                <w:sz w:val="18"/>
                <w:szCs w:val="18"/>
              </w:rPr>
            </w:pPr>
            <w:r>
              <w:rPr>
                <w:b/>
                <w:bCs/>
                <w:color w:val="000000"/>
                <w:sz w:val="18"/>
                <w:szCs w:val="18"/>
              </w:rPr>
              <w:t>26 tabla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085B572F" w14:textId="77777777" w:rsidR="00E70341" w:rsidRDefault="00E70341" w:rsidP="00E70341">
            <w:pPr>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332C6A09" w14:textId="77777777" w:rsidR="00E70341" w:rsidRDefault="00E70341" w:rsidP="00E70341">
            <w:pPr>
              <w:spacing w:before="24" w:after="24"/>
              <w:ind w:left="24" w:right="24"/>
              <w:jc w:val="center"/>
              <w:rPr>
                <w:rFonts w:ascii="Times New Roman" w:hAnsi="Times New Roman" w:cs="Times New Roman"/>
                <w:b/>
                <w:bCs/>
                <w:color w:val="000000"/>
                <w:sz w:val="18"/>
                <w:szCs w:val="18"/>
              </w:rPr>
            </w:pPr>
            <w:r>
              <w:rPr>
                <w:rStyle w:val="DefinicinHTML"/>
                <w:b/>
                <w:bCs/>
                <w:color w:val="000000"/>
                <w:sz w:val="18"/>
                <w:szCs w:val="18"/>
              </w:rPr>
              <w:t>InnoDB</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49ECAB71" w14:textId="77777777" w:rsidR="00E70341" w:rsidRDefault="00E70341" w:rsidP="00E70341">
            <w:pPr>
              <w:spacing w:before="24" w:after="24"/>
              <w:ind w:left="24" w:right="24"/>
              <w:rPr>
                <w:b/>
                <w:bCs/>
                <w:color w:val="000000"/>
                <w:sz w:val="18"/>
                <w:szCs w:val="18"/>
              </w:rPr>
            </w:pPr>
            <w:r>
              <w:rPr>
                <w:rStyle w:val="DefinicinHTML"/>
                <w:b/>
                <w:bCs/>
                <w:color w:val="000000"/>
                <w:sz w:val="18"/>
                <w:szCs w:val="18"/>
              </w:rPr>
              <w:t>utf8_general_ci</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24" w:type="dxa"/>
              <w:left w:w="72" w:type="dxa"/>
              <w:bottom w:w="24" w:type="dxa"/>
              <w:right w:w="72" w:type="dxa"/>
            </w:tcMar>
            <w:vAlign w:val="center"/>
            <w:hideMark/>
          </w:tcPr>
          <w:p w14:paraId="1779F588" w14:textId="77777777" w:rsidR="00E70341" w:rsidRDefault="00E70341" w:rsidP="00E70341">
            <w:pPr>
              <w:keepNext/>
              <w:spacing w:before="24" w:after="24"/>
              <w:ind w:left="24" w:right="24"/>
              <w:jc w:val="right"/>
              <w:rPr>
                <w:rFonts w:ascii="Courier New" w:hAnsi="Courier New" w:cs="Courier New"/>
                <w:b/>
                <w:bCs/>
                <w:color w:val="000000"/>
                <w:sz w:val="18"/>
                <w:szCs w:val="18"/>
              </w:rPr>
            </w:pPr>
            <w:r>
              <w:rPr>
                <w:rFonts w:ascii="Courier New" w:hAnsi="Courier New" w:cs="Courier New"/>
                <w:b/>
                <w:bCs/>
                <w:color w:val="000000"/>
                <w:sz w:val="18"/>
                <w:szCs w:val="18"/>
              </w:rPr>
              <w:t>880.0 KB</w:t>
            </w:r>
          </w:p>
        </w:tc>
      </w:tr>
    </w:tbl>
    <w:p w14:paraId="21EA3AFE" w14:textId="75491B52" w:rsidR="00E70341" w:rsidRPr="007A3DA4" w:rsidRDefault="00E70341" w:rsidP="00E70341">
      <w:pPr>
        <w:pStyle w:val="Descripcin"/>
        <w:rPr>
          <w:lang w:eastAsia="es-CO"/>
        </w:rPr>
      </w:pPr>
      <w:bookmarkStart w:id="126" w:name="_Toc54086302"/>
      <w:r>
        <w:t xml:space="preserve">Tabla </w:t>
      </w:r>
      <w:r w:rsidR="00C93D98">
        <w:fldChar w:fldCharType="begin"/>
      </w:r>
      <w:r w:rsidR="00C93D98">
        <w:instrText xml:space="preserve"> SEQ Tabla \* ARABIC </w:instrText>
      </w:r>
      <w:r w:rsidR="00C93D98">
        <w:fldChar w:fldCharType="separate"/>
      </w:r>
      <w:r w:rsidR="00214939">
        <w:rPr>
          <w:noProof/>
        </w:rPr>
        <w:t>4</w:t>
      </w:r>
      <w:r w:rsidR="00C93D98">
        <w:rPr>
          <w:noProof/>
        </w:rPr>
        <w:fldChar w:fldCharType="end"/>
      </w:r>
      <w:r>
        <w:t xml:space="preserve"> </w:t>
      </w:r>
      <w:r w:rsidRPr="00AF2952">
        <w:t>Listado de las tablas existentes en la base de datos del proyecto</w:t>
      </w:r>
      <w:bookmarkEnd w:id="126"/>
    </w:p>
    <w:p w14:paraId="31E5E7F5" w14:textId="77777777" w:rsidR="00E70341" w:rsidRDefault="00E70341" w:rsidP="00E70341">
      <w:pPr>
        <w:pStyle w:val="z-Finaldelformulario"/>
        <w:rPr>
          <w:vanish w:val="0"/>
        </w:rPr>
      </w:pPr>
      <w:r>
        <w:t>Final del formulario</w:t>
      </w:r>
    </w:p>
    <w:p w14:paraId="19AD5A06" w14:textId="1B6B0FF0" w:rsidR="00E70341" w:rsidRPr="00E70341" w:rsidRDefault="00E70341" w:rsidP="00E70341">
      <w:pPr>
        <w:pStyle w:val="Ttulo3"/>
        <w:rPr>
          <w:rFonts w:eastAsia="Times New Roman" w:cs="Times New Roman"/>
          <w:sz w:val="28"/>
          <w:szCs w:val="36"/>
          <w:lang w:eastAsia="es-CO"/>
        </w:rPr>
      </w:pPr>
      <w:bookmarkStart w:id="127" w:name="_Toc53861716"/>
      <w:bookmarkStart w:id="128" w:name="_Toc54088296"/>
      <w:r w:rsidRPr="007A3DA4">
        <w:t>afeccion_empleado</w:t>
      </w:r>
      <w:bookmarkEnd w:id="127"/>
      <w:bookmarkEnd w:id="128"/>
    </w:p>
    <w:p w14:paraId="2A634D88" w14:textId="77777777" w:rsidR="00E70341" w:rsidRPr="007A3DA4" w:rsidRDefault="00E70341" w:rsidP="00E70341">
      <w:r>
        <w:t>Tabla en la cual se almacenan los datos de relacionados con las afecciones o enfermedades que tiene cada empleado y la entidad encargada de dar dicho diagnóstico, de este mod se va a tener evidencia del estado salud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93"/>
        <w:gridCol w:w="1334"/>
        <w:gridCol w:w="629"/>
        <w:gridCol w:w="2615"/>
        <w:gridCol w:w="1659"/>
      </w:tblGrid>
      <w:tr w:rsidR="00E70341" w:rsidRPr="007A3DA4" w14:paraId="4B24CAF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EA21A78"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813"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DE530B" w14:textId="77777777" w:rsidR="00E70341" w:rsidRPr="007A3DA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7A3DA4" w14:paraId="049B408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8AB327"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07C812"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931968"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426D79"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Enlaces a</w:t>
            </w:r>
          </w:p>
        </w:tc>
        <w:tc>
          <w:tcPr>
            <w:tcW w:w="15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6E6165" w14:textId="77777777" w:rsidR="00E70341" w:rsidRPr="007A3DA4" w:rsidRDefault="00E70341" w:rsidP="00E70341">
            <w:pPr>
              <w:spacing w:after="0" w:line="240" w:lineRule="auto"/>
              <w:rPr>
                <w:rFonts w:eastAsia="Times New Roman" w:cs="Arial"/>
                <w:b/>
                <w:bCs/>
                <w:color w:val="000000"/>
                <w:sz w:val="24"/>
                <w:szCs w:val="24"/>
                <w:lang w:eastAsia="es-CO"/>
              </w:rPr>
            </w:pPr>
            <w:r w:rsidRPr="007A3DA4">
              <w:rPr>
                <w:rFonts w:eastAsia="Times New Roman" w:cs="Arial"/>
                <w:b/>
                <w:bCs/>
                <w:color w:val="000000"/>
                <w:sz w:val="24"/>
                <w:szCs w:val="24"/>
                <w:lang w:eastAsia="es-CO"/>
              </w:rPr>
              <w:t>Comentarios</w:t>
            </w:r>
          </w:p>
        </w:tc>
      </w:tr>
      <w:tr w:rsidR="00E70341" w:rsidRPr="007A3DA4" w14:paraId="37EBF4F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3063C0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afeccion_medica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3A987D"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8BE1D"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A23C0B"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afeccion_medica -&gt; nombre</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E6663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mbre de la afección</w:t>
            </w:r>
          </w:p>
        </w:tc>
      </w:tr>
      <w:tr w:rsidR="00E70341" w:rsidRPr="007A3DA4" w14:paraId="092A45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218F4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w:t>
            </w:r>
            <w:r w:rsidRPr="007A3DA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2980C"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FC49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5086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mpleado -&gt; num_documento</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513350"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CC del empleado con la afección</w:t>
            </w:r>
          </w:p>
        </w:tc>
      </w:tr>
      <w:tr w:rsidR="00E70341" w:rsidRPr="007A3DA4" w14:paraId="2C99F11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F8324"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fecha_diagnost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46BC38"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7668"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E20E3" w14:textId="77777777" w:rsidR="00E70341" w:rsidRPr="007A3DA4" w:rsidRDefault="00E70341" w:rsidP="00E70341">
            <w:pPr>
              <w:spacing w:after="0" w:line="240" w:lineRule="auto"/>
              <w:rPr>
                <w:rFonts w:eastAsia="Times New Roman" w:cs="Arial"/>
                <w:lang w:eastAsia="es-CO"/>
              </w:rPr>
            </w:pP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208BA4" w14:textId="77777777" w:rsidR="00E70341" w:rsidRPr="007A3DA4" w:rsidRDefault="00E70341" w:rsidP="00E70341">
            <w:pPr>
              <w:spacing w:after="0" w:line="240" w:lineRule="auto"/>
              <w:rPr>
                <w:rFonts w:eastAsia="Times New Roman" w:cs="Arial"/>
                <w:lang w:eastAsia="es-CO"/>
              </w:rPr>
            </w:pPr>
            <w:r w:rsidRPr="007A3DA4">
              <w:rPr>
                <w:rFonts w:eastAsia="Times New Roman" w:cs="Arial"/>
                <w:lang w:eastAsia="es-CO"/>
              </w:rPr>
              <w:t xml:space="preserve">Fecha en la que fue </w:t>
            </w:r>
            <w:r w:rsidRPr="007A3DA4">
              <w:rPr>
                <w:rFonts w:eastAsia="Times New Roman" w:cs="Arial"/>
                <w:lang w:eastAsia="es-CO"/>
              </w:rPr>
              <w:lastRenderedPageBreak/>
              <w:t>diagnosticado el empleado</w:t>
            </w:r>
          </w:p>
        </w:tc>
      </w:tr>
      <w:tr w:rsidR="00E70341" w:rsidRPr="007A3DA4" w14:paraId="7D8F98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C1CE87"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lastRenderedPageBreak/>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E1CD11C" w14:textId="77777777" w:rsidR="00E70341" w:rsidRPr="007A3DA4" w:rsidRDefault="00E70341" w:rsidP="00E70341">
            <w:pPr>
              <w:spacing w:after="0" w:line="240" w:lineRule="auto"/>
              <w:rPr>
                <w:rFonts w:eastAsia="Times New Roman" w:cs="Arial"/>
                <w:color w:val="000000"/>
                <w:lang w:val="en" w:eastAsia="es-CO"/>
              </w:rPr>
            </w:pPr>
            <w:r w:rsidRPr="007A3DA4">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8EDE43"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F187EE" w14:textId="77777777" w:rsidR="00E70341" w:rsidRPr="007A3DA4" w:rsidRDefault="00E70341" w:rsidP="00E70341">
            <w:pPr>
              <w:spacing w:after="0" w:line="240" w:lineRule="auto"/>
              <w:rPr>
                <w:rFonts w:eastAsia="Times New Roman" w:cs="Arial"/>
                <w:color w:val="000000"/>
                <w:lang w:eastAsia="es-CO"/>
              </w:rPr>
            </w:pPr>
            <w:r w:rsidRPr="007A3DA4">
              <w:rPr>
                <w:rFonts w:eastAsia="Times New Roman" w:cs="Arial"/>
                <w:color w:val="000000"/>
                <w:lang w:eastAsia="es-CO"/>
              </w:rPr>
              <w:t>entidad -&gt; nit</w:t>
            </w:r>
          </w:p>
        </w:tc>
        <w:tc>
          <w:tcPr>
            <w:tcW w:w="15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89C44" w14:textId="77777777" w:rsidR="00E70341" w:rsidRPr="007A3DA4" w:rsidRDefault="00E70341" w:rsidP="00E70341">
            <w:pPr>
              <w:keepNext/>
              <w:spacing w:after="0" w:line="240" w:lineRule="auto"/>
              <w:rPr>
                <w:rFonts w:eastAsia="Times New Roman" w:cs="Arial"/>
                <w:color w:val="000000"/>
                <w:lang w:eastAsia="es-CO"/>
              </w:rPr>
            </w:pPr>
            <w:r w:rsidRPr="007A3DA4">
              <w:rPr>
                <w:rFonts w:eastAsia="Times New Roman" w:cs="Arial"/>
                <w:color w:val="000000"/>
                <w:lang w:eastAsia="es-CO"/>
              </w:rPr>
              <w:t>Entidad encargada de realizar el diagnostico</w:t>
            </w:r>
          </w:p>
        </w:tc>
      </w:tr>
    </w:tbl>
    <w:p w14:paraId="1B74EFFD" w14:textId="4E7A2F9D" w:rsidR="00E70341" w:rsidRDefault="00E70341">
      <w:pPr>
        <w:pStyle w:val="Descripcin"/>
      </w:pPr>
      <w:bookmarkStart w:id="129" w:name="_Toc54086303"/>
      <w:bookmarkStart w:id="130" w:name="_Toc53861717"/>
      <w:r>
        <w:t xml:space="preserve">Tabla </w:t>
      </w:r>
      <w:r w:rsidR="00C93D98">
        <w:fldChar w:fldCharType="begin"/>
      </w:r>
      <w:r w:rsidR="00C93D98">
        <w:instrText xml:space="preserve"> SEQ Tabla \* ARABIC </w:instrText>
      </w:r>
      <w:r w:rsidR="00C93D98">
        <w:fldChar w:fldCharType="separate"/>
      </w:r>
      <w:r w:rsidR="00214939">
        <w:rPr>
          <w:noProof/>
        </w:rPr>
        <w:t>5</w:t>
      </w:r>
      <w:r w:rsidR="00C93D98">
        <w:rPr>
          <w:noProof/>
        </w:rPr>
        <w:fldChar w:fldCharType="end"/>
      </w:r>
      <w:r>
        <w:t xml:space="preserve"> </w:t>
      </w:r>
      <w:r w:rsidR="00575BF8">
        <w:t xml:space="preserve">Explicación </w:t>
      </w:r>
      <w:r>
        <w:t xml:space="preserve"> sobre la tabla afeccion_empleado</w:t>
      </w:r>
      <w:bookmarkEnd w:id="129"/>
    </w:p>
    <w:p w14:paraId="08D1786B" w14:textId="3E248696" w:rsidR="00E70341" w:rsidRPr="007A3DA4" w:rsidRDefault="00E70341" w:rsidP="00E70341">
      <w:pPr>
        <w:pStyle w:val="Ttulo4"/>
      </w:pPr>
      <w:bookmarkStart w:id="131" w:name="_Toc54088297"/>
      <w:r w:rsidRPr="007A3DA4">
        <w:t>Índices</w:t>
      </w:r>
      <w:bookmarkEnd w:id="130"/>
      <w:bookmarkEnd w:id="13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9"/>
        <w:gridCol w:w="759"/>
        <w:gridCol w:w="2012"/>
        <w:gridCol w:w="629"/>
        <w:gridCol w:w="1681"/>
      </w:tblGrid>
      <w:tr w:rsidR="00E70341" w:rsidRPr="00D86D93" w14:paraId="249EACB0"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05635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C0922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B335E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2711E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63C2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1C3896AC"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53B3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26A85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146FF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afeccion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81B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D8E7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s primarias de la tabla</w:t>
            </w:r>
          </w:p>
        </w:tc>
      </w:tr>
      <w:tr w:rsidR="00E70341" w:rsidRPr="00D86D93" w14:paraId="0C5DA6E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1F8F4AA"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6CEFB3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88E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9D88C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4967B"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CFDDA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D8CA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DCC3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C096B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63264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BF466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7C98A5C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E9A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afeccion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F22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CB83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afeccion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85DE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A770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afección médica</w:t>
            </w:r>
          </w:p>
        </w:tc>
      </w:tr>
      <w:tr w:rsidR="00E70341" w:rsidRPr="00D86D93" w14:paraId="0172F8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1BD21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cion_emplead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5711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49F2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241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CDB3A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59949F44" w14:textId="42D3E779" w:rsidR="00575BF8" w:rsidRDefault="00575BF8">
      <w:pPr>
        <w:pStyle w:val="Descripcin"/>
      </w:pPr>
      <w:bookmarkStart w:id="132" w:name="_Toc54086304"/>
      <w:bookmarkStart w:id="133" w:name="_Toc53861718"/>
      <w:r>
        <w:t xml:space="preserve">Tabla </w:t>
      </w:r>
      <w:r w:rsidR="00C93D98">
        <w:fldChar w:fldCharType="begin"/>
      </w:r>
      <w:r w:rsidR="00C93D98">
        <w:instrText xml:space="preserve"> SEQ Tabla \* ARABIC </w:instrText>
      </w:r>
      <w:r w:rsidR="00C93D98">
        <w:fldChar w:fldCharType="separate"/>
      </w:r>
      <w:r w:rsidR="00214939">
        <w:rPr>
          <w:noProof/>
        </w:rPr>
        <w:t>6</w:t>
      </w:r>
      <w:r w:rsidR="00C93D98">
        <w:rPr>
          <w:noProof/>
        </w:rPr>
        <w:fldChar w:fldCharType="end"/>
      </w:r>
      <w:r>
        <w:t xml:space="preserve"> Explicación de los indices de la tabla afeccion_empleado</w:t>
      </w:r>
      <w:bookmarkEnd w:id="132"/>
    </w:p>
    <w:p w14:paraId="32B5E0A3" w14:textId="77777777" w:rsidR="00E70341" w:rsidRDefault="00E70341" w:rsidP="00E70341">
      <w:pPr>
        <w:pStyle w:val="Ttulo3"/>
      </w:pPr>
      <w:bookmarkStart w:id="134" w:name="_Toc54088298"/>
      <w:r w:rsidRPr="007A3DA4">
        <w:t>afeccion_medica</w:t>
      </w:r>
      <w:bookmarkEnd w:id="133"/>
      <w:bookmarkEnd w:id="134"/>
    </w:p>
    <w:p w14:paraId="06779587" w14:textId="77777777" w:rsidR="00E70341" w:rsidRPr="00951D0C" w:rsidRDefault="00E70341" w:rsidP="00E70341">
      <w:r>
        <w:t>En esta tabla se almacenarán los datos de las distintas afecciones medicas existentes, de este modo se podrá obtener una amplia cantidad de datos relacionados con enfermedades, lesiones y demás problemas relacionados con la salu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2056"/>
        <w:gridCol w:w="3290"/>
      </w:tblGrid>
      <w:tr w:rsidR="00E70341" w:rsidRPr="00D86D93" w14:paraId="65079DA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4AFFF86"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EEA7E9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2BB947F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378DD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4A701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B9FDB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8130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0EC57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5AF9371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0B67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8B1152"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24391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AF6AC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9FD69E"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 xml:space="preserve">Identifcador de la afección medica </w:t>
            </w:r>
          </w:p>
        </w:tc>
      </w:tr>
      <w:tr w:rsidR="00E70341" w:rsidRPr="00D86D93" w14:paraId="4CCB7E0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C2BF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30C56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13077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125F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afeccion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F075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 afección médica</w:t>
            </w:r>
          </w:p>
        </w:tc>
      </w:tr>
      <w:tr w:rsidR="00E70341" w:rsidRPr="00D86D93" w14:paraId="0F9067F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5AE03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descrip</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DA1FF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A659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8E1C6"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2A231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escripción de la afección médica</w:t>
            </w:r>
          </w:p>
        </w:tc>
      </w:tr>
      <w:tr w:rsidR="00E70341" w:rsidRPr="00D86D93" w14:paraId="0B4864E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F072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73CB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54A1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E343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E6D364"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Indicaciones y prescripciones de la afección medica</w:t>
            </w:r>
          </w:p>
        </w:tc>
      </w:tr>
    </w:tbl>
    <w:p w14:paraId="2B82C847" w14:textId="115920D5" w:rsidR="00575BF8" w:rsidRDefault="00575BF8">
      <w:pPr>
        <w:pStyle w:val="Descripcin"/>
      </w:pPr>
      <w:bookmarkStart w:id="135" w:name="_Toc54086305"/>
      <w:bookmarkStart w:id="136" w:name="_Toc53861719"/>
      <w:r>
        <w:t xml:space="preserve">Tabla </w:t>
      </w:r>
      <w:r w:rsidR="00C93D98">
        <w:fldChar w:fldCharType="begin"/>
      </w:r>
      <w:r w:rsidR="00C93D98">
        <w:instrText xml:space="preserve"> SEQ Tabla \* ARABIC </w:instrText>
      </w:r>
      <w:r w:rsidR="00C93D98">
        <w:fldChar w:fldCharType="separate"/>
      </w:r>
      <w:r w:rsidR="00214939">
        <w:rPr>
          <w:noProof/>
        </w:rPr>
        <w:t>7</w:t>
      </w:r>
      <w:r w:rsidR="00C93D98">
        <w:rPr>
          <w:noProof/>
        </w:rPr>
        <w:fldChar w:fldCharType="end"/>
      </w:r>
      <w:r>
        <w:t xml:space="preserve"> Explicación sobre la tabla afeccion_medica</w:t>
      </w:r>
      <w:bookmarkEnd w:id="135"/>
    </w:p>
    <w:p w14:paraId="73535631" w14:textId="77777777" w:rsidR="00E70341" w:rsidRPr="00633EE9" w:rsidRDefault="00E70341" w:rsidP="00E70341">
      <w:pPr>
        <w:pStyle w:val="Ttulo4"/>
      </w:pPr>
      <w:bookmarkStart w:id="137" w:name="_Toc54088299"/>
      <w:r w:rsidRPr="00633EE9">
        <w:lastRenderedPageBreak/>
        <w:t>Índices</w:t>
      </w:r>
      <w:bookmarkEnd w:id="136"/>
      <w:bookmarkEnd w:id="13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92"/>
        <w:gridCol w:w="759"/>
        <w:gridCol w:w="1167"/>
        <w:gridCol w:w="629"/>
        <w:gridCol w:w="4383"/>
      </w:tblGrid>
      <w:tr w:rsidR="00E70341" w:rsidRPr="00D86D93" w14:paraId="24CCB338"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1E8E0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3CC3D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31181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77260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FA4F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0CFB1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430E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D3F0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C9796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4366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C2B6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57A57A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E78F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ecion_tip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B4D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19B73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975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B158B9"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de tipo_afeccion</w:t>
            </w:r>
          </w:p>
        </w:tc>
      </w:tr>
    </w:tbl>
    <w:p w14:paraId="024D5A22" w14:textId="0755DEEA" w:rsidR="00E70341" w:rsidRDefault="00575BF8" w:rsidP="00575BF8">
      <w:pPr>
        <w:pStyle w:val="Descripcin"/>
      </w:pPr>
      <w:bookmarkStart w:id="138" w:name="_Toc54086306"/>
      <w:r>
        <w:t xml:space="preserve">Tabla </w:t>
      </w:r>
      <w:r w:rsidR="00C93D98">
        <w:fldChar w:fldCharType="begin"/>
      </w:r>
      <w:r w:rsidR="00C93D98">
        <w:instrText xml:space="preserve"> SEQ Tabla \* ARABIC </w:instrText>
      </w:r>
      <w:r w:rsidR="00C93D98">
        <w:fldChar w:fldCharType="separate"/>
      </w:r>
      <w:r w:rsidR="00214939">
        <w:rPr>
          <w:noProof/>
        </w:rPr>
        <w:t>8</w:t>
      </w:r>
      <w:r w:rsidR="00C93D98">
        <w:rPr>
          <w:noProof/>
        </w:rPr>
        <w:fldChar w:fldCharType="end"/>
      </w:r>
      <w:r>
        <w:t xml:space="preserve"> Explicación sobre índices de la tabla afeccion_medica</w:t>
      </w:r>
      <w:bookmarkEnd w:id="138"/>
    </w:p>
    <w:p w14:paraId="6C8783E5" w14:textId="77777777" w:rsidR="00E70341" w:rsidRPr="00951D0C" w:rsidRDefault="00E70341" w:rsidP="00E70341">
      <w:pPr>
        <w:pStyle w:val="Ttulo3"/>
      </w:pPr>
      <w:bookmarkStart w:id="139" w:name="_Toc53861720"/>
      <w:bookmarkStart w:id="140" w:name="_Toc54088300"/>
      <w:r w:rsidRPr="00633EE9">
        <w:t>afiliacion_contrato</w:t>
      </w:r>
      <w:bookmarkEnd w:id="139"/>
      <w:bookmarkEnd w:id="140"/>
    </w:p>
    <w:p w14:paraId="25DBD537" w14:textId="77777777" w:rsidR="00E70341" w:rsidRPr="00633EE9" w:rsidRDefault="00E70341" w:rsidP="00E70341">
      <w:r>
        <w:t xml:space="preserve">En esta tabla se almacenarán los datos de los contratos y las entidades a las cuales se están haciendo relación por medio del empleado, la empresa a la cual que pertenece y el contrato por medio del cual se vincula este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334"/>
        <w:gridCol w:w="629"/>
        <w:gridCol w:w="2027"/>
        <w:gridCol w:w="2648"/>
      </w:tblGrid>
      <w:tr w:rsidR="00E70341" w:rsidRPr="00D86D93" w14:paraId="1A67761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8F74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742977"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5D2CEBA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2A7BF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E1A4B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79DED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66EBC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70B71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F91970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F5A7C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D540DA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B96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A61B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E2EC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contrato</w:t>
            </w:r>
          </w:p>
        </w:tc>
      </w:tr>
      <w:tr w:rsidR="00E70341" w:rsidRPr="00D86D93" w14:paraId="67BE293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CB8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2193A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29521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401F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3040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a la que está asociada el contrato</w:t>
            </w:r>
          </w:p>
        </w:tc>
      </w:tr>
      <w:tr w:rsidR="00E70341" w:rsidRPr="00D86D93" w14:paraId="1E97167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54088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B2858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BA0A8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31A4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86271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trabaja bajo el contrato</w:t>
            </w:r>
          </w:p>
        </w:tc>
      </w:tr>
      <w:tr w:rsidR="00E70341" w:rsidRPr="00D86D93" w14:paraId="1D1157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46B7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0C508E"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7B188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699F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0D80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que está asociada al contrato</w:t>
            </w:r>
          </w:p>
        </w:tc>
      </w:tr>
      <w:tr w:rsidR="00E70341" w:rsidRPr="00D86D93" w14:paraId="5900012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53352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2BFDF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B389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779BE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A3CD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l contrato</w:t>
            </w:r>
          </w:p>
        </w:tc>
      </w:tr>
      <w:tr w:rsidR="00E70341" w:rsidRPr="00D86D93" w14:paraId="1C24B5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38795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533A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EBC7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5F519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9BB55"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l contrato</w:t>
            </w:r>
          </w:p>
        </w:tc>
      </w:tr>
    </w:tbl>
    <w:p w14:paraId="044CD33C" w14:textId="3750A7EA" w:rsidR="00575BF8" w:rsidRDefault="00575BF8">
      <w:pPr>
        <w:pStyle w:val="Descripcin"/>
      </w:pPr>
      <w:bookmarkStart w:id="141" w:name="_Toc54086307"/>
      <w:bookmarkStart w:id="142" w:name="_Toc53861721"/>
      <w:r>
        <w:t xml:space="preserve">Tabla </w:t>
      </w:r>
      <w:r w:rsidR="00C93D98">
        <w:fldChar w:fldCharType="begin"/>
      </w:r>
      <w:r w:rsidR="00C93D98">
        <w:instrText xml:space="preserve"> SEQ Tabla \* ARABIC </w:instrText>
      </w:r>
      <w:r w:rsidR="00C93D98">
        <w:fldChar w:fldCharType="separate"/>
      </w:r>
      <w:r w:rsidR="00214939">
        <w:rPr>
          <w:noProof/>
        </w:rPr>
        <w:t>9</w:t>
      </w:r>
      <w:r w:rsidR="00C93D98">
        <w:rPr>
          <w:noProof/>
        </w:rPr>
        <w:fldChar w:fldCharType="end"/>
      </w:r>
      <w:r>
        <w:t xml:space="preserve"> Explicación de la tabla afiliacion_contrato</w:t>
      </w:r>
      <w:bookmarkEnd w:id="141"/>
    </w:p>
    <w:p w14:paraId="47630282" w14:textId="77777777" w:rsidR="00E70341" w:rsidRPr="00633EE9" w:rsidRDefault="00E70341" w:rsidP="00E70341">
      <w:pPr>
        <w:pStyle w:val="Ttulo4"/>
      </w:pPr>
      <w:bookmarkStart w:id="143" w:name="_Toc54088301"/>
      <w:r w:rsidRPr="00633EE9">
        <w:t>Índices</w:t>
      </w:r>
      <w:bookmarkEnd w:id="142"/>
      <w:bookmarkEnd w:id="14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43"/>
        <w:gridCol w:w="759"/>
        <w:gridCol w:w="1611"/>
        <w:gridCol w:w="629"/>
        <w:gridCol w:w="2488"/>
      </w:tblGrid>
      <w:tr w:rsidR="00E70341" w:rsidRPr="00D86D93" w14:paraId="40BBC35D"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6419C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3DDE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88149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E8A9B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8CC057"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900B062"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A6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0D40C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7BF3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30DF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07BD9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s primarias de la tabla </w:t>
            </w:r>
          </w:p>
        </w:tc>
      </w:tr>
      <w:tr w:rsidR="00E70341" w:rsidRPr="00D86D93" w14:paraId="76439752"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A7B5C5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9367E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05D62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F613E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C655391"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2AD9E4E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A112718"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F157267"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D2931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2942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D99299"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7BD5A6D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42F4C5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591221E"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D691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91C8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B2F108"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5A67223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F1AE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contrat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67761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2950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0EA90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76A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FB42CEB"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98B7F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contrato_contrato_idx</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D5DDE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F1E6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2EC27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E82A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contrato</w:t>
            </w:r>
          </w:p>
        </w:tc>
      </w:tr>
      <w:tr w:rsidR="00E70341" w:rsidRPr="00D86D93" w14:paraId="299ACCC3"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E2C3632"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127FBB3"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EFCC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7CC038"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BE70AEC" w14:textId="77777777" w:rsidR="00E70341" w:rsidRPr="00D86D93" w:rsidRDefault="00E70341" w:rsidP="00E70341">
            <w:pPr>
              <w:spacing w:after="0" w:line="240" w:lineRule="auto"/>
              <w:rPr>
                <w:rFonts w:eastAsia="Times New Roman" w:cs="Arial"/>
                <w:color w:val="000000"/>
                <w:sz w:val="24"/>
                <w:szCs w:val="24"/>
                <w:lang w:eastAsia="es-CO"/>
              </w:rPr>
            </w:pPr>
          </w:p>
        </w:tc>
      </w:tr>
      <w:tr w:rsidR="00E70341" w:rsidRPr="00D86D93" w14:paraId="033C5D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2AE2431"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DAF2CFD" w14:textId="77777777" w:rsidR="00E70341" w:rsidRPr="00D86D93"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5DC0C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BA389D"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21AA517" w14:textId="77777777" w:rsidR="00E70341" w:rsidRPr="00D86D93" w:rsidRDefault="00E70341" w:rsidP="00575BF8">
            <w:pPr>
              <w:keepNext/>
              <w:spacing w:after="0" w:line="240" w:lineRule="auto"/>
              <w:rPr>
                <w:rFonts w:eastAsia="Times New Roman" w:cs="Arial"/>
                <w:color w:val="000000"/>
                <w:sz w:val="24"/>
                <w:szCs w:val="24"/>
                <w:lang w:eastAsia="es-CO"/>
              </w:rPr>
            </w:pPr>
          </w:p>
        </w:tc>
      </w:tr>
    </w:tbl>
    <w:p w14:paraId="3DCFE1C4" w14:textId="705B28A7" w:rsidR="00E70341" w:rsidRDefault="00575BF8" w:rsidP="00575BF8">
      <w:pPr>
        <w:pStyle w:val="Descripcin"/>
      </w:pPr>
      <w:bookmarkStart w:id="144" w:name="_Toc54086308"/>
      <w:r>
        <w:t xml:space="preserve">Tabla </w:t>
      </w:r>
      <w:r w:rsidR="00C93D98">
        <w:fldChar w:fldCharType="begin"/>
      </w:r>
      <w:r w:rsidR="00C93D98">
        <w:instrText xml:space="preserve"> SEQ Tabla \* ARABIC </w:instrText>
      </w:r>
      <w:r w:rsidR="00C93D98">
        <w:fldChar w:fldCharType="separate"/>
      </w:r>
      <w:r w:rsidR="00214939">
        <w:rPr>
          <w:noProof/>
        </w:rPr>
        <w:t>10</w:t>
      </w:r>
      <w:r w:rsidR="00C93D98">
        <w:rPr>
          <w:noProof/>
        </w:rPr>
        <w:fldChar w:fldCharType="end"/>
      </w:r>
      <w:r>
        <w:t xml:space="preserve"> Explicación de los indices de la tabla afiliacion_contrato</w:t>
      </w:r>
      <w:bookmarkEnd w:id="144"/>
    </w:p>
    <w:p w14:paraId="6B14E230" w14:textId="77777777" w:rsidR="00E70341" w:rsidRPr="00951D0C" w:rsidRDefault="00E70341" w:rsidP="00E70341">
      <w:pPr>
        <w:pStyle w:val="Ttulo3"/>
      </w:pPr>
      <w:bookmarkStart w:id="145" w:name="_Toc53861722"/>
      <w:bookmarkStart w:id="146" w:name="_Toc54088302"/>
      <w:r w:rsidRPr="00633EE9">
        <w:t>afiliacion_empleado</w:t>
      </w:r>
      <w:bookmarkEnd w:id="145"/>
      <w:bookmarkEnd w:id="146"/>
    </w:p>
    <w:p w14:paraId="1B362EF2" w14:textId="77777777" w:rsidR="00E70341" w:rsidRPr="00633EE9" w:rsidRDefault="00E70341" w:rsidP="00E70341">
      <w:r>
        <w:t>En esta tabla se almacenarán los datos de las afiliaciones de seguridad social que tiene cada empleado, de este modo se tendrá conocimiento de que cada empleado puede cambiar, por ejemplo, de EPS cuando lo requiera, o que por actualización de contrato se requiera cambiar alguna entidad a la cual el empleado se encuentra afili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320"/>
        <w:gridCol w:w="2738"/>
      </w:tblGrid>
      <w:tr w:rsidR="00E70341" w:rsidRPr="00D86D93" w14:paraId="6254D824"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8B3B5C9"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1519883"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625FC9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4D55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A9328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0499F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94988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ABC15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0C87B3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5793E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D1F276"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F88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2676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9A8AB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l empleado</w:t>
            </w:r>
          </w:p>
        </w:tc>
      </w:tr>
      <w:tr w:rsidR="00E70341" w:rsidRPr="00D86D93" w14:paraId="48C1B94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B42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B13B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C486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81589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2FE7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a la que está afiliado el empleado</w:t>
            </w:r>
          </w:p>
        </w:tc>
      </w:tr>
      <w:tr w:rsidR="00E70341" w:rsidRPr="00D86D93" w14:paraId="65DF7EF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ED6A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114EDB6"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F026B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0B601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2A2E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afiliación que tiene el empleado con la empresa</w:t>
            </w:r>
          </w:p>
        </w:tc>
      </w:tr>
      <w:tr w:rsidR="00E70341" w:rsidRPr="00D86D93" w14:paraId="6E359B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175C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69C1"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C71A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3D932D"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43CDA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5DDE14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EFB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1CDDB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571CC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B0FF5B"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413013"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7BF45D26" w14:textId="7DF5406A" w:rsidR="00575BF8" w:rsidRDefault="00575BF8">
      <w:pPr>
        <w:pStyle w:val="Descripcin"/>
      </w:pPr>
      <w:bookmarkStart w:id="147" w:name="_Toc54086309"/>
      <w:bookmarkStart w:id="148" w:name="_Toc53861723"/>
      <w:r>
        <w:t xml:space="preserve">Tabla </w:t>
      </w:r>
      <w:r w:rsidR="00C93D98">
        <w:fldChar w:fldCharType="begin"/>
      </w:r>
      <w:r w:rsidR="00C93D98">
        <w:instrText xml:space="preserve"> SEQ Tabla \* ARABIC </w:instrText>
      </w:r>
      <w:r w:rsidR="00C93D98">
        <w:fldChar w:fldCharType="separate"/>
      </w:r>
      <w:r w:rsidR="00214939">
        <w:rPr>
          <w:noProof/>
        </w:rPr>
        <w:t>11</w:t>
      </w:r>
      <w:r w:rsidR="00C93D98">
        <w:rPr>
          <w:noProof/>
        </w:rPr>
        <w:fldChar w:fldCharType="end"/>
      </w:r>
      <w:r>
        <w:t xml:space="preserve"> Explicación de la tabla afiliacion_empleado</w:t>
      </w:r>
      <w:bookmarkEnd w:id="147"/>
    </w:p>
    <w:p w14:paraId="2BBFBD87" w14:textId="77777777" w:rsidR="00E70341" w:rsidRPr="00633EE9" w:rsidRDefault="00E70341" w:rsidP="00E70341">
      <w:pPr>
        <w:pStyle w:val="Ttulo4"/>
      </w:pPr>
      <w:bookmarkStart w:id="149" w:name="_Toc54088303"/>
      <w:r w:rsidRPr="00633EE9">
        <w:t>Índices</w:t>
      </w:r>
      <w:bookmarkEnd w:id="148"/>
      <w:bookmarkEnd w:id="149"/>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246"/>
        <w:gridCol w:w="759"/>
        <w:gridCol w:w="1228"/>
        <w:gridCol w:w="629"/>
        <w:gridCol w:w="2468"/>
      </w:tblGrid>
      <w:tr w:rsidR="00E70341" w:rsidRPr="00D86D93" w14:paraId="1B1FF7D5"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D6AF0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806326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C796F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778D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7E4AF2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EFE8956"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7374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5009E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99DDA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DA3D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74F59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036858B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755CC"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6D35DBC"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BFBAF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75062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F7AC1C4"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0D8E64E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131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leado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621E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03BC91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9F43F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F19D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263C65D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0F2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lead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257A1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C8A12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DB8A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5FD35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bl>
    <w:p w14:paraId="761B8E7E" w14:textId="77E28670" w:rsidR="00E70341" w:rsidRDefault="00575BF8" w:rsidP="00575BF8">
      <w:pPr>
        <w:pStyle w:val="Descripcin"/>
      </w:pPr>
      <w:bookmarkStart w:id="150" w:name="_Toc54086310"/>
      <w:r>
        <w:t xml:space="preserve">Tabla </w:t>
      </w:r>
      <w:r w:rsidR="00C93D98">
        <w:fldChar w:fldCharType="begin"/>
      </w:r>
      <w:r w:rsidR="00C93D98">
        <w:instrText xml:space="preserve"> SEQ Tabla \* ARABIC </w:instrText>
      </w:r>
      <w:r w:rsidR="00C93D98">
        <w:fldChar w:fldCharType="separate"/>
      </w:r>
      <w:r w:rsidR="00214939">
        <w:rPr>
          <w:noProof/>
        </w:rPr>
        <w:t>12</w:t>
      </w:r>
      <w:r w:rsidR="00C93D98">
        <w:rPr>
          <w:noProof/>
        </w:rPr>
        <w:fldChar w:fldCharType="end"/>
      </w:r>
      <w:r>
        <w:t xml:space="preserve"> Explicación de los índices de la tabla afiliacion_empleado</w:t>
      </w:r>
      <w:bookmarkEnd w:id="150"/>
    </w:p>
    <w:p w14:paraId="1A366A1E" w14:textId="77777777" w:rsidR="00E70341" w:rsidRPr="00E51E95" w:rsidRDefault="00E70341" w:rsidP="00E70341">
      <w:pPr>
        <w:pStyle w:val="Ttulo3"/>
      </w:pPr>
      <w:bookmarkStart w:id="151" w:name="_Toc53861724"/>
      <w:bookmarkStart w:id="152" w:name="_Toc54088304"/>
      <w:r w:rsidRPr="00633EE9">
        <w:t>afiliacion_empresa</w:t>
      </w:r>
      <w:bookmarkEnd w:id="151"/>
      <w:bookmarkEnd w:id="152"/>
    </w:p>
    <w:p w14:paraId="3491BB91" w14:textId="77777777" w:rsidR="00E70341" w:rsidRPr="00633EE9" w:rsidRDefault="00E70341" w:rsidP="00E70341">
      <w:r>
        <w:t>En esta tabla se hará relación entre las empresas y las entidades con las cuales las primeras tienen contratos, de este modo teniendo pleno conocimiento de a que entidades (EPS, ARL, Fondo de pensiones, etc.) pueden incluirse en la seguridad social de cada empleado.</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22"/>
        <w:gridCol w:w="1334"/>
        <w:gridCol w:w="629"/>
        <w:gridCol w:w="1377"/>
        <w:gridCol w:w="3868"/>
      </w:tblGrid>
      <w:tr w:rsidR="00E70341" w:rsidRPr="00D86D93" w14:paraId="19AED4F2"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5D58C21"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C6DC1C0"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36E9153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2BF47F"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84F88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E43B47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6E71E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6146164"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CB01BB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DEC6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7D83A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31A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9F8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3956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mpresa</w:t>
            </w:r>
          </w:p>
        </w:tc>
      </w:tr>
      <w:tr w:rsidR="00E70341" w:rsidRPr="00D86D93" w14:paraId="6930EDE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2321C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D4A0C4"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28839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4D834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B2674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entificador de la entidad asociada a la empresa</w:t>
            </w:r>
          </w:p>
        </w:tc>
      </w:tr>
      <w:tr w:rsidR="00E70341" w:rsidRPr="00D86D93" w14:paraId="2700BEA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22977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9C26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4444F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4CF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92562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 afiliación</w:t>
            </w:r>
          </w:p>
        </w:tc>
      </w:tr>
      <w:tr w:rsidR="00E70341" w:rsidRPr="00D86D93" w14:paraId="386E224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9F29B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046E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7C8AD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8520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9F6EE6" w14:textId="77777777" w:rsidR="00E70341" w:rsidRPr="00D86D93" w:rsidRDefault="00E70341" w:rsidP="00575BF8">
            <w:pPr>
              <w:keepNext/>
              <w:spacing w:after="0" w:line="240" w:lineRule="auto"/>
              <w:rPr>
                <w:rFonts w:eastAsia="Times New Roman" w:cs="Arial"/>
                <w:lang w:eastAsia="es-CO"/>
              </w:rPr>
            </w:pPr>
            <w:r w:rsidRPr="00D86D93">
              <w:rPr>
                <w:rFonts w:eastAsia="Times New Roman" w:cs="Arial"/>
                <w:lang w:eastAsia="es-CO"/>
              </w:rPr>
              <w:t>Fecha de finalización de la afiliación</w:t>
            </w:r>
          </w:p>
        </w:tc>
      </w:tr>
    </w:tbl>
    <w:p w14:paraId="241721A3" w14:textId="796041C7" w:rsidR="00575BF8" w:rsidRDefault="00575BF8">
      <w:pPr>
        <w:pStyle w:val="Descripcin"/>
      </w:pPr>
      <w:bookmarkStart w:id="153" w:name="_Toc54086311"/>
      <w:bookmarkStart w:id="154" w:name="_Toc53861725"/>
      <w:r>
        <w:t xml:space="preserve">Tabla </w:t>
      </w:r>
      <w:r w:rsidR="00C93D98">
        <w:fldChar w:fldCharType="begin"/>
      </w:r>
      <w:r w:rsidR="00C93D98">
        <w:instrText xml:space="preserve"> SEQ Tabla \* ARABIC </w:instrText>
      </w:r>
      <w:r w:rsidR="00C93D98">
        <w:fldChar w:fldCharType="separate"/>
      </w:r>
      <w:r w:rsidR="00214939">
        <w:rPr>
          <w:noProof/>
        </w:rPr>
        <w:t>13</w:t>
      </w:r>
      <w:r w:rsidR="00C93D98">
        <w:rPr>
          <w:noProof/>
        </w:rPr>
        <w:fldChar w:fldCharType="end"/>
      </w:r>
      <w:r>
        <w:t xml:space="preserve"> Explicación de la tabla afiliacion_empresa</w:t>
      </w:r>
      <w:bookmarkEnd w:id="153"/>
    </w:p>
    <w:p w14:paraId="7426DF60" w14:textId="77777777" w:rsidR="00E70341" w:rsidRPr="00633EE9" w:rsidRDefault="00E70341" w:rsidP="00E70341">
      <w:pPr>
        <w:pStyle w:val="Ttulo4"/>
      </w:pPr>
      <w:bookmarkStart w:id="155" w:name="_Toc54088305"/>
      <w:r w:rsidRPr="00633EE9">
        <w:t>Índices</w:t>
      </w:r>
      <w:bookmarkEnd w:id="154"/>
      <w:bookmarkEnd w:id="155"/>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71"/>
        <w:gridCol w:w="759"/>
        <w:gridCol w:w="1167"/>
        <w:gridCol w:w="629"/>
        <w:gridCol w:w="2904"/>
      </w:tblGrid>
      <w:tr w:rsidR="00E70341" w:rsidRPr="00D86D93" w14:paraId="4C76857E"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546C4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B74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3B8B3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259AE9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58C250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709759AD"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EC12D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9B49F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71B22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CC0370"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ACE3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 xml:space="preserve">Clave primaria de la tabla  </w:t>
            </w:r>
          </w:p>
        </w:tc>
      </w:tr>
      <w:tr w:rsidR="00E70341" w:rsidRPr="00D86D93" w14:paraId="1E854B97"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95847F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ACDD454"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76F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5421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496F6C2"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4E477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1B4E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resa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75BB9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B4A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609E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BA832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r w:rsidR="00E70341" w:rsidRPr="00D86D93" w14:paraId="6A6F04B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9A6F7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afiliacion_empresa_empres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3A1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50CA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9EC0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5FF60C"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mpresa</w:t>
            </w:r>
          </w:p>
        </w:tc>
      </w:tr>
    </w:tbl>
    <w:p w14:paraId="4015094B" w14:textId="4F8F9383" w:rsidR="00E70341" w:rsidRDefault="00575BF8" w:rsidP="00575BF8">
      <w:pPr>
        <w:pStyle w:val="Descripcin"/>
      </w:pPr>
      <w:bookmarkStart w:id="156" w:name="_Toc54086312"/>
      <w:r>
        <w:t xml:space="preserve">Tabla </w:t>
      </w:r>
      <w:r w:rsidR="00C93D98">
        <w:fldChar w:fldCharType="begin"/>
      </w:r>
      <w:r w:rsidR="00C93D98">
        <w:instrText xml:space="preserve"> SEQ Tabla \* ARABIC </w:instrText>
      </w:r>
      <w:r w:rsidR="00C93D98">
        <w:fldChar w:fldCharType="separate"/>
      </w:r>
      <w:r w:rsidR="00214939">
        <w:rPr>
          <w:noProof/>
        </w:rPr>
        <w:t>14</w:t>
      </w:r>
      <w:r w:rsidR="00C93D98">
        <w:rPr>
          <w:noProof/>
        </w:rPr>
        <w:fldChar w:fldCharType="end"/>
      </w:r>
      <w:r>
        <w:t xml:space="preserve"> Explicación de los índices de la tabla afiliacion_empresa</w:t>
      </w:r>
      <w:bookmarkEnd w:id="156"/>
    </w:p>
    <w:p w14:paraId="02126528" w14:textId="77777777" w:rsidR="00E70341" w:rsidRPr="00E51E95" w:rsidRDefault="00E70341" w:rsidP="00E70341">
      <w:pPr>
        <w:pStyle w:val="Ttulo3"/>
      </w:pPr>
      <w:bookmarkStart w:id="157" w:name="_Toc53861726"/>
      <w:bookmarkStart w:id="158" w:name="_Toc54088306"/>
      <w:r w:rsidRPr="00633EE9">
        <w:t>Comentario</w:t>
      </w:r>
      <w:bookmarkEnd w:id="157"/>
      <w:bookmarkEnd w:id="158"/>
    </w:p>
    <w:p w14:paraId="16BF5A05" w14:textId="77777777" w:rsidR="00E70341" w:rsidRPr="00633EE9" w:rsidRDefault="00E70341" w:rsidP="00E70341">
      <w:r>
        <w:t>En esta tabla se almacenarán los datos de los comentarios que los usuarios de APPAUSA realicen con relación al rendimiento, necesidades por parte de los usuarios y demás elementos que sirvan para la continua mejora de APPAU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16"/>
        <w:gridCol w:w="1334"/>
        <w:gridCol w:w="629"/>
        <w:gridCol w:w="1732"/>
        <w:gridCol w:w="3519"/>
      </w:tblGrid>
      <w:tr w:rsidR="00E70341" w:rsidRPr="00D86D93" w14:paraId="77969A9A"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ED24EB"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5AE3792"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86D93" w14:paraId="22F711B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7B5F97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30E7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2D46E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06EBDC"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9310C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0CB63C7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702DA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994C0D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B658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6A945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CA233A"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mentario</w:t>
            </w:r>
          </w:p>
        </w:tc>
      </w:tr>
      <w:tr w:rsidR="00E70341" w:rsidRPr="00D86D93" w14:paraId="504EFCC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398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nten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5A1F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82AE5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6772FB"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30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exto del comentario</w:t>
            </w:r>
          </w:p>
        </w:tc>
      </w:tr>
      <w:tr w:rsidR="00E70341" w:rsidRPr="00D86D93" w14:paraId="4ACAAEF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450D0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lei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0B29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A0DCF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48FFCA"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89B3FC"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ndicador del estado del comentario</w:t>
            </w:r>
          </w:p>
        </w:tc>
      </w:tr>
      <w:tr w:rsidR="00E70341" w:rsidRPr="00D86D93" w14:paraId="2350C5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A6896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spues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2082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0F6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EF7A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4E925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Mensaje de respuesta hacia el emisor del comentario</w:t>
            </w:r>
          </w:p>
        </w:tc>
      </w:tr>
      <w:tr w:rsidR="00E70341" w:rsidRPr="00D86D93" w14:paraId="500DD66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B8C4E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66178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A2430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F2565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E6DF35"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envío del comentario</w:t>
            </w:r>
          </w:p>
        </w:tc>
      </w:tr>
      <w:tr w:rsidR="00E70341" w:rsidRPr="00D86D93" w14:paraId="335D6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E752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42FF94"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3C89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429A5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743B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uenta asociada al emisor del comentario</w:t>
            </w:r>
          </w:p>
        </w:tc>
      </w:tr>
    </w:tbl>
    <w:p w14:paraId="57DFD092" w14:textId="7EBABB82" w:rsidR="00575BF8" w:rsidRDefault="00575BF8">
      <w:pPr>
        <w:pStyle w:val="Descripcin"/>
      </w:pPr>
      <w:bookmarkStart w:id="159" w:name="_Toc54086313"/>
      <w:bookmarkStart w:id="160" w:name="_Toc53861727"/>
      <w:r>
        <w:t xml:space="preserve">Tabla </w:t>
      </w:r>
      <w:r w:rsidR="00C93D98">
        <w:fldChar w:fldCharType="begin"/>
      </w:r>
      <w:r w:rsidR="00C93D98">
        <w:instrText xml:space="preserve"> SEQ Tabla \* ARABIC </w:instrText>
      </w:r>
      <w:r w:rsidR="00C93D98">
        <w:fldChar w:fldCharType="separate"/>
      </w:r>
      <w:r w:rsidR="00214939">
        <w:rPr>
          <w:noProof/>
        </w:rPr>
        <w:t>15</w:t>
      </w:r>
      <w:r w:rsidR="00C93D98">
        <w:rPr>
          <w:noProof/>
        </w:rPr>
        <w:fldChar w:fldCharType="end"/>
      </w:r>
      <w:r>
        <w:t xml:space="preserve"> Explicación de la tabla comentarios</w:t>
      </w:r>
      <w:bookmarkEnd w:id="159"/>
    </w:p>
    <w:p w14:paraId="20C987C9" w14:textId="77777777" w:rsidR="00E70341" w:rsidRPr="00633EE9" w:rsidRDefault="00E70341" w:rsidP="00E70341">
      <w:pPr>
        <w:pStyle w:val="Ttulo4"/>
      </w:pPr>
      <w:bookmarkStart w:id="161" w:name="_Toc54088307"/>
      <w:r w:rsidRPr="00633EE9">
        <w:lastRenderedPageBreak/>
        <w:t>Índices</w:t>
      </w:r>
      <w:bookmarkEnd w:id="160"/>
      <w:bookmarkEnd w:id="161"/>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933"/>
        <w:gridCol w:w="759"/>
        <w:gridCol w:w="2116"/>
        <w:gridCol w:w="629"/>
        <w:gridCol w:w="2893"/>
      </w:tblGrid>
      <w:tr w:rsidR="00E70341" w:rsidRPr="00D86D93" w14:paraId="10239E31"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6AF03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8EC2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C7A141"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8219C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5238EA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02333D1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7880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DD689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02A2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o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2A928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449C7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5AABEE7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BBC6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mentario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CBE3B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D8D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47AD2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CADDC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cuenta</w:t>
            </w:r>
          </w:p>
        </w:tc>
      </w:tr>
    </w:tbl>
    <w:p w14:paraId="10E93CA1" w14:textId="586C6C43" w:rsidR="00E70341" w:rsidRDefault="00575BF8" w:rsidP="00575BF8">
      <w:pPr>
        <w:pStyle w:val="Descripcin"/>
      </w:pPr>
      <w:bookmarkStart w:id="162" w:name="_Toc54086314"/>
      <w:r>
        <w:t xml:space="preserve">Tabla </w:t>
      </w:r>
      <w:r w:rsidR="00C93D98">
        <w:fldChar w:fldCharType="begin"/>
      </w:r>
      <w:r w:rsidR="00C93D98">
        <w:instrText xml:space="preserve"> SEQ Tabla \* ARABIC </w:instrText>
      </w:r>
      <w:r w:rsidR="00C93D98">
        <w:fldChar w:fldCharType="separate"/>
      </w:r>
      <w:r w:rsidR="00214939">
        <w:rPr>
          <w:noProof/>
        </w:rPr>
        <w:t>16</w:t>
      </w:r>
      <w:r w:rsidR="00C93D98">
        <w:rPr>
          <w:noProof/>
        </w:rPr>
        <w:fldChar w:fldCharType="end"/>
      </w:r>
      <w:r>
        <w:t xml:space="preserve"> Explicación de los índices de la tabla comentarios</w:t>
      </w:r>
      <w:bookmarkEnd w:id="162"/>
    </w:p>
    <w:p w14:paraId="5EC7B2B2" w14:textId="77777777" w:rsidR="00E70341" w:rsidRPr="00E51E95" w:rsidRDefault="00E70341" w:rsidP="00E70341">
      <w:pPr>
        <w:pStyle w:val="Ttulo3"/>
      </w:pPr>
      <w:bookmarkStart w:id="163" w:name="_Toc53861728"/>
      <w:bookmarkStart w:id="164" w:name="_Toc54088308"/>
      <w:r w:rsidRPr="00633EE9">
        <w:t>consulta_medica</w:t>
      </w:r>
      <w:bookmarkEnd w:id="163"/>
      <w:bookmarkEnd w:id="164"/>
    </w:p>
    <w:p w14:paraId="2E1F3812" w14:textId="77777777" w:rsidR="00E70341" w:rsidRPr="00633EE9" w:rsidRDefault="00E70341" w:rsidP="00E70341">
      <w:r>
        <w:t xml:space="preserve">En esta tabla se almacenarán los datos requeridos en las consultas médicas por medio de las cuales se valora el estado de salud de los empleados, siendo importante tanto para el acceso a incapacidades, como para poder tener conocimiento de que tipo de actividades dentro de las pausas activas puede realizar el empleado.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50"/>
        <w:gridCol w:w="1334"/>
        <w:gridCol w:w="629"/>
        <w:gridCol w:w="2509"/>
        <w:gridCol w:w="3208"/>
      </w:tblGrid>
      <w:tr w:rsidR="00E70341" w:rsidRPr="00D86D93" w14:paraId="6E1C9ABF"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EB6E978"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A27A61E"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109376B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A698706"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6DD1E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91AC49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F4B2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79ED5A"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1179F84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43EA01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90D9D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00EEA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CF90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DDA118"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 la consulta medica</w:t>
            </w:r>
          </w:p>
        </w:tc>
      </w:tr>
      <w:tr w:rsidR="00E70341" w:rsidRPr="00D86D93" w14:paraId="2211AF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35839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observ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307327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27F8E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50240"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118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Diagnostico y/o padecimientos del empleado</w:t>
            </w:r>
          </w:p>
        </w:tc>
      </w:tr>
      <w:tr w:rsidR="00E70341" w:rsidRPr="00D86D93" w14:paraId="302F4C7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B7850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AA35E7"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E2DCA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79E5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C2B891"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la consulta</w:t>
            </w:r>
          </w:p>
        </w:tc>
      </w:tr>
      <w:tr w:rsidR="00E70341" w:rsidRPr="00D86D93" w14:paraId="32857E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1948CF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F12B4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1763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4CF089"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B47F54"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so del empleado</w:t>
            </w:r>
          </w:p>
        </w:tc>
      </w:tr>
      <w:tr w:rsidR="00E70341" w:rsidRPr="00D86D93" w14:paraId="73BE71F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621F0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statur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4D822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D0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058D4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08DAC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Estatura del empleado</w:t>
            </w:r>
          </w:p>
        </w:tc>
      </w:tr>
      <w:tr w:rsidR="00E70341" w:rsidRPr="00D86D93" w14:paraId="5E5D71E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26F0D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med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CF329ED"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9C224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DB7B40"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13F2FB"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Personal médico encargado de la consulta medica</w:t>
            </w:r>
          </w:p>
        </w:tc>
      </w:tr>
      <w:tr w:rsidR="00E70341" w:rsidRPr="00D86D93" w14:paraId="1F21449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E6B7C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B2439F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D14E5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3B7389F"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03FD8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Tipo de consulta medica</w:t>
            </w:r>
          </w:p>
        </w:tc>
      </w:tr>
      <w:tr w:rsidR="00E70341" w:rsidRPr="00D86D93" w14:paraId="45AB7F1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50F89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F5DD1B5"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2FB9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A02C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8838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que se sometió a la consulta</w:t>
            </w:r>
          </w:p>
        </w:tc>
      </w:tr>
      <w:tr w:rsidR="00E70341" w:rsidRPr="00D86D93" w14:paraId="6281DD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38023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B9651A"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8529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36256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45E57E"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Entidad que proveyó el servicio.</w:t>
            </w:r>
          </w:p>
        </w:tc>
      </w:tr>
    </w:tbl>
    <w:p w14:paraId="047E969A" w14:textId="667DF516" w:rsidR="00575BF8" w:rsidRDefault="00575BF8">
      <w:pPr>
        <w:pStyle w:val="Descripcin"/>
      </w:pPr>
      <w:bookmarkStart w:id="165" w:name="_Toc54086315"/>
      <w:bookmarkStart w:id="166" w:name="_Toc53861729"/>
      <w:r>
        <w:t xml:space="preserve">Tabla </w:t>
      </w:r>
      <w:r w:rsidR="00C93D98">
        <w:fldChar w:fldCharType="begin"/>
      </w:r>
      <w:r w:rsidR="00C93D98">
        <w:instrText xml:space="preserve"> SEQ Tabla \* ARABIC </w:instrText>
      </w:r>
      <w:r w:rsidR="00C93D98">
        <w:fldChar w:fldCharType="separate"/>
      </w:r>
      <w:r w:rsidR="00214939">
        <w:rPr>
          <w:noProof/>
        </w:rPr>
        <w:t>17</w:t>
      </w:r>
      <w:r w:rsidR="00C93D98">
        <w:rPr>
          <w:noProof/>
        </w:rPr>
        <w:fldChar w:fldCharType="end"/>
      </w:r>
      <w:r>
        <w:t xml:space="preserve"> Explicación de la tabla consulta_medica</w:t>
      </w:r>
      <w:bookmarkEnd w:id="165"/>
    </w:p>
    <w:p w14:paraId="2B092F9C" w14:textId="77777777" w:rsidR="00E70341" w:rsidRPr="00633EE9" w:rsidRDefault="00E70341" w:rsidP="00E70341">
      <w:pPr>
        <w:pStyle w:val="Ttulo4"/>
      </w:pPr>
      <w:bookmarkStart w:id="167" w:name="_Toc54088309"/>
      <w:r w:rsidRPr="00633EE9">
        <w:t>Índices</w:t>
      </w:r>
      <w:bookmarkEnd w:id="166"/>
      <w:bookmarkEnd w:id="167"/>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893"/>
        <w:gridCol w:w="759"/>
        <w:gridCol w:w="1228"/>
        <w:gridCol w:w="629"/>
        <w:gridCol w:w="2821"/>
      </w:tblGrid>
      <w:tr w:rsidR="00E70341" w:rsidRPr="00D86D93" w14:paraId="6BA6F32B"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A7433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F7587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0AA92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06F1E3"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7A735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51F1A3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CBA56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95C9D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6C4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436B1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6F9D4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7A7ECA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4F4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sulta_medica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B9C38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F4BA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55A9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543B9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225FA14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1DF9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lastRenderedPageBreak/>
              <w:t>fk_consulta_medica_entidad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044FB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73D6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nt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8FED26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DBB94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entidad</w:t>
            </w:r>
          </w:p>
        </w:tc>
      </w:tr>
    </w:tbl>
    <w:p w14:paraId="49B9E087" w14:textId="3376D5A7" w:rsidR="00E70341" w:rsidRDefault="00575BF8" w:rsidP="00575BF8">
      <w:pPr>
        <w:pStyle w:val="Descripcin"/>
      </w:pPr>
      <w:bookmarkStart w:id="168" w:name="_Toc54086316"/>
      <w:r>
        <w:t xml:space="preserve">Tabla </w:t>
      </w:r>
      <w:r w:rsidR="00C93D98">
        <w:fldChar w:fldCharType="begin"/>
      </w:r>
      <w:r w:rsidR="00C93D98">
        <w:instrText xml:space="preserve"> SEQ Tabla \* ARABIC </w:instrText>
      </w:r>
      <w:r w:rsidR="00C93D98">
        <w:fldChar w:fldCharType="separate"/>
      </w:r>
      <w:r w:rsidR="00214939">
        <w:rPr>
          <w:noProof/>
        </w:rPr>
        <w:t>18</w:t>
      </w:r>
      <w:r w:rsidR="00C93D98">
        <w:rPr>
          <w:noProof/>
        </w:rPr>
        <w:fldChar w:fldCharType="end"/>
      </w:r>
      <w:r>
        <w:t xml:space="preserve"> Explicación de los índices de la tabla consulta_medica</w:t>
      </w:r>
      <w:bookmarkEnd w:id="168"/>
    </w:p>
    <w:p w14:paraId="7AE7716F" w14:textId="77777777" w:rsidR="00E70341" w:rsidRPr="00E51E95" w:rsidRDefault="00E70341" w:rsidP="00E70341">
      <w:pPr>
        <w:pStyle w:val="Ttulo3"/>
      </w:pPr>
      <w:bookmarkStart w:id="169" w:name="_Toc53861730"/>
      <w:bookmarkStart w:id="170" w:name="_Toc54088310"/>
      <w:r w:rsidRPr="00633EE9">
        <w:t>Contrato</w:t>
      </w:r>
      <w:bookmarkEnd w:id="169"/>
      <w:bookmarkEnd w:id="170"/>
    </w:p>
    <w:p w14:paraId="1BF799BA" w14:textId="77777777" w:rsidR="00E70341" w:rsidRPr="00633EE9" w:rsidRDefault="00E70341" w:rsidP="00E70341">
      <w:r>
        <w:t xml:space="preserve">En esta tabla se almacenarán los datos de los contratos de cada empresa, teniendo </w:t>
      </w:r>
      <w:r w:rsidRPr="00E51E95">
        <w:t>acceso a datos como el inicio y fin de contrato,</w:t>
      </w:r>
      <w:r>
        <w:t xml:space="preserve"> el tipo de contrato, cargo en el que se desempeñara el empleado dentro de la organización y demás datos relevantes dentro de una empres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692"/>
        <w:gridCol w:w="1566"/>
        <w:gridCol w:w="629"/>
        <w:gridCol w:w="2151"/>
        <w:gridCol w:w="2292"/>
      </w:tblGrid>
      <w:tr w:rsidR="00E70341" w:rsidRPr="00D86D93" w14:paraId="23AAF63C"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4D1255A"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92AAAF" w14:textId="77777777" w:rsidR="00E70341" w:rsidRPr="00D86D93"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86D93" w14:paraId="540D945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51C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148B35"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2D6F90"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41D8BC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8922ED"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s</w:t>
            </w:r>
          </w:p>
        </w:tc>
      </w:tr>
      <w:tr w:rsidR="00E70341" w:rsidRPr="00D86D93" w14:paraId="76CC756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800E14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CFAE3F"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C82F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196D5C"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559A2"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Identificador del contrato</w:t>
            </w:r>
          </w:p>
        </w:tc>
      </w:tr>
      <w:tr w:rsidR="00E70341" w:rsidRPr="00D86D93" w14:paraId="374E04A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C0597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35FA7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D54EF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441182"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07AA6"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inicio de labor establecida en el contrato</w:t>
            </w:r>
          </w:p>
        </w:tc>
      </w:tr>
      <w:tr w:rsidR="00E70341" w:rsidRPr="00D86D93" w14:paraId="336E386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1546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62D09D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E00C0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63AFB02"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BC3C9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Fecha de finalización de labor establecida en el contrato</w:t>
            </w:r>
          </w:p>
        </w:tc>
      </w:tr>
      <w:tr w:rsidR="00E70341" w:rsidRPr="00D86D93" w14:paraId="10E701E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770B2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uel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F2DBE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decimal(10,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EB5B3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16A065"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143FF9"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Salario por realizar la labor establecido en el contrato</w:t>
            </w:r>
          </w:p>
        </w:tc>
      </w:tr>
      <w:tr w:rsidR="00E70341" w:rsidRPr="00D86D93" w14:paraId="715AFD3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94101F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un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F43A2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683F4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4FDDA8"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F75A97"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Labor definida en el contrato</w:t>
            </w:r>
          </w:p>
        </w:tc>
      </w:tr>
      <w:tr w:rsidR="00E70341" w:rsidRPr="00D86D93" w14:paraId="112123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B00C5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ar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D5CFF3"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978A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AA0A1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9515B1D"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Cargo definido en el contrato</w:t>
            </w:r>
          </w:p>
        </w:tc>
      </w:tr>
      <w:tr w:rsidR="00E70341" w:rsidRPr="00D86D93" w14:paraId="6FFA0D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F6384C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representan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E8F48B"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FA722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FB27F4" w14:textId="77777777" w:rsidR="00E70341" w:rsidRPr="00D86D9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387C00" w14:textId="77777777" w:rsidR="00E70341" w:rsidRPr="00D86D93" w:rsidRDefault="00E70341" w:rsidP="00E70341">
            <w:pPr>
              <w:spacing w:after="0" w:line="240" w:lineRule="auto"/>
              <w:rPr>
                <w:rFonts w:eastAsia="Times New Roman" w:cs="Arial"/>
                <w:lang w:eastAsia="es-CO"/>
              </w:rPr>
            </w:pPr>
            <w:r w:rsidRPr="00D86D93">
              <w:rPr>
                <w:rFonts w:eastAsia="Times New Roman" w:cs="Arial"/>
                <w:lang w:eastAsia="es-CO"/>
              </w:rPr>
              <w:t>Representante laboral establecido en el contrato</w:t>
            </w:r>
          </w:p>
        </w:tc>
      </w:tr>
      <w:tr w:rsidR="00E70341" w:rsidRPr="00D86D93" w14:paraId="3660CC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DE16C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1C79E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7C7F4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2CDA2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gt; 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B91B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 que radica el contrato</w:t>
            </w:r>
          </w:p>
        </w:tc>
      </w:tr>
      <w:tr w:rsidR="00E70341" w:rsidRPr="00D86D93" w14:paraId="6B2BEC6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408FA"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w:t>
            </w:r>
            <w:r w:rsidRPr="00D86D9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292ACC"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5BB4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3B48C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46964"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 asociado al contrato</w:t>
            </w:r>
          </w:p>
        </w:tc>
      </w:tr>
      <w:tr w:rsidR="00E70341" w:rsidRPr="00D86D93" w14:paraId="3C32DD4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1942C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7237C79"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6AFFE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E91C5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F1D98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 de labor que se ejerce en el contrato</w:t>
            </w:r>
          </w:p>
        </w:tc>
      </w:tr>
      <w:tr w:rsidR="00E70341" w:rsidRPr="00D86D93" w14:paraId="3FA245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606A81"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lastRenderedPageBreak/>
              <w:t>nivel_ries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28BB0" w14:textId="77777777" w:rsidR="00E70341" w:rsidRPr="00D86D93" w:rsidRDefault="00E70341" w:rsidP="00E70341">
            <w:pPr>
              <w:spacing w:after="0" w:line="240" w:lineRule="auto"/>
              <w:rPr>
                <w:rFonts w:eastAsia="Times New Roman" w:cs="Arial"/>
                <w:color w:val="000000"/>
                <w:lang w:val="en" w:eastAsia="es-CO"/>
              </w:rPr>
            </w:pPr>
            <w:r w:rsidRPr="00D86D93">
              <w:rPr>
                <w:rFonts w:eastAsia="Times New Roman" w:cs="Arial"/>
                <w:color w:val="000000"/>
                <w:lang w:val="en" w:eastAsia="es-CO"/>
              </w:rPr>
              <w:t>varchar(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15BAF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B1D83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ivel_riesgo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C08B06"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Nivel de riesgo que conlleva la labor</w:t>
            </w:r>
          </w:p>
        </w:tc>
      </w:tr>
    </w:tbl>
    <w:p w14:paraId="7F9CED20" w14:textId="0B1D9BBB" w:rsidR="00575BF8" w:rsidRDefault="00575BF8">
      <w:pPr>
        <w:pStyle w:val="Descripcin"/>
      </w:pPr>
      <w:bookmarkStart w:id="171" w:name="_Toc54086317"/>
      <w:bookmarkStart w:id="172" w:name="_Toc53861731"/>
      <w:r>
        <w:t xml:space="preserve">Tabla </w:t>
      </w:r>
      <w:r w:rsidR="00C93D98">
        <w:fldChar w:fldCharType="begin"/>
      </w:r>
      <w:r w:rsidR="00C93D98">
        <w:instrText xml:space="preserve"> SEQ Tabla \* ARABIC </w:instrText>
      </w:r>
      <w:r w:rsidR="00C93D98">
        <w:fldChar w:fldCharType="separate"/>
      </w:r>
      <w:r w:rsidR="00214939">
        <w:rPr>
          <w:noProof/>
        </w:rPr>
        <w:t>19</w:t>
      </w:r>
      <w:r w:rsidR="00C93D98">
        <w:rPr>
          <w:noProof/>
        </w:rPr>
        <w:fldChar w:fldCharType="end"/>
      </w:r>
      <w:r>
        <w:t xml:space="preserve"> Explicación de la tabla contrato</w:t>
      </w:r>
      <w:bookmarkEnd w:id="171"/>
    </w:p>
    <w:p w14:paraId="4F4709C1" w14:textId="77777777" w:rsidR="00E70341" w:rsidRPr="00633EE9" w:rsidRDefault="00E70341" w:rsidP="00E70341">
      <w:pPr>
        <w:pStyle w:val="Ttulo4"/>
      </w:pPr>
      <w:bookmarkStart w:id="173" w:name="_Toc54088311"/>
      <w:r w:rsidRPr="00633EE9">
        <w:t>Índices</w:t>
      </w:r>
      <w:bookmarkEnd w:id="172"/>
      <w:bookmarkEnd w:id="173"/>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289"/>
        <w:gridCol w:w="759"/>
        <w:gridCol w:w="1611"/>
        <w:gridCol w:w="629"/>
        <w:gridCol w:w="3042"/>
      </w:tblGrid>
      <w:tr w:rsidR="00E70341" w:rsidRPr="00D86D93" w14:paraId="4C9344A3"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4E0DB9"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715F88"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C6A987B"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6889BE"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578F672" w14:textId="77777777" w:rsidR="00E70341" w:rsidRPr="00D86D93" w:rsidRDefault="00E70341" w:rsidP="00E70341">
            <w:pPr>
              <w:spacing w:after="0" w:line="240" w:lineRule="auto"/>
              <w:rPr>
                <w:rFonts w:eastAsia="Times New Roman" w:cs="Arial"/>
                <w:b/>
                <w:bCs/>
                <w:color w:val="000000"/>
                <w:sz w:val="24"/>
                <w:szCs w:val="24"/>
                <w:lang w:eastAsia="es-CO"/>
              </w:rPr>
            </w:pPr>
            <w:r w:rsidRPr="00D86D93">
              <w:rPr>
                <w:rFonts w:eastAsia="Times New Roman" w:cs="Arial"/>
                <w:b/>
                <w:bCs/>
                <w:color w:val="000000"/>
                <w:sz w:val="24"/>
                <w:szCs w:val="24"/>
                <w:lang w:eastAsia="es-CO"/>
              </w:rPr>
              <w:t>Comentario</w:t>
            </w:r>
          </w:p>
        </w:tc>
      </w:tr>
      <w:tr w:rsidR="00E70341" w:rsidRPr="00D86D93" w14:paraId="461F3FDE"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D058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8A87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82E98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46EF4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55AE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primaria de la tabla</w:t>
            </w:r>
          </w:p>
        </w:tc>
      </w:tr>
      <w:tr w:rsidR="00E70341" w:rsidRPr="00D86D93" w14:paraId="14ED088E"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7E2023D"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47CA8C9"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6423E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30D2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6DC1A63"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1427C150"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46DF917" w14:textId="77777777" w:rsidR="00E70341" w:rsidRPr="00D86D9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9F9C876" w14:textId="77777777" w:rsidR="00E70341" w:rsidRPr="00D86D9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C404B"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8B468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B1D753E" w14:textId="77777777" w:rsidR="00E70341" w:rsidRPr="00D86D93" w:rsidRDefault="00E70341" w:rsidP="00E70341">
            <w:pPr>
              <w:spacing w:after="0" w:line="240" w:lineRule="auto"/>
              <w:rPr>
                <w:rFonts w:eastAsia="Times New Roman" w:cs="Arial"/>
                <w:color w:val="000000"/>
                <w:lang w:eastAsia="es-CO"/>
              </w:rPr>
            </w:pPr>
          </w:p>
        </w:tc>
      </w:tr>
      <w:tr w:rsidR="00E70341" w:rsidRPr="00D86D93" w14:paraId="349AB7F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2FE23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tipo_contrat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6551C"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FBFA0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tipo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B48742"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B5D435"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tipo_contrato</w:t>
            </w:r>
          </w:p>
        </w:tc>
      </w:tr>
      <w:tr w:rsidR="00E70341" w:rsidRPr="00D86D93" w14:paraId="3EA0D1D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8F655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fk_contrato_empres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300E81"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A9386B"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E61447"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A48C22" w14:textId="77777777" w:rsidR="00E70341" w:rsidRPr="00D86D93" w:rsidRDefault="00E70341" w:rsidP="00E70341">
            <w:pPr>
              <w:spacing w:after="0" w:line="240" w:lineRule="auto"/>
              <w:rPr>
                <w:rFonts w:eastAsia="Times New Roman" w:cs="Arial"/>
                <w:color w:val="000000"/>
                <w:sz w:val="24"/>
                <w:szCs w:val="24"/>
                <w:lang w:eastAsia="es-CO"/>
              </w:rPr>
            </w:pPr>
            <w:r w:rsidRPr="00D86D93">
              <w:rPr>
                <w:rFonts w:eastAsia="Times New Roman" w:cs="Arial"/>
                <w:color w:val="000000"/>
                <w:sz w:val="24"/>
                <w:szCs w:val="24"/>
                <w:lang w:eastAsia="es-CO"/>
              </w:rPr>
              <w:t>Clave foránea de la tabla empresa</w:t>
            </w:r>
          </w:p>
        </w:tc>
      </w:tr>
      <w:tr w:rsidR="00E70341" w:rsidRPr="00D86D93" w14:paraId="2B7CC29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FD923"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emplead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59E2FE"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65E47F"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FFB94C9"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87A2C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Clave foránea de la tabla empleado</w:t>
            </w:r>
          </w:p>
        </w:tc>
      </w:tr>
      <w:tr w:rsidR="00E70341" w:rsidRPr="00D86D93" w14:paraId="5E0B7E3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424FA8"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fk_contrato_nivel_ries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F6C556"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FD3DE7"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ivel_ries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3C693D" w14:textId="77777777" w:rsidR="00E70341" w:rsidRPr="00D86D93" w:rsidRDefault="00E70341" w:rsidP="00E70341">
            <w:pPr>
              <w:spacing w:after="0" w:line="240" w:lineRule="auto"/>
              <w:rPr>
                <w:rFonts w:eastAsia="Times New Roman" w:cs="Arial"/>
                <w:color w:val="000000"/>
                <w:lang w:eastAsia="es-CO"/>
              </w:rPr>
            </w:pPr>
            <w:r w:rsidRPr="00D86D9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9E03FB" w14:textId="77777777" w:rsidR="00E70341" w:rsidRPr="00D86D93" w:rsidRDefault="00E70341" w:rsidP="00575BF8">
            <w:pPr>
              <w:keepNext/>
              <w:spacing w:after="0" w:line="240" w:lineRule="auto"/>
              <w:rPr>
                <w:rFonts w:eastAsia="Times New Roman" w:cs="Arial"/>
                <w:color w:val="000000"/>
                <w:lang w:eastAsia="es-CO"/>
              </w:rPr>
            </w:pPr>
            <w:r w:rsidRPr="00D86D93">
              <w:rPr>
                <w:rFonts w:eastAsia="Times New Roman" w:cs="Arial"/>
                <w:color w:val="000000"/>
                <w:lang w:eastAsia="es-CO"/>
              </w:rPr>
              <w:t>Clave foránea de la tabla nivel_riesgo</w:t>
            </w:r>
          </w:p>
        </w:tc>
      </w:tr>
    </w:tbl>
    <w:p w14:paraId="02F51EA6" w14:textId="55EC75CC" w:rsidR="00575BF8" w:rsidRDefault="00575BF8">
      <w:pPr>
        <w:pStyle w:val="Descripcin"/>
      </w:pPr>
      <w:bookmarkStart w:id="174" w:name="_Toc54086318"/>
      <w:bookmarkStart w:id="175" w:name="_Toc53861732"/>
      <w:r>
        <w:t xml:space="preserve">Tabla </w:t>
      </w:r>
      <w:r w:rsidR="00C93D98">
        <w:fldChar w:fldCharType="begin"/>
      </w:r>
      <w:r w:rsidR="00C93D98">
        <w:instrText xml:space="preserve"> SEQ Tabla \* ARABIC </w:instrText>
      </w:r>
      <w:r w:rsidR="00C93D98">
        <w:fldChar w:fldCharType="separate"/>
      </w:r>
      <w:r w:rsidR="00214939">
        <w:rPr>
          <w:noProof/>
        </w:rPr>
        <w:t>20</w:t>
      </w:r>
      <w:r w:rsidR="00C93D98">
        <w:rPr>
          <w:noProof/>
        </w:rPr>
        <w:fldChar w:fldCharType="end"/>
      </w:r>
      <w:r>
        <w:t xml:space="preserve"> Explicación de los índices de la tabla contrato</w:t>
      </w:r>
      <w:bookmarkEnd w:id="174"/>
    </w:p>
    <w:p w14:paraId="79F5C923" w14:textId="77777777" w:rsidR="00E70341" w:rsidRDefault="00E70341" w:rsidP="00E70341">
      <w:pPr>
        <w:pStyle w:val="Ttulo3"/>
      </w:pPr>
      <w:bookmarkStart w:id="176" w:name="_Toc54088312"/>
      <w:r w:rsidRPr="00633EE9">
        <w:t>contrato_licencia</w:t>
      </w:r>
      <w:bookmarkEnd w:id="175"/>
      <w:bookmarkEnd w:id="176"/>
    </w:p>
    <w:p w14:paraId="653236A7" w14:textId="77777777" w:rsidR="00E70341" w:rsidRPr="00633EE9" w:rsidRDefault="00E70341" w:rsidP="00E70341">
      <w:r>
        <w:t xml:space="preserve">En esta tabla se almacenará los datos de los contratos y las licencias de los empleados de las empresas, de este modo las empresas podrán acceder y vigilar de forma rápida y optima a la información que requieran. </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62"/>
        <w:gridCol w:w="1334"/>
        <w:gridCol w:w="629"/>
        <w:gridCol w:w="1870"/>
        <w:gridCol w:w="2335"/>
      </w:tblGrid>
      <w:tr w:rsidR="00E70341" w:rsidRPr="00D43894" w14:paraId="28B28715"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2679715"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B1BE87A"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D43894" w14:paraId="4C7DB4C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F506B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A0FB5B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BBAE8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2485C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2E123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377A6A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8D06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354B1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8EB8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F35C19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num_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4FFBB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l contrato</w:t>
            </w:r>
          </w:p>
        </w:tc>
      </w:tr>
      <w:tr w:rsidR="00E70341" w:rsidRPr="00D43894" w14:paraId="5BF7D321"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41C1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9B65C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9D86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FD0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0FFA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resa que ejerce el contrato</w:t>
            </w:r>
          </w:p>
        </w:tc>
      </w:tr>
      <w:tr w:rsidR="00E70341" w:rsidRPr="00D43894" w14:paraId="73ADA0F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6B8B1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C456C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423DE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4D9B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850ED5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uario que está regido por el contrato</w:t>
            </w:r>
          </w:p>
        </w:tc>
      </w:tr>
      <w:tr w:rsidR="00E70341" w:rsidRPr="00D43894" w14:paraId="50CFAA2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04B0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06DF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CA921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547A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DD95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cencia para ejercer el contrato</w:t>
            </w:r>
          </w:p>
        </w:tc>
      </w:tr>
      <w:tr w:rsidR="00E70341" w:rsidRPr="00D43894" w14:paraId="20BFA9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BF90A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_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51C50FF"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5C1EA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11BD1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90314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de inicio de labor definida en el contrato</w:t>
            </w:r>
          </w:p>
        </w:tc>
      </w:tr>
      <w:tr w:rsidR="00E70341" w:rsidRPr="00D43894" w14:paraId="320077E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CA97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echa_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1EA1F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380A8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F96ED4"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1DB047"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Fecha de fin de labor definido en el contrato</w:t>
            </w:r>
          </w:p>
        </w:tc>
      </w:tr>
    </w:tbl>
    <w:p w14:paraId="1E6356A3" w14:textId="49546ECD" w:rsidR="00575BF8" w:rsidRDefault="00575BF8">
      <w:pPr>
        <w:pStyle w:val="Descripcin"/>
      </w:pPr>
      <w:bookmarkStart w:id="177" w:name="_Toc54086319"/>
      <w:bookmarkStart w:id="178" w:name="_Toc53861733"/>
      <w:r>
        <w:t xml:space="preserve">Tabla </w:t>
      </w:r>
      <w:r w:rsidR="00C93D98">
        <w:fldChar w:fldCharType="begin"/>
      </w:r>
      <w:r w:rsidR="00C93D98">
        <w:instrText xml:space="preserve"> SEQ Tabla \* ARABIC </w:instrText>
      </w:r>
      <w:r w:rsidR="00C93D98">
        <w:fldChar w:fldCharType="separate"/>
      </w:r>
      <w:r w:rsidR="00214939">
        <w:rPr>
          <w:noProof/>
        </w:rPr>
        <w:t>21</w:t>
      </w:r>
      <w:r w:rsidR="00C93D98">
        <w:rPr>
          <w:noProof/>
        </w:rPr>
        <w:fldChar w:fldCharType="end"/>
      </w:r>
      <w:r>
        <w:t xml:space="preserve"> Explicación de la tabla contrato_licencia</w:t>
      </w:r>
      <w:bookmarkEnd w:id="177"/>
    </w:p>
    <w:p w14:paraId="57047FCE" w14:textId="77777777" w:rsidR="00E70341" w:rsidRPr="00633EE9" w:rsidRDefault="00E70341" w:rsidP="00E70341">
      <w:pPr>
        <w:pStyle w:val="Ttulo4"/>
      </w:pPr>
      <w:bookmarkStart w:id="179" w:name="_Toc54088313"/>
      <w:r w:rsidRPr="00633EE9">
        <w:t>Índices</w:t>
      </w:r>
      <w:bookmarkEnd w:id="178"/>
      <w:bookmarkEnd w:id="179"/>
    </w:p>
    <w:tbl>
      <w:tblPr>
        <w:tblW w:w="948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4158"/>
        <w:gridCol w:w="759"/>
        <w:gridCol w:w="2081"/>
        <w:gridCol w:w="1628"/>
        <w:gridCol w:w="1479"/>
      </w:tblGrid>
      <w:tr w:rsidR="00E70341" w:rsidRPr="00D43894" w14:paraId="0431B42A" w14:textId="77777777" w:rsidTr="00E70341">
        <w:trPr>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A7E61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32DB8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1D3F82"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1A3A2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ardinalidad</w:t>
            </w:r>
          </w:p>
        </w:tc>
        <w:tc>
          <w:tcPr>
            <w:tcW w:w="201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3632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2910CA4"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D961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8279E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8BA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0A6D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D0B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primaria de la tabla, que sirve también como Clave foránea</w:t>
            </w:r>
          </w:p>
        </w:tc>
      </w:tr>
      <w:tr w:rsidR="00E70341" w:rsidRPr="00D43894" w14:paraId="700B73E6"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19E9BC0"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CC9DE5F"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4AB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1547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761050C"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236BC09B"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026A36E5"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3FC897E1"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775E6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6E0A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13A45C0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7563D7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7C8AD08" w14:textId="77777777" w:rsidR="00E70341" w:rsidRPr="00D43894"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8A30AFC"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E941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8D86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C6DA51B" w14:textId="77777777" w:rsidR="00E70341" w:rsidRPr="00D43894" w:rsidRDefault="00E70341" w:rsidP="00E70341">
            <w:pPr>
              <w:spacing w:after="0" w:line="240" w:lineRule="auto"/>
              <w:rPr>
                <w:rFonts w:eastAsia="Times New Roman" w:cs="Arial"/>
                <w:color w:val="000000"/>
                <w:lang w:eastAsia="es-CO"/>
              </w:rPr>
            </w:pPr>
          </w:p>
        </w:tc>
      </w:tr>
      <w:tr w:rsidR="00E70341" w:rsidRPr="00D43894" w14:paraId="6FB45F6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FAF3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contrato_licencia_tipo_licenci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311E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DFE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licenc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B862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A526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de la tabla tipo_licencia</w:t>
            </w:r>
          </w:p>
        </w:tc>
      </w:tr>
      <w:tr w:rsidR="00E70341" w:rsidRPr="00D43894" w14:paraId="05EC3953" w14:textId="77777777" w:rsidTr="00E70341">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BC27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contrato_licencia_contrato_idx</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46AD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8D5AF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E774F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0</w:t>
            </w:r>
          </w:p>
        </w:tc>
        <w:tc>
          <w:tcPr>
            <w:tcW w:w="2018"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7F33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ánea de la tabla contrato</w:t>
            </w:r>
          </w:p>
        </w:tc>
      </w:tr>
      <w:tr w:rsidR="00E70341" w:rsidRPr="00D43894" w14:paraId="00BE9518"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25FE178"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3599AE6"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984F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12A36AB"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7B8036AD" w14:textId="77777777" w:rsidR="00E70341" w:rsidRPr="00D43894" w:rsidRDefault="00E70341" w:rsidP="00E70341">
            <w:pPr>
              <w:spacing w:after="0" w:line="240" w:lineRule="auto"/>
              <w:rPr>
                <w:rFonts w:eastAsia="Times New Roman" w:cs="Arial"/>
                <w:color w:val="000000"/>
                <w:sz w:val="24"/>
                <w:szCs w:val="24"/>
                <w:lang w:eastAsia="es-CO"/>
              </w:rPr>
            </w:pPr>
          </w:p>
        </w:tc>
      </w:tr>
      <w:tr w:rsidR="00E70341" w:rsidRPr="00D43894" w14:paraId="4FD25031" w14:textId="77777777" w:rsidTr="00E70341">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2A6A7224"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A9A04D" w14:textId="77777777" w:rsidR="00E70341" w:rsidRPr="00D43894" w:rsidRDefault="00E70341" w:rsidP="00E70341">
            <w:pPr>
              <w:spacing w:after="0" w:line="240" w:lineRule="auto"/>
              <w:rPr>
                <w:rFonts w:eastAsia="Times New Roman" w:cs="Arial"/>
                <w:color w:val="000000"/>
                <w:sz w:val="24"/>
                <w:szCs w:val="24"/>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778B6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to_usuar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2C5726" w14:textId="77777777" w:rsidR="00E70341" w:rsidRPr="00D43894" w:rsidRDefault="00E70341" w:rsidP="00E70341">
            <w:pPr>
              <w:spacing w:after="0" w:line="240" w:lineRule="auto"/>
              <w:rPr>
                <w:rFonts w:eastAsia="Times New Roman" w:cs="Arial"/>
                <w:color w:val="000000"/>
                <w:sz w:val="24"/>
                <w:szCs w:val="24"/>
                <w:lang w:eastAsia="es-CO"/>
              </w:rPr>
            </w:pPr>
            <w:r w:rsidRPr="00D43894">
              <w:rPr>
                <w:rFonts w:eastAsia="Times New Roman" w:cs="Arial"/>
                <w:color w:val="000000"/>
                <w:sz w:val="24"/>
                <w:szCs w:val="24"/>
                <w:lang w:eastAsia="es-CO"/>
              </w:rPr>
              <w:t>0</w:t>
            </w:r>
          </w:p>
        </w:tc>
        <w:tc>
          <w:tcPr>
            <w:tcW w:w="2018"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7180706" w14:textId="77777777" w:rsidR="00E70341" w:rsidRPr="00D43894" w:rsidRDefault="00E70341" w:rsidP="00575BF8">
            <w:pPr>
              <w:keepNext/>
              <w:spacing w:after="0" w:line="240" w:lineRule="auto"/>
              <w:rPr>
                <w:rFonts w:eastAsia="Times New Roman" w:cs="Arial"/>
                <w:color w:val="000000"/>
                <w:sz w:val="24"/>
                <w:szCs w:val="24"/>
                <w:lang w:eastAsia="es-CO"/>
              </w:rPr>
            </w:pPr>
          </w:p>
        </w:tc>
      </w:tr>
    </w:tbl>
    <w:p w14:paraId="1819F56F" w14:textId="04A1C815" w:rsidR="00575BF8" w:rsidRDefault="00575BF8">
      <w:pPr>
        <w:pStyle w:val="Descripcin"/>
      </w:pPr>
      <w:bookmarkStart w:id="180" w:name="_Toc54086320"/>
      <w:bookmarkStart w:id="181" w:name="_Toc53861734"/>
      <w:r>
        <w:t xml:space="preserve">Tabla </w:t>
      </w:r>
      <w:r w:rsidR="00C93D98">
        <w:fldChar w:fldCharType="begin"/>
      </w:r>
      <w:r w:rsidR="00C93D98">
        <w:instrText xml:space="preserve"> SEQ Tabla \* ARABIC </w:instrText>
      </w:r>
      <w:r w:rsidR="00C93D98">
        <w:fldChar w:fldCharType="separate"/>
      </w:r>
      <w:r w:rsidR="00214939">
        <w:rPr>
          <w:noProof/>
        </w:rPr>
        <w:t>22</w:t>
      </w:r>
      <w:r w:rsidR="00C93D98">
        <w:rPr>
          <w:noProof/>
        </w:rPr>
        <w:fldChar w:fldCharType="end"/>
      </w:r>
      <w:r>
        <w:t xml:space="preserve"> Explicación de los índices de la tabla contrato_licencia</w:t>
      </w:r>
      <w:bookmarkEnd w:id="180"/>
    </w:p>
    <w:p w14:paraId="525B3E91" w14:textId="77777777" w:rsidR="00E70341" w:rsidRDefault="00E70341" w:rsidP="00E70341">
      <w:pPr>
        <w:pStyle w:val="Ttulo3"/>
      </w:pPr>
      <w:bookmarkStart w:id="182" w:name="_Toc54088314"/>
      <w:r w:rsidRPr="00633EE9">
        <w:t>Cuenta</w:t>
      </w:r>
      <w:bookmarkEnd w:id="181"/>
      <w:bookmarkEnd w:id="182"/>
    </w:p>
    <w:p w14:paraId="117C278E" w14:textId="77777777" w:rsidR="00E70341" w:rsidRPr="00633EE9" w:rsidRDefault="00E70341" w:rsidP="00E70341">
      <w:r>
        <w:t>En esta tabla se almacenarán los datos de las cuentas de los usuarios que tendrán acceso a APPAUSA, teniendo conocimiento de su tiempo dentro de la aplicación y todos los datos requeridos para la gestión y vigilancia de los empleados.</w:t>
      </w:r>
    </w:p>
    <w:tbl>
      <w:tblPr>
        <w:tblW w:w="95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09"/>
        <w:gridCol w:w="1334"/>
        <w:gridCol w:w="629"/>
        <w:gridCol w:w="2245"/>
        <w:gridCol w:w="3007"/>
      </w:tblGrid>
      <w:tr w:rsidR="00E70341" w:rsidRPr="00D43894" w14:paraId="6AFB6375" w14:textId="77777777" w:rsidTr="00E70341">
        <w:trPr>
          <w:trHeight w:val="293"/>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306351F"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030CB7E"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D43894" w14:paraId="30C90011" w14:textId="77777777" w:rsidTr="00E70341">
        <w:trPr>
          <w:trHeight w:val="293"/>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2372A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FF2F963"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56410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A73C1"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077965"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319F904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1466F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BFD771"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B8FA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726C7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 -&gt; 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7E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entificador de la cuenta, asociado al empleado que la utiliza</w:t>
            </w:r>
          </w:p>
        </w:tc>
      </w:tr>
      <w:tr w:rsidR="00E70341" w:rsidRPr="00D43894" w14:paraId="4061CAA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6EA1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C253E7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DA7E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25671E"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F1CD6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Nombre de usuario del propietario de la cuenta</w:t>
            </w:r>
          </w:p>
        </w:tc>
      </w:tr>
      <w:tr w:rsidR="00E70341" w:rsidRPr="00D43894" w14:paraId="39A12418" w14:textId="77777777" w:rsidTr="00E70341">
        <w:trPr>
          <w:trHeight w:val="104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2A821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trasen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10005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E9177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37151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317D4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ontraseña con la que el propietario accede al sistema por medio de la cuenta</w:t>
            </w:r>
          </w:p>
        </w:tc>
      </w:tr>
      <w:tr w:rsidR="00E70341" w:rsidRPr="00D43894" w14:paraId="62C495B0"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F286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ltimo_acces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420ED9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8C64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EC5436"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67661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Registro del último acceso al sistema</w:t>
            </w:r>
          </w:p>
        </w:tc>
      </w:tr>
      <w:tr w:rsidR="00E70341" w:rsidRPr="00D43894" w14:paraId="4C9E71C4"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AF5B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puntaje_tota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48B55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60CF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080A80"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87B10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total que lleva el usuario en el sistema</w:t>
            </w:r>
          </w:p>
        </w:tc>
      </w:tr>
      <w:tr w:rsidR="00E70341" w:rsidRPr="00D43894" w14:paraId="74E16DE6" w14:textId="77777777" w:rsidTr="00E70341">
        <w:trPr>
          <w:trHeight w:val="52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7F56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_m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24695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EA40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BEAE1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29926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Puntaje mensual que lleva el usuario en el sistema</w:t>
            </w:r>
          </w:p>
        </w:tc>
      </w:tr>
      <w:tr w:rsidR="00E70341" w:rsidRPr="00D43894" w14:paraId="2A600845"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42088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empo_tota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4D827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924F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2F112FB"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1D0B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Tiempo que lleva el usuario conectado al sistema en total.</w:t>
            </w:r>
          </w:p>
        </w:tc>
      </w:tr>
      <w:tr w:rsidR="00E70341" w:rsidRPr="00D43894" w14:paraId="57BEA9C6" w14:textId="77777777" w:rsidTr="00E70341">
        <w:trPr>
          <w:trHeight w:val="78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2A14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empo_m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52563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FC2EA0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98EB28" w14:textId="77777777" w:rsidR="00E70341" w:rsidRPr="00D43894"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C82247C"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Tiempo que lleva el usuario conectado al sistema en el mes.</w:t>
            </w:r>
          </w:p>
        </w:tc>
      </w:tr>
    </w:tbl>
    <w:p w14:paraId="4184DAF4" w14:textId="390F5843" w:rsidR="00575BF8" w:rsidRDefault="00575BF8">
      <w:pPr>
        <w:pStyle w:val="Descripcin"/>
      </w:pPr>
      <w:bookmarkStart w:id="183" w:name="_Toc54086321"/>
      <w:bookmarkStart w:id="184" w:name="_Toc53861735"/>
      <w:r>
        <w:t xml:space="preserve">Tabla </w:t>
      </w:r>
      <w:r w:rsidR="00C93D98">
        <w:fldChar w:fldCharType="begin"/>
      </w:r>
      <w:r w:rsidR="00C93D98">
        <w:instrText xml:space="preserve"> SEQ Tabla \* ARABIC </w:instrText>
      </w:r>
      <w:r w:rsidR="00C93D98">
        <w:fldChar w:fldCharType="separate"/>
      </w:r>
      <w:r w:rsidR="00214939">
        <w:rPr>
          <w:noProof/>
        </w:rPr>
        <w:t>23</w:t>
      </w:r>
      <w:r w:rsidR="00C93D98">
        <w:rPr>
          <w:noProof/>
        </w:rPr>
        <w:fldChar w:fldCharType="end"/>
      </w:r>
      <w:r>
        <w:t xml:space="preserve"> Explicación de la tabla cuenta</w:t>
      </w:r>
      <w:bookmarkEnd w:id="183"/>
    </w:p>
    <w:p w14:paraId="4883ED2B" w14:textId="77777777" w:rsidR="00E70341" w:rsidRPr="00633EE9" w:rsidRDefault="00E70341" w:rsidP="00E70341">
      <w:pPr>
        <w:pStyle w:val="Ttulo4"/>
      </w:pPr>
      <w:bookmarkStart w:id="185" w:name="_Toc54088315"/>
      <w:r w:rsidRPr="00633EE9">
        <w:t>Índices</w:t>
      </w:r>
      <w:bookmarkEnd w:id="184"/>
      <w:bookmarkEnd w:id="185"/>
    </w:p>
    <w:tbl>
      <w:tblPr>
        <w:tblW w:w="955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388"/>
        <w:gridCol w:w="759"/>
        <w:gridCol w:w="1228"/>
        <w:gridCol w:w="629"/>
        <w:gridCol w:w="4550"/>
      </w:tblGrid>
      <w:tr w:rsidR="00E70341" w:rsidRPr="00D43894" w14:paraId="4668EA5F" w14:textId="77777777" w:rsidTr="00E70341">
        <w:trPr>
          <w:trHeight w:val="569"/>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2E551B"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4838F0C"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13BFE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EB72856"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935678"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w:t>
            </w:r>
          </w:p>
        </w:tc>
      </w:tr>
      <w:tr w:rsidR="00E70341" w:rsidRPr="00D43894" w14:paraId="0022A951"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F421D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C415F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8AA5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01CF1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733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 xml:space="preserve">Clave primaria de la tabla </w:t>
            </w:r>
          </w:p>
        </w:tc>
      </w:tr>
      <w:tr w:rsidR="00E70341" w:rsidRPr="00D43894" w14:paraId="731CBB65" w14:textId="77777777" w:rsidTr="00E70341">
        <w:trPr>
          <w:trHeight w:val="53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C6468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k_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8D0C3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1AEB1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userna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BA43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AAEE891" w14:textId="77777777" w:rsidR="00E70341" w:rsidRPr="00D43894" w:rsidRDefault="00E70341" w:rsidP="00575BF8">
            <w:pPr>
              <w:keepNext/>
              <w:spacing w:after="0" w:line="240" w:lineRule="auto"/>
              <w:rPr>
                <w:rFonts w:eastAsia="Times New Roman" w:cs="Arial"/>
                <w:color w:val="000000"/>
                <w:lang w:eastAsia="es-CO"/>
              </w:rPr>
            </w:pPr>
            <w:r w:rsidRPr="00D43894">
              <w:rPr>
                <w:rFonts w:eastAsia="Times New Roman" w:cs="Arial"/>
                <w:color w:val="000000"/>
                <w:lang w:eastAsia="es-CO"/>
              </w:rPr>
              <w:t>Dato único e irrepetible en todo el sistema.</w:t>
            </w:r>
          </w:p>
        </w:tc>
      </w:tr>
    </w:tbl>
    <w:p w14:paraId="304DFECA" w14:textId="1F794F28" w:rsidR="00E70341" w:rsidRDefault="00575BF8" w:rsidP="00575BF8">
      <w:pPr>
        <w:pStyle w:val="Descripcin"/>
      </w:pPr>
      <w:bookmarkStart w:id="186" w:name="_Toc54086322"/>
      <w:r>
        <w:t xml:space="preserve">Tabla </w:t>
      </w:r>
      <w:r w:rsidR="00C93D98">
        <w:fldChar w:fldCharType="begin"/>
      </w:r>
      <w:r w:rsidR="00C93D98">
        <w:instrText xml:space="preserve"> SEQ Tabla \* ARABIC </w:instrText>
      </w:r>
      <w:r w:rsidR="00C93D98">
        <w:fldChar w:fldCharType="separate"/>
      </w:r>
      <w:r w:rsidR="00214939">
        <w:rPr>
          <w:noProof/>
        </w:rPr>
        <w:t>24</w:t>
      </w:r>
      <w:r w:rsidR="00C93D98">
        <w:rPr>
          <w:noProof/>
        </w:rPr>
        <w:fldChar w:fldCharType="end"/>
      </w:r>
      <w:r>
        <w:t xml:space="preserve"> Explicación de los índices de la tabla cuenta</w:t>
      </w:r>
      <w:bookmarkEnd w:id="186"/>
    </w:p>
    <w:p w14:paraId="3B3450D8" w14:textId="77777777" w:rsidR="00E70341" w:rsidRPr="00E30164" w:rsidRDefault="00E70341" w:rsidP="00E70341">
      <w:pPr>
        <w:pStyle w:val="Ttulo3"/>
        <w:rPr>
          <w:rFonts w:cs="Arial"/>
          <w:b/>
          <w:bCs/>
        </w:rPr>
      </w:pPr>
      <w:bookmarkStart w:id="187" w:name="_Toc53861736"/>
      <w:bookmarkStart w:id="188" w:name="_Toc54088316"/>
      <w:r w:rsidRPr="00AA4FB0">
        <w:t>Empleado</w:t>
      </w:r>
      <w:bookmarkEnd w:id="187"/>
      <w:bookmarkEnd w:id="188"/>
    </w:p>
    <w:p w14:paraId="610E308E" w14:textId="77777777" w:rsidR="00E70341" w:rsidRPr="00AA4FB0" w:rsidRDefault="00E70341" w:rsidP="00E70341">
      <w:pPr>
        <w:rPr>
          <w:rFonts w:cs="Arial"/>
        </w:rPr>
      </w:pPr>
      <w:r w:rsidRPr="00AA4FB0">
        <w:rPr>
          <w:rFonts w:cs="Arial"/>
        </w:rPr>
        <w:t>Esta tabla almacenara los datos personales de cada uno de los empleados de las empresas.</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035"/>
        <w:gridCol w:w="1334"/>
        <w:gridCol w:w="629"/>
        <w:gridCol w:w="1010"/>
        <w:gridCol w:w="3616"/>
      </w:tblGrid>
      <w:tr w:rsidR="00E70341" w:rsidRPr="00D43894" w14:paraId="1B900CDE"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69995D"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563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2D8691" w14:textId="77777777" w:rsidR="00E70341" w:rsidRPr="00D43894"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D43894" w14:paraId="484EC38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A703A"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C010CD"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156FF"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Nulo</w:t>
            </w:r>
          </w:p>
        </w:tc>
        <w:tc>
          <w:tcPr>
            <w:tcW w:w="101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836AA7"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Enlaces a</w:t>
            </w:r>
          </w:p>
        </w:tc>
        <w:tc>
          <w:tcPr>
            <w:tcW w:w="399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09F3F5E" w14:textId="77777777" w:rsidR="00E70341" w:rsidRPr="00D43894" w:rsidRDefault="00E70341" w:rsidP="00E70341">
            <w:pPr>
              <w:spacing w:after="0" w:line="240" w:lineRule="auto"/>
              <w:rPr>
                <w:rFonts w:eastAsia="Times New Roman" w:cs="Arial"/>
                <w:b/>
                <w:bCs/>
                <w:color w:val="000000"/>
                <w:sz w:val="24"/>
                <w:szCs w:val="24"/>
                <w:lang w:eastAsia="es-CO"/>
              </w:rPr>
            </w:pPr>
            <w:r w:rsidRPr="00D43894">
              <w:rPr>
                <w:rFonts w:eastAsia="Times New Roman" w:cs="Arial"/>
                <w:b/>
                <w:bCs/>
                <w:color w:val="000000"/>
                <w:sz w:val="24"/>
                <w:szCs w:val="24"/>
                <w:lang w:eastAsia="es-CO"/>
              </w:rPr>
              <w:t>Comentarios</w:t>
            </w:r>
          </w:p>
        </w:tc>
      </w:tr>
      <w:tr w:rsidR="00E70341" w:rsidRPr="00D43894" w14:paraId="524146C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B0E0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documento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C96C90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AB78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0450C63"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8FE5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10 dígitos en el cual se almacenará el número del documento de a cada persona. Dato único.</w:t>
            </w:r>
          </w:p>
        </w:tc>
      </w:tr>
      <w:tr w:rsidR="00E70341" w:rsidRPr="00D43894" w14:paraId="75FD212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45734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C65022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0F65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41F8F"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B73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tipo de documento de cada persona (Cedula de ciudadanía, Pasaporte, cedula de Extranjería)</w:t>
            </w:r>
          </w:p>
        </w:tc>
      </w:tr>
      <w:tr w:rsidR="00E70341" w:rsidRPr="00D43894" w14:paraId="45FC572F"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6D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89A2C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35F71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552EE8"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F5564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w:t>
            </w:r>
            <w:r w:rsidRPr="00D43894">
              <w:rPr>
                <w:rFonts w:eastAsia="Times New Roman" w:cs="Arial"/>
                <w:lang w:eastAsia="es-CO"/>
              </w:rPr>
              <w:lastRenderedPageBreak/>
              <w:t>donde se almacenará los nombres del empleado</w:t>
            </w:r>
          </w:p>
        </w:tc>
      </w:tr>
      <w:tr w:rsidR="00E70341" w:rsidRPr="00D43894" w14:paraId="3C988BE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A97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apelli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E22E1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0EDA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EC0DD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DC9DA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os apellidos del empleado</w:t>
            </w:r>
          </w:p>
        </w:tc>
      </w:tr>
      <w:tr w:rsidR="00E70341" w:rsidRPr="00D43894" w14:paraId="3CCDB4C4"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3CB36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_nacimi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BC3C8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6A0D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9A37BF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D72C5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ipo fecha, en donde se almacenará el día, mes y año de nacimiento de cada empleado.</w:t>
            </w:r>
          </w:p>
        </w:tc>
      </w:tr>
      <w:tr w:rsidR="00E70341" w:rsidRPr="00D43894" w14:paraId="4B60721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A9C99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4C8C61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649A1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78BC4D"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DC9C2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ígitos en donde se almacenará la edad de los empleados</w:t>
            </w:r>
          </w:p>
        </w:tc>
      </w:tr>
      <w:tr w:rsidR="00E70341" w:rsidRPr="00D43894" w14:paraId="1387398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06C7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rreo_electron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52D15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A01CD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7EFF2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D0F6AF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correo electrónico de cada uno de los empleados. (Debería ser un dato unico)</w:t>
            </w:r>
          </w:p>
        </w:tc>
      </w:tr>
      <w:tr w:rsidR="00E70341" w:rsidRPr="00D43894" w14:paraId="535EAF0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5B5F7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E1400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63027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61B371"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DE2B3"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10 dígitos, en donde se almacenará el número de teléfono o celular del empleado. (Debería ser un dato único)</w:t>
            </w:r>
          </w:p>
        </w:tc>
      </w:tr>
      <w:tr w:rsidR="00E70341" w:rsidRPr="00D43894" w14:paraId="18CADCE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6DED7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E3B0DF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92ED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AF548C"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4B460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de residencia del empleado.</w:t>
            </w:r>
          </w:p>
        </w:tc>
      </w:tr>
      <w:tr w:rsidR="00E70341" w:rsidRPr="00D43894" w14:paraId="68BE963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8959A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40CC9B"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F642F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37304"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103B4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ciudad de residencia del empleado.</w:t>
            </w:r>
          </w:p>
        </w:tc>
      </w:tr>
      <w:tr w:rsidR="00E70341" w:rsidRPr="00D43894" w14:paraId="4DD578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29689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acional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430C5E1"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404E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01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D0CA7" w14:textId="77777777" w:rsidR="00E70341" w:rsidRPr="00D43894" w:rsidRDefault="00E70341" w:rsidP="00E70341">
            <w:pPr>
              <w:spacing w:after="0" w:line="240" w:lineRule="auto"/>
              <w:rPr>
                <w:rFonts w:eastAsia="Times New Roman" w:cs="Arial"/>
                <w:lang w:eastAsia="es-CO"/>
              </w:rPr>
            </w:pPr>
          </w:p>
        </w:tc>
        <w:tc>
          <w:tcPr>
            <w:tcW w:w="399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3B2A60" w14:textId="77777777" w:rsidR="00E70341" w:rsidRPr="00D43894" w:rsidRDefault="00E70341" w:rsidP="00575BF8">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nacionalidad del empleado.</w:t>
            </w:r>
          </w:p>
        </w:tc>
      </w:tr>
    </w:tbl>
    <w:p w14:paraId="4282FF76" w14:textId="61C65011" w:rsidR="00575BF8" w:rsidRDefault="00575BF8">
      <w:pPr>
        <w:pStyle w:val="Descripcin"/>
      </w:pPr>
      <w:bookmarkStart w:id="189" w:name="_Toc54086323"/>
      <w:bookmarkStart w:id="190" w:name="_Toc53861737"/>
      <w:r>
        <w:t xml:space="preserve">Tabla </w:t>
      </w:r>
      <w:r w:rsidR="00C93D98">
        <w:fldChar w:fldCharType="begin"/>
      </w:r>
      <w:r w:rsidR="00C93D98">
        <w:instrText xml:space="preserve"> SEQ Tabla \* ARABIC </w:instrText>
      </w:r>
      <w:r w:rsidR="00C93D98">
        <w:fldChar w:fldCharType="separate"/>
      </w:r>
      <w:r w:rsidR="00214939">
        <w:rPr>
          <w:noProof/>
        </w:rPr>
        <w:t>25</w:t>
      </w:r>
      <w:r w:rsidR="00C93D98">
        <w:rPr>
          <w:noProof/>
        </w:rPr>
        <w:fldChar w:fldCharType="end"/>
      </w:r>
      <w:r>
        <w:t xml:space="preserve"> Explicación de la tabla empleado</w:t>
      </w:r>
      <w:bookmarkEnd w:id="189"/>
    </w:p>
    <w:p w14:paraId="1170EF68" w14:textId="77777777" w:rsidR="00E70341" w:rsidRPr="00AA4FB0" w:rsidRDefault="00E70341" w:rsidP="00E70341">
      <w:pPr>
        <w:pStyle w:val="Ttulo4"/>
      </w:pPr>
      <w:bookmarkStart w:id="191" w:name="_Toc54088317"/>
      <w:r w:rsidRPr="00AA4FB0">
        <w:lastRenderedPageBreak/>
        <w:t>Índices</w:t>
      </w:r>
      <w:bookmarkEnd w:id="190"/>
      <w:bookmarkEnd w:id="191"/>
    </w:p>
    <w:tbl>
      <w:tblPr>
        <w:tblW w:w="969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0"/>
        <w:gridCol w:w="686"/>
        <w:gridCol w:w="759"/>
        <w:gridCol w:w="1954"/>
        <w:gridCol w:w="629"/>
        <w:gridCol w:w="4107"/>
      </w:tblGrid>
      <w:tr w:rsidR="00E70341" w:rsidRPr="00AA4FB0" w14:paraId="7346C51A" w14:textId="77777777" w:rsidTr="00E70341">
        <w:trPr>
          <w:trHeight w:val="48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9D291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3D6B8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B5332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B1EB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1A6CA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1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BA47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2FE674E" w14:textId="77777777" w:rsidTr="00E70341">
        <w:trPr>
          <w:trHeight w:val="89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045EA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B0B97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BTRE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C6C62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AC45B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docum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FB7A3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1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8D3A32"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empleado, será identificado por medio del número del documento de identidad de cada empleado</w:t>
            </w:r>
          </w:p>
        </w:tc>
      </w:tr>
    </w:tbl>
    <w:p w14:paraId="54CDFEB1" w14:textId="3968BFA2" w:rsidR="00E70341" w:rsidRDefault="004513BC" w:rsidP="004513BC">
      <w:pPr>
        <w:pStyle w:val="Descripcin"/>
      </w:pPr>
      <w:bookmarkStart w:id="192" w:name="_Toc54086324"/>
      <w:r>
        <w:t xml:space="preserve">Tabla </w:t>
      </w:r>
      <w:r w:rsidR="00C93D98">
        <w:fldChar w:fldCharType="begin"/>
      </w:r>
      <w:r w:rsidR="00C93D98">
        <w:instrText xml:space="preserve"> SEQ Tabla \* ARABIC </w:instrText>
      </w:r>
      <w:r w:rsidR="00C93D98">
        <w:fldChar w:fldCharType="separate"/>
      </w:r>
      <w:r w:rsidR="00214939">
        <w:rPr>
          <w:noProof/>
        </w:rPr>
        <w:t>26</w:t>
      </w:r>
      <w:r w:rsidR="00C93D98">
        <w:rPr>
          <w:noProof/>
        </w:rPr>
        <w:fldChar w:fldCharType="end"/>
      </w:r>
      <w:r>
        <w:t xml:space="preserve"> Explicación de los índices de la tabla empleado</w:t>
      </w:r>
      <w:bookmarkEnd w:id="192"/>
    </w:p>
    <w:p w14:paraId="7DB0A097" w14:textId="77777777" w:rsidR="00E70341" w:rsidRPr="00E6004D" w:rsidRDefault="00E70341" w:rsidP="00E70341">
      <w:pPr>
        <w:pStyle w:val="Ttulo3"/>
        <w:rPr>
          <w:b/>
          <w:bCs/>
        </w:rPr>
      </w:pPr>
      <w:bookmarkStart w:id="193" w:name="_Toc53861738"/>
      <w:bookmarkStart w:id="194" w:name="_Toc54088318"/>
      <w:r>
        <w:t>E</w:t>
      </w:r>
      <w:r w:rsidRPr="00AA4FB0">
        <w:t>mpresa</w:t>
      </w:r>
      <w:bookmarkEnd w:id="193"/>
      <w:bookmarkEnd w:id="194"/>
    </w:p>
    <w:p w14:paraId="7C0DCE51" w14:textId="77777777" w:rsidR="00E70341" w:rsidRPr="00AA4FB0" w:rsidRDefault="00E70341" w:rsidP="00E70341">
      <w:r>
        <w:t>En esta tabla de almacenaran todos los datos sobre las empresas las cuales tengan contratado los servicios de APPAUSA.</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34"/>
        <w:gridCol w:w="1334"/>
        <w:gridCol w:w="629"/>
        <w:gridCol w:w="994"/>
        <w:gridCol w:w="4675"/>
      </w:tblGrid>
      <w:tr w:rsidR="00E70341" w:rsidRPr="00AA4FB0" w14:paraId="1C690CA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8B0F73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009"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096B5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003013E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517474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1706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58993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8FA17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4968"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5E27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5CDFCC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F77A72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C5587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28D37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4FBC9"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BFE0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IT por el medio se identifica cada empresa. Dato único e irrepetible</w:t>
            </w:r>
          </w:p>
        </w:tc>
      </w:tr>
      <w:tr w:rsidR="00E70341" w:rsidRPr="00D43894" w14:paraId="38416B5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66759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BB11C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A4ED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83495E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66D6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empresa.</w:t>
            </w:r>
          </w:p>
        </w:tc>
      </w:tr>
      <w:tr w:rsidR="00E70341" w:rsidRPr="00D43894" w14:paraId="62DCBAA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0C092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6C4B9D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1976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96B1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BF02D6"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la dirección en donde se encuentra la sede de la empresa.</w:t>
            </w:r>
          </w:p>
        </w:tc>
      </w:tr>
      <w:tr w:rsidR="00E70341" w:rsidRPr="00D43894" w14:paraId="76182F3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F0D2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iu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C6CB2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6BE87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C2D707"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01CA8"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caracteres en donde se almacenará el nombre de la ciudad en donde se encuentra la empresa.</w:t>
            </w:r>
          </w:p>
        </w:tc>
      </w:tr>
      <w:tr w:rsidR="00E70341" w:rsidRPr="00D43894" w14:paraId="77083FD2"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D78D0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49DC6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2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8F7E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6AC091"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16A533E"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20 caracteres en donde se almacenará el número de teléfono de empresa (EXT, Opciones)</w:t>
            </w:r>
          </w:p>
        </w:tc>
      </w:tr>
      <w:tr w:rsidR="00E70341" w:rsidRPr="00D43894" w14:paraId="41B35C8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85546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rreo_electronic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02AEB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61D3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AB1CC"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13C6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caracteres en donde se almacena el correo electrónico por medio del cual nos podemos poner en Contacto con la empresa. </w:t>
            </w:r>
          </w:p>
        </w:tc>
      </w:tr>
      <w:tr w:rsidR="00E70341" w:rsidRPr="00D43894" w14:paraId="609CDC5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F208F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descrip_empres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4E44E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B6C1C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34403D"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913B4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definida, en el cual se puede ingresar una descripción sobre la empresa, sus actividades, objetivos, etc.</w:t>
            </w:r>
          </w:p>
        </w:tc>
      </w:tr>
      <w:tr w:rsidR="00E70341" w:rsidRPr="00D43894" w14:paraId="5BC7F2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BD56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um_empleado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B82A4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3BA36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4F8F260"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7710AF"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3 dígitos, en donde se almacenará la cantidad empleados de cada empresa</w:t>
            </w:r>
          </w:p>
        </w:tc>
      </w:tr>
      <w:tr w:rsidR="00E70341" w:rsidRPr="00D43894" w14:paraId="60283C0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A271B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F0D99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D7349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0A59EE" w14:textId="77777777" w:rsidR="00E70341" w:rsidRPr="00D43894" w:rsidRDefault="00E70341" w:rsidP="00E70341">
            <w:pPr>
              <w:spacing w:after="0" w:line="240" w:lineRule="auto"/>
              <w:rPr>
                <w:rFonts w:eastAsia="Times New Roman" w:cs="Arial"/>
                <w:lang w:eastAsia="es-CO"/>
              </w:rPr>
            </w:pPr>
          </w:p>
        </w:tc>
        <w:tc>
          <w:tcPr>
            <w:tcW w:w="4968"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28D2B5"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45, en donde se almacenará el tipo de empresa, dependiendo de su actividad.</w:t>
            </w:r>
          </w:p>
        </w:tc>
      </w:tr>
    </w:tbl>
    <w:p w14:paraId="4811CA49" w14:textId="42073935" w:rsidR="004513BC" w:rsidRDefault="004513BC">
      <w:pPr>
        <w:pStyle w:val="Descripcin"/>
      </w:pPr>
      <w:bookmarkStart w:id="195" w:name="_Toc54086325"/>
      <w:bookmarkStart w:id="196" w:name="_Toc53861739"/>
      <w:r>
        <w:t xml:space="preserve">Tabla </w:t>
      </w:r>
      <w:r w:rsidR="00C93D98">
        <w:fldChar w:fldCharType="begin"/>
      </w:r>
      <w:r w:rsidR="00C93D98">
        <w:instrText xml:space="preserve"> SEQ Tabla \* ARABIC </w:instrText>
      </w:r>
      <w:r w:rsidR="00C93D98">
        <w:fldChar w:fldCharType="separate"/>
      </w:r>
      <w:r w:rsidR="00214939">
        <w:rPr>
          <w:noProof/>
        </w:rPr>
        <w:t>27</w:t>
      </w:r>
      <w:r w:rsidR="00C93D98">
        <w:rPr>
          <w:noProof/>
        </w:rPr>
        <w:fldChar w:fldCharType="end"/>
      </w:r>
      <w:r>
        <w:t xml:space="preserve"> Explicación de la tabla Empresa</w:t>
      </w:r>
      <w:bookmarkEnd w:id="195"/>
    </w:p>
    <w:p w14:paraId="02939CF5" w14:textId="77777777" w:rsidR="00E70341" w:rsidRPr="00AA4FB0" w:rsidRDefault="00E70341" w:rsidP="00E70341">
      <w:pPr>
        <w:pStyle w:val="Ttulo4"/>
      </w:pPr>
      <w:bookmarkStart w:id="197" w:name="_Toc54088319"/>
      <w:r w:rsidRPr="00AA4FB0">
        <w:t>Índices</w:t>
      </w:r>
      <w:bookmarkEnd w:id="196"/>
      <w:bookmarkEnd w:id="197"/>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09"/>
        <w:gridCol w:w="878"/>
        <w:gridCol w:w="1350"/>
        <w:gridCol w:w="728"/>
        <w:gridCol w:w="4001"/>
      </w:tblGrid>
      <w:tr w:rsidR="00E70341" w:rsidRPr="00AA4FB0" w14:paraId="256E95F8" w14:textId="77777777" w:rsidTr="00E70341">
        <w:trPr>
          <w:trHeight w:val="33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3F9104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F1A9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F0C48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0B03B7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00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4E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11C3CC6" w14:textId="77777777" w:rsidTr="00E70341">
        <w:trPr>
          <w:trHeight w:val="8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7C039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6A2900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7CEE2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A420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00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E543FB0"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empresa será identificada por la cadena de caracteres del NIT.</w:t>
            </w:r>
          </w:p>
        </w:tc>
      </w:tr>
    </w:tbl>
    <w:p w14:paraId="235438E5" w14:textId="7E530AAA" w:rsidR="00E70341" w:rsidRDefault="004513BC" w:rsidP="004513BC">
      <w:pPr>
        <w:pStyle w:val="Descripcin"/>
      </w:pPr>
      <w:bookmarkStart w:id="198" w:name="_Toc54086326"/>
      <w:r>
        <w:t xml:space="preserve">Tabla </w:t>
      </w:r>
      <w:r w:rsidR="00C93D98">
        <w:fldChar w:fldCharType="begin"/>
      </w:r>
      <w:r w:rsidR="00C93D98">
        <w:instrText xml:space="preserve"> SEQ Tabla \* ARABIC </w:instrText>
      </w:r>
      <w:r w:rsidR="00C93D98">
        <w:fldChar w:fldCharType="separate"/>
      </w:r>
      <w:r w:rsidR="00214939">
        <w:rPr>
          <w:noProof/>
        </w:rPr>
        <w:t>28</w:t>
      </w:r>
      <w:r w:rsidR="00C93D98">
        <w:rPr>
          <w:noProof/>
        </w:rPr>
        <w:fldChar w:fldCharType="end"/>
      </w:r>
      <w:r>
        <w:t xml:space="preserve"> Explicación de los índices de la tabla empresa</w:t>
      </w:r>
      <w:bookmarkEnd w:id="198"/>
    </w:p>
    <w:p w14:paraId="71176F2C" w14:textId="77777777" w:rsidR="00E70341" w:rsidRPr="00E6004D" w:rsidRDefault="00E70341" w:rsidP="00E70341">
      <w:pPr>
        <w:pStyle w:val="Ttulo3"/>
        <w:rPr>
          <w:b/>
          <w:bCs/>
        </w:rPr>
      </w:pPr>
      <w:bookmarkStart w:id="199" w:name="_Toc53861740"/>
      <w:bookmarkStart w:id="200" w:name="_Toc54088320"/>
      <w:r>
        <w:t>E</w:t>
      </w:r>
      <w:r w:rsidRPr="00AA4FB0">
        <w:t>ntidad</w:t>
      </w:r>
      <w:bookmarkEnd w:id="199"/>
      <w:bookmarkEnd w:id="200"/>
    </w:p>
    <w:p w14:paraId="2B10DDDA" w14:textId="77777777" w:rsidR="00E70341" w:rsidRPr="00AA4FB0" w:rsidRDefault="00E70341" w:rsidP="00E70341">
      <w:pPr>
        <w:rPr>
          <w:b/>
          <w:bCs/>
        </w:rPr>
      </w:pPr>
      <w:r>
        <w:t>En esta tabla se almacenan todos los datos de las entidades las cuales tengan contrato con cada una de las empresas, tales como EPS, ARL, fondos de pensiones y caja de compensación, de este modo se tendrá acceso oportuno a la información de cada entidad dado sea el caso que sea requerido.</w:t>
      </w:r>
    </w:p>
    <w:tbl>
      <w:tblPr>
        <w:tblW w:w="962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24"/>
        <w:gridCol w:w="1334"/>
        <w:gridCol w:w="629"/>
        <w:gridCol w:w="1128"/>
        <w:gridCol w:w="5009"/>
      </w:tblGrid>
      <w:tr w:rsidR="00E70341" w:rsidRPr="00AA4FB0" w14:paraId="2105F957" w14:textId="77777777" w:rsidTr="00E70341">
        <w:tc>
          <w:tcPr>
            <w:tcW w:w="340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11BB93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1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F9CE4E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EAB47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3B31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2E3427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379A76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18AC0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500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8D7C6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499169E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1B124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098F2B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17)</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A4A7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BEBDA6"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7E691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17, en la cual se va a almacenar el NIT por medio del cual se identifica a cada entidad.</w:t>
            </w:r>
          </w:p>
        </w:tc>
      </w:tr>
      <w:tr w:rsidR="00E70341" w:rsidRPr="00AA4FB0" w14:paraId="5FC9EB2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98634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25D35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29990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E1900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5ED2CD"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almacenará el nombre de cada entidad.</w:t>
            </w:r>
          </w:p>
        </w:tc>
      </w:tr>
      <w:tr w:rsidR="00E70341" w:rsidRPr="00AA4FB0" w14:paraId="71272AA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4EE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1F7E0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33114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2BEF12"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F6A8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tipo de entidad (ARL, EPS, Caja de compensación o Fondo de pensiones)</w:t>
            </w:r>
          </w:p>
        </w:tc>
      </w:tr>
      <w:tr w:rsidR="00E70341" w:rsidRPr="00AA4FB0" w14:paraId="37B343A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9BAEB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elefo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8B8ED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F44D9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05242A5"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D3A02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Valor entero de 10 dígitos, en el cual se va a almacenar el número de teléfono de contacto de cada entidad. </w:t>
            </w:r>
          </w:p>
        </w:tc>
      </w:tr>
      <w:tr w:rsidR="00E70341" w:rsidRPr="00AA4FB0" w14:paraId="6F58552C"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336DE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direc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F4023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04A4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25FF1C"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B8B08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la dirección de la sede a la cual se debe acudir de cada entidad.</w:t>
            </w:r>
          </w:p>
        </w:tc>
      </w:tr>
      <w:tr w:rsidR="00E70341" w:rsidRPr="00AA4FB0" w14:paraId="1675AF5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C8730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mai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F242C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F918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9D2CD" w14:textId="77777777" w:rsidR="00E70341" w:rsidRPr="00D43894" w:rsidRDefault="00E70341" w:rsidP="00E70341">
            <w:pPr>
              <w:spacing w:after="0" w:line="240" w:lineRule="auto"/>
              <w:rPr>
                <w:rFonts w:eastAsia="Times New Roman" w:cs="Arial"/>
                <w:lang w:eastAsia="es-CO"/>
              </w:rPr>
            </w:pPr>
          </w:p>
        </w:tc>
        <w:tc>
          <w:tcPr>
            <w:tcW w:w="500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888E2E7" w14:textId="77777777" w:rsidR="00E70341" w:rsidRPr="00D43894" w:rsidRDefault="00E70341" w:rsidP="004513BC">
            <w:pPr>
              <w:keepNext/>
              <w:spacing w:after="0" w:line="240" w:lineRule="auto"/>
              <w:rPr>
                <w:rFonts w:eastAsia="Times New Roman" w:cs="Arial"/>
                <w:lang w:eastAsia="es-CO"/>
              </w:rPr>
            </w:pPr>
            <w:r w:rsidRPr="00D43894">
              <w:rPr>
                <w:rFonts w:eastAsia="Times New Roman" w:cs="Arial"/>
                <w:lang w:eastAsia="es-CO"/>
              </w:rPr>
              <w:t>Cadena de caracteres de longitud máxima de 45, en donde se almacenará el correo de contacto de cada entidad, dado sea el caso que se requiera contactar con esta.</w:t>
            </w:r>
          </w:p>
        </w:tc>
      </w:tr>
    </w:tbl>
    <w:p w14:paraId="026B5048" w14:textId="5BA323BA" w:rsidR="004513BC" w:rsidRDefault="004513BC">
      <w:pPr>
        <w:pStyle w:val="Descripcin"/>
      </w:pPr>
      <w:bookmarkStart w:id="201" w:name="_Toc54086327"/>
      <w:bookmarkStart w:id="202" w:name="_Toc53861741"/>
      <w:r>
        <w:t xml:space="preserve">Tabla </w:t>
      </w:r>
      <w:r w:rsidR="00C93D98">
        <w:fldChar w:fldCharType="begin"/>
      </w:r>
      <w:r w:rsidR="00C93D98">
        <w:instrText xml:space="preserve"> SEQ Tabla \* ARABIC </w:instrText>
      </w:r>
      <w:r w:rsidR="00C93D98">
        <w:fldChar w:fldCharType="separate"/>
      </w:r>
      <w:r w:rsidR="00214939">
        <w:rPr>
          <w:noProof/>
        </w:rPr>
        <w:t>29</w:t>
      </w:r>
      <w:r w:rsidR="00C93D98">
        <w:rPr>
          <w:noProof/>
        </w:rPr>
        <w:fldChar w:fldCharType="end"/>
      </w:r>
      <w:r>
        <w:t xml:space="preserve"> Explicación de la tabla entidad</w:t>
      </w:r>
      <w:bookmarkEnd w:id="201"/>
    </w:p>
    <w:p w14:paraId="3BD4FE11" w14:textId="77777777" w:rsidR="00E70341" w:rsidRPr="00AA4FB0" w:rsidRDefault="00E70341" w:rsidP="00E70341">
      <w:pPr>
        <w:pStyle w:val="Ttulo4"/>
      </w:pPr>
      <w:bookmarkStart w:id="203" w:name="_Toc54088321"/>
      <w:r w:rsidRPr="00AA4FB0">
        <w:t>Índices</w:t>
      </w:r>
      <w:bookmarkEnd w:id="202"/>
      <w:bookmarkEnd w:id="203"/>
    </w:p>
    <w:tbl>
      <w:tblPr>
        <w:tblW w:w="951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63"/>
        <w:gridCol w:w="801"/>
        <w:gridCol w:w="1232"/>
        <w:gridCol w:w="664"/>
        <w:gridCol w:w="4254"/>
      </w:tblGrid>
      <w:tr w:rsidR="00E70341" w:rsidRPr="00AA4FB0" w14:paraId="2F528B0A" w14:textId="77777777" w:rsidTr="00E70341">
        <w:trPr>
          <w:trHeight w:val="25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239B0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1FE647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761AAE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E6799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425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D3AA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6F2F932E" w14:textId="77777777" w:rsidTr="00E70341">
        <w:trPr>
          <w:trHeight w:val="67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ACD9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E134A7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1C91E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i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15CF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425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D14ACD"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ada registro de una entidad se identificará por el valor ingresado del NIT de la entidad.</w:t>
            </w:r>
          </w:p>
        </w:tc>
      </w:tr>
    </w:tbl>
    <w:p w14:paraId="0F2E3D75" w14:textId="51353DD1" w:rsidR="00E70341" w:rsidRDefault="004513BC" w:rsidP="004513BC">
      <w:pPr>
        <w:pStyle w:val="Descripcin"/>
      </w:pPr>
      <w:bookmarkStart w:id="204" w:name="_Toc54086328"/>
      <w:r>
        <w:t xml:space="preserve">Tabla </w:t>
      </w:r>
      <w:r w:rsidR="00C93D98">
        <w:fldChar w:fldCharType="begin"/>
      </w:r>
      <w:r w:rsidR="00C93D98">
        <w:instrText xml:space="preserve"> SEQ Tabla \* ARABIC </w:instrText>
      </w:r>
      <w:r w:rsidR="00C93D98">
        <w:fldChar w:fldCharType="separate"/>
      </w:r>
      <w:r w:rsidR="00214939">
        <w:rPr>
          <w:noProof/>
        </w:rPr>
        <w:t>30</w:t>
      </w:r>
      <w:r w:rsidR="00C93D98">
        <w:rPr>
          <w:noProof/>
        </w:rPr>
        <w:fldChar w:fldCharType="end"/>
      </w:r>
      <w:r>
        <w:t xml:space="preserve"> Explicación de los índices de la tabla entidad</w:t>
      </w:r>
      <w:bookmarkEnd w:id="204"/>
    </w:p>
    <w:p w14:paraId="7BF85AC9" w14:textId="77777777" w:rsidR="00E70341" w:rsidRPr="00E6004D" w:rsidRDefault="00E70341" w:rsidP="00E70341">
      <w:pPr>
        <w:pStyle w:val="Ttulo3"/>
        <w:rPr>
          <w:b/>
          <w:bCs/>
        </w:rPr>
      </w:pPr>
      <w:bookmarkStart w:id="205" w:name="_Toc53861742"/>
      <w:bookmarkStart w:id="206" w:name="_Toc54088322"/>
      <w:r>
        <w:t>I</w:t>
      </w:r>
      <w:r w:rsidRPr="00AA4FB0">
        <w:t>ncapacidad</w:t>
      </w:r>
      <w:bookmarkEnd w:id="205"/>
      <w:bookmarkEnd w:id="206"/>
    </w:p>
    <w:p w14:paraId="01BFD473" w14:textId="77777777" w:rsidR="00E70341" w:rsidRPr="00AA4FB0" w:rsidRDefault="00E70341" w:rsidP="00E70341">
      <w:r>
        <w:t>En esta tabla se guardarán los datos de las incapacidades de cada uno de los empleados, obteniendo datos sobre su estado médico, duración de la incapacidad y una consulta médica la cual verifique que se requiera dicha incapacidad.</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68"/>
        <w:gridCol w:w="1334"/>
        <w:gridCol w:w="629"/>
        <w:gridCol w:w="2076"/>
        <w:gridCol w:w="3123"/>
      </w:tblGrid>
      <w:tr w:rsidR="00E70341" w:rsidRPr="00AA4FB0" w14:paraId="42BA3D38"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3745E3F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F4770A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4B9B0A5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CB52C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C346A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F6C1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70802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F254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265922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E878E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2742DB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E0969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2694F8"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2DA025"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un máximo de 10 dígitos por medio del cual se identificará cada incapacidad.</w:t>
            </w:r>
          </w:p>
        </w:tc>
      </w:tr>
      <w:tr w:rsidR="00E70341" w:rsidRPr="00AA4FB0" w14:paraId="0460A6D9"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DA556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ici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F77F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E6F8E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E6C9F2"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DE2C92"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Fecha que indica el día, mes y año en el cual va a iniciar la incapacidad del empleado. </w:t>
            </w:r>
          </w:p>
        </w:tc>
      </w:tr>
      <w:tr w:rsidR="00E70341" w:rsidRPr="00AA4FB0" w14:paraId="19681E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ED83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in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4CABBE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88A9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A1A6C"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A4915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que indicia el día, mes y año en la cual va a terminar la incapacidad del empleado.</w:t>
            </w:r>
          </w:p>
        </w:tc>
      </w:tr>
      <w:tr w:rsidR="00E70341" w:rsidRPr="00AA4FB0" w14:paraId="2A9458EA"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A6EBB6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ndicaciones</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5183A5C"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838A0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A5307A3" w14:textId="77777777" w:rsidR="00E70341" w:rsidRPr="00D43894"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58AA9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mpo de texto sin longitud máxima, en el cual se almacenarán indicaciones relacionadas con el estado de salud referente a la incapacidad del empleado.</w:t>
            </w:r>
          </w:p>
        </w:tc>
      </w:tr>
      <w:tr w:rsidR="00E70341" w:rsidRPr="00AA4FB0" w14:paraId="282D02F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823D39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tipo_incapacida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780AE3"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467C8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C254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5A319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ena de caracteres de longitud máxima de 45, en la cual se va a almacenar un tipo de incapacidad por medio de la cual se va a regir dicho empleado. Este valor debe de existir en la tabla de tipo_incapacidad.</w:t>
            </w:r>
          </w:p>
        </w:tc>
      </w:tr>
      <w:tr w:rsidR="00E70341" w:rsidRPr="00AA4FB0" w14:paraId="18A55AF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D85FE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E4F3E5"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6D682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40FFA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69C6396"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6 caracteres, la cual identifica la consulta médica por medio de la cual se verifica el estado de salud el empleado y su necesidad de dicha incapacidad. Dicha consulta debe ya encontrase indexada en la tabla consulta_medica.</w:t>
            </w:r>
          </w:p>
        </w:tc>
      </w:tr>
    </w:tbl>
    <w:p w14:paraId="1E1A0972" w14:textId="5515FFB9" w:rsidR="004513BC" w:rsidRDefault="004513BC">
      <w:pPr>
        <w:pStyle w:val="Descripcin"/>
      </w:pPr>
      <w:bookmarkStart w:id="207" w:name="_Toc54086329"/>
      <w:bookmarkStart w:id="208" w:name="_Toc53861743"/>
      <w:r>
        <w:t xml:space="preserve">Tabla </w:t>
      </w:r>
      <w:r w:rsidR="00C93D98">
        <w:fldChar w:fldCharType="begin"/>
      </w:r>
      <w:r w:rsidR="00C93D98">
        <w:instrText xml:space="preserve"> SEQ Tabla \* ARABIC </w:instrText>
      </w:r>
      <w:r w:rsidR="00C93D98">
        <w:fldChar w:fldCharType="separate"/>
      </w:r>
      <w:r w:rsidR="00214939">
        <w:rPr>
          <w:noProof/>
        </w:rPr>
        <w:t>31</w:t>
      </w:r>
      <w:r w:rsidR="00C93D98">
        <w:rPr>
          <w:noProof/>
        </w:rPr>
        <w:fldChar w:fldCharType="end"/>
      </w:r>
      <w:r>
        <w:t xml:space="preserve"> Explicación de la tabla incapacidad</w:t>
      </w:r>
      <w:bookmarkEnd w:id="207"/>
    </w:p>
    <w:p w14:paraId="1AA09286" w14:textId="77777777" w:rsidR="00E70341" w:rsidRPr="00AA4FB0" w:rsidRDefault="00E70341" w:rsidP="00E70341">
      <w:pPr>
        <w:pStyle w:val="Ttulo4"/>
      </w:pPr>
      <w:bookmarkStart w:id="209" w:name="_Toc54088323"/>
      <w:r w:rsidRPr="00AA4FB0">
        <w:t>Índices</w:t>
      </w:r>
      <w:bookmarkEnd w:id="208"/>
      <w:bookmarkEnd w:id="209"/>
    </w:p>
    <w:tbl>
      <w:tblPr>
        <w:tblW w:w="9595"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3663"/>
        <w:gridCol w:w="787"/>
        <w:gridCol w:w="1307"/>
        <w:gridCol w:w="1289"/>
        <w:gridCol w:w="2549"/>
      </w:tblGrid>
      <w:tr w:rsidR="00E70341" w:rsidRPr="00AA4FB0" w14:paraId="710AC374" w14:textId="77777777" w:rsidTr="00E70341">
        <w:trPr>
          <w:trHeight w:val="561"/>
          <w:tblHeader/>
        </w:trPr>
        <w:tc>
          <w:tcPr>
            <w:tcW w:w="3663"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21E6C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78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9E96A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130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05D63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28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5F7BE2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4653D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012F46D" w14:textId="77777777" w:rsidTr="00E70341">
        <w:trPr>
          <w:trHeight w:val="1290"/>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F9385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F458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F2EA2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0CDB7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D4C382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incapacidad de los empleados, será identificado por medio del código.</w:t>
            </w:r>
          </w:p>
        </w:tc>
      </w:tr>
      <w:tr w:rsidR="00E70341" w:rsidRPr="00AA4FB0" w14:paraId="388C701B" w14:textId="77777777" w:rsidTr="00E70341">
        <w:trPr>
          <w:trHeight w:val="2307"/>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37E5B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incapacidad_tipo_idx</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74A1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730D0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incapacidad</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C6B82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93937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 el registro de la tabla tipo_incapacidad requerida para clasificar e identificar el tipo de incapacidad que requiere cada empleado en su caso.</w:t>
            </w:r>
          </w:p>
        </w:tc>
      </w:tr>
      <w:tr w:rsidR="00E70341" w:rsidRPr="00AA4FB0" w14:paraId="2BC5418B" w14:textId="77777777" w:rsidTr="00E70341">
        <w:trPr>
          <w:trHeight w:val="4099"/>
        </w:trPr>
        <w:tc>
          <w:tcPr>
            <w:tcW w:w="3663"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B580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k_incapacidad_consulta_medica_idx</w:t>
            </w:r>
          </w:p>
        </w:tc>
        <w:tc>
          <w:tcPr>
            <w:tcW w:w="78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1602A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0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7095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onsulta_medica</w:t>
            </w:r>
          </w:p>
        </w:tc>
        <w:tc>
          <w:tcPr>
            <w:tcW w:w="128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915483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800ED1"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puede identificar el registro de consulta médica realizada la cual validara el estado de salud del empleado y su necesidad de dicha incapacidad. Sin la consulta médica previamente indexada, no se puede generar la incapacidad del empleado.</w:t>
            </w:r>
          </w:p>
        </w:tc>
      </w:tr>
    </w:tbl>
    <w:p w14:paraId="49702E43" w14:textId="6B54D0B0" w:rsidR="00E70341" w:rsidRDefault="004513BC" w:rsidP="004513BC">
      <w:pPr>
        <w:pStyle w:val="Descripcin"/>
      </w:pPr>
      <w:bookmarkStart w:id="210" w:name="_Toc54086330"/>
      <w:r>
        <w:t xml:space="preserve">Tabla </w:t>
      </w:r>
      <w:r w:rsidR="00C93D98">
        <w:fldChar w:fldCharType="begin"/>
      </w:r>
      <w:r w:rsidR="00C93D98">
        <w:instrText xml:space="preserve"> SEQ Tabla \* ARABIC </w:instrText>
      </w:r>
      <w:r w:rsidR="00C93D98">
        <w:fldChar w:fldCharType="separate"/>
      </w:r>
      <w:r w:rsidR="00214939">
        <w:rPr>
          <w:noProof/>
        </w:rPr>
        <w:t>32</w:t>
      </w:r>
      <w:r w:rsidR="00C93D98">
        <w:rPr>
          <w:noProof/>
        </w:rPr>
        <w:fldChar w:fldCharType="end"/>
      </w:r>
      <w:r>
        <w:t xml:space="preserve"> Explicación de los índices de la tabla incapacidad</w:t>
      </w:r>
      <w:bookmarkEnd w:id="210"/>
    </w:p>
    <w:p w14:paraId="6FABA617" w14:textId="77777777" w:rsidR="00E70341" w:rsidRPr="00E6004D" w:rsidRDefault="00E70341" w:rsidP="00E70341">
      <w:pPr>
        <w:pStyle w:val="Ttulo3"/>
        <w:rPr>
          <w:b/>
          <w:bCs/>
        </w:rPr>
      </w:pPr>
      <w:bookmarkStart w:id="211" w:name="_Toc53861744"/>
      <w:bookmarkStart w:id="212" w:name="_Toc54088324"/>
      <w:r>
        <w:t>J</w:t>
      </w:r>
      <w:r w:rsidRPr="00AA4FB0">
        <w:t>uego</w:t>
      </w:r>
      <w:bookmarkEnd w:id="211"/>
      <w:bookmarkEnd w:id="212"/>
    </w:p>
    <w:p w14:paraId="270FB3D2" w14:textId="77777777" w:rsidR="00E70341" w:rsidRPr="00AA4FB0" w:rsidRDefault="00E70341" w:rsidP="00E70341">
      <w:r>
        <w:t>Tabla en la cual se almacenará la información de todos los juegos por medio de los cuales se van a realizar las actividades de pausas activas de cada uno de los empleados.</w:t>
      </w:r>
    </w:p>
    <w:tbl>
      <w:tblPr>
        <w:tblW w:w="9766" w:type="dxa"/>
        <w:tblBorders>
          <w:top w:val="single" w:sz="12" w:space="0" w:color="000000"/>
          <w:left w:val="single" w:sz="12" w:space="0" w:color="000000"/>
          <w:bottom w:val="single" w:sz="12" w:space="0" w:color="000000"/>
          <w:right w:val="single" w:sz="12"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524"/>
        <w:gridCol w:w="1324"/>
        <w:gridCol w:w="630"/>
        <w:gridCol w:w="1327"/>
        <w:gridCol w:w="1559"/>
        <w:gridCol w:w="3402"/>
      </w:tblGrid>
      <w:tr w:rsidR="00E70341" w:rsidRPr="00AA4FB0" w14:paraId="0F61DDD1" w14:textId="77777777" w:rsidTr="00E70341">
        <w:tc>
          <w:tcPr>
            <w:tcW w:w="347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7255AF"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6288" w:type="dxa"/>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D4DDE9C"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1</w:t>
            </w:r>
          </w:p>
        </w:tc>
      </w:tr>
      <w:tr w:rsidR="00E70341" w:rsidRPr="00AA4FB0" w14:paraId="7F8BB3EB"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88757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132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44A6A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630"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AAED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13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D3055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1559"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98199A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34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F05F7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D43894" w14:paraId="1FEB55EF"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D822E1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62EFB9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6)</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715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A75C9E8"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CF8479"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A02D4"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con máximo 6 dígitos por medio del cual se identificará cada juego que sea registrado para su uso en APPAUSA Móvil.</w:t>
            </w:r>
          </w:p>
        </w:tc>
      </w:tr>
      <w:tr w:rsidR="00E70341" w:rsidRPr="00D43894" w14:paraId="2D13049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4C804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mbr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E1DE1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11D7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E97272C"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C6BA45"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E4C97F" w14:textId="765B8CBF"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la cual se </w:t>
            </w:r>
            <w:r w:rsidR="004513BC" w:rsidRPr="00D43894">
              <w:rPr>
                <w:rFonts w:eastAsia="Times New Roman" w:cs="Arial"/>
                <w:lang w:eastAsia="es-CO"/>
              </w:rPr>
              <w:t>almacenará</w:t>
            </w:r>
            <w:r w:rsidRPr="00D43894">
              <w:rPr>
                <w:rFonts w:eastAsia="Times New Roman" w:cs="Arial"/>
                <w:lang w:eastAsia="es-CO"/>
              </w:rPr>
              <w:t xml:space="preserve"> el nombre de cada juego.</w:t>
            </w:r>
          </w:p>
        </w:tc>
      </w:tr>
      <w:tr w:rsidR="00E70341" w:rsidRPr="00D43894" w14:paraId="39F4168A"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A3436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untaje</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DDBFA"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ACCCE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1DC58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309E7F"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3D33AC"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máximo tres digitas que indicará el puntaje que se obtendrá con la correcta realización o ejecución del juego.</w:t>
            </w:r>
          </w:p>
        </w:tc>
      </w:tr>
      <w:tr w:rsidR="00E70341" w:rsidRPr="00D43894" w14:paraId="39E2B571"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89C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canic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E00C89"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text</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4DAAC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9E5BCE"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34C5CD"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52CC1"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mpo de texto sin longitud definida, en el cual se </w:t>
            </w:r>
            <w:r w:rsidRPr="00D43894">
              <w:rPr>
                <w:rFonts w:eastAsia="Times New Roman" w:cs="Arial"/>
                <w:lang w:eastAsia="es-CO"/>
              </w:rPr>
              <w:lastRenderedPageBreak/>
              <w:t>describirá la mecánica del juego, es decir, en que cosiste el juego, las actividades que se van a realizar, el benefició de su realización, entre otros datos.</w:t>
            </w:r>
          </w:p>
        </w:tc>
      </w:tr>
      <w:tr w:rsidR="00E70341" w:rsidRPr="00D43894" w14:paraId="2A2A9444"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5774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url_descarga</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2CE5B6"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5538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11544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DB0E8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9C8DF4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donde se ingresará la URL o dirección por medio de la cual se va a descargar el juego para su posterior ejecución.</w:t>
            </w:r>
          </w:p>
        </w:tc>
      </w:tr>
      <w:tr w:rsidR="00E70341" w:rsidRPr="00D43894" w14:paraId="7D3E72B3"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86B6B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dispositivo</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1C654B"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66CDC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F13BD7"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9153D6" w14:textId="77777777" w:rsidR="00E70341" w:rsidRPr="00D43894" w:rsidRDefault="00E70341" w:rsidP="00E70341">
            <w:pPr>
              <w:spacing w:after="0" w:line="240" w:lineRule="auto"/>
              <w:rPr>
                <w:rFonts w:eastAsia="Times New Roman" w:cs="Arial"/>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A237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en donde se almacenará el dispositivo en el cual se puede desplegar o ejecutar el jefe (PC, Celular Android, Tabletas, etc.) </w:t>
            </w:r>
          </w:p>
        </w:tc>
      </w:tr>
      <w:tr w:rsidR="00E70341" w:rsidRPr="00D43894" w14:paraId="083C27B5"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C3365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link_app</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085E14"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0E012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4E1CF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i/>
                <w:iCs/>
                <w:color w:val="000000"/>
                <w:lang w:eastAsia="es-CO"/>
              </w:rPr>
              <w:t>NULL</w:t>
            </w: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BAF31F" w14:textId="77777777" w:rsidR="00E70341" w:rsidRPr="00D43894" w:rsidRDefault="00E70341" w:rsidP="00E70341">
            <w:pPr>
              <w:spacing w:after="0" w:line="240" w:lineRule="auto"/>
              <w:rPr>
                <w:rFonts w:eastAsia="Times New Roman" w:cs="Arial"/>
                <w:color w:val="000000"/>
                <w:lang w:eastAsia="es-CO"/>
              </w:rPr>
            </w:pP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0DC49B"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 en la cual se va a almacenar el link de la aplicación requerida o no para la ejecución del juego. Este campo puede estar vació dado sea el caso que no se requiera otra aplicación o software para la ejecución del juego.</w:t>
            </w:r>
          </w:p>
        </w:tc>
      </w:tr>
      <w:tr w:rsidR="00E70341" w:rsidRPr="00D43894" w14:paraId="7F999D0E" w14:textId="77777777" w:rsidTr="00E70341">
        <w:tc>
          <w:tcPr>
            <w:tcW w:w="15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6CC037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_id</w:t>
            </w:r>
          </w:p>
        </w:tc>
        <w:tc>
          <w:tcPr>
            <w:tcW w:w="1324"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AE318E"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3)</w:t>
            </w:r>
          </w:p>
        </w:tc>
        <w:tc>
          <w:tcPr>
            <w:tcW w:w="630"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AFE8B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1327" w:type="dxa"/>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7EB734" w14:textId="77777777" w:rsidR="00E70341" w:rsidRPr="00D43894" w:rsidRDefault="00E70341" w:rsidP="00E70341">
            <w:pPr>
              <w:spacing w:after="0" w:line="240" w:lineRule="auto"/>
              <w:rPr>
                <w:rFonts w:eastAsia="Times New Roman" w:cs="Arial"/>
                <w:color w:val="000000"/>
                <w:lang w:eastAsia="es-CO"/>
              </w:rPr>
            </w:pPr>
          </w:p>
        </w:tc>
        <w:tc>
          <w:tcPr>
            <w:tcW w:w="1559"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4704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 -&gt; id</w:t>
            </w:r>
          </w:p>
        </w:tc>
        <w:tc>
          <w:tcPr>
            <w:tcW w:w="34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8E49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Valor entero de máximo 3 dígitos por medio del cual se identificará el tipo de juego.</w:t>
            </w:r>
          </w:p>
        </w:tc>
      </w:tr>
    </w:tbl>
    <w:p w14:paraId="1A12EC9F" w14:textId="5750F7D1" w:rsidR="004513BC" w:rsidRDefault="004513BC">
      <w:pPr>
        <w:pStyle w:val="Descripcin"/>
      </w:pPr>
      <w:bookmarkStart w:id="213" w:name="_Toc54086331"/>
      <w:bookmarkStart w:id="214" w:name="_Toc53861745"/>
      <w:r>
        <w:t xml:space="preserve">Tabla </w:t>
      </w:r>
      <w:r w:rsidR="00C93D98">
        <w:fldChar w:fldCharType="begin"/>
      </w:r>
      <w:r w:rsidR="00C93D98">
        <w:instrText xml:space="preserve"> SEQ Tabla \* ARABIC </w:instrText>
      </w:r>
      <w:r w:rsidR="00C93D98">
        <w:fldChar w:fldCharType="separate"/>
      </w:r>
      <w:r w:rsidR="00214939">
        <w:rPr>
          <w:noProof/>
        </w:rPr>
        <w:t>33</w:t>
      </w:r>
      <w:r w:rsidR="00C93D98">
        <w:rPr>
          <w:noProof/>
        </w:rPr>
        <w:fldChar w:fldCharType="end"/>
      </w:r>
      <w:r>
        <w:t xml:space="preserve"> Explicación de la tabla juego</w:t>
      </w:r>
      <w:bookmarkEnd w:id="213"/>
    </w:p>
    <w:p w14:paraId="432B2942" w14:textId="77777777" w:rsidR="00E70341" w:rsidRPr="00AA4FB0" w:rsidRDefault="00E70341" w:rsidP="00E70341">
      <w:pPr>
        <w:pStyle w:val="Ttulo4"/>
      </w:pPr>
      <w:bookmarkStart w:id="215" w:name="_Toc54088325"/>
      <w:r w:rsidRPr="00AA4FB0">
        <w:t>Índices</w:t>
      </w:r>
      <w:bookmarkEnd w:id="214"/>
      <w:bookmarkEnd w:id="215"/>
    </w:p>
    <w:tbl>
      <w:tblPr>
        <w:tblW w:w="919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73"/>
        <w:gridCol w:w="821"/>
        <w:gridCol w:w="1663"/>
        <w:gridCol w:w="727"/>
        <w:gridCol w:w="3115"/>
      </w:tblGrid>
      <w:tr w:rsidR="00E70341" w:rsidRPr="00AA4FB0" w14:paraId="4953C822" w14:textId="77777777" w:rsidTr="00E70341">
        <w:trPr>
          <w:trHeight w:val="266"/>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DA96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CD92D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685D9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727"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05506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3115"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EB70D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D2A15EB" w14:textId="77777777" w:rsidTr="00E70341">
        <w:trPr>
          <w:trHeight w:val="141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31A1C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76E6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3914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D1A2B0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F1DFF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la tabla será identificado por medio del campo ID, de este modo se tendrá acceso a los datos de cada juego.</w:t>
            </w:r>
          </w:p>
        </w:tc>
      </w:tr>
      <w:tr w:rsidR="00E70341" w:rsidRPr="00AA4FB0" w14:paraId="22AE906F" w14:textId="77777777" w:rsidTr="00E70341">
        <w:trPr>
          <w:trHeight w:val="1909"/>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97B6A2"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fk_juego_tipo_jue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1462BA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05BE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juego_id</w:t>
            </w:r>
          </w:p>
        </w:tc>
        <w:tc>
          <w:tcPr>
            <w:tcW w:w="727"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37662A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3115"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B2352A" w14:textId="77777777" w:rsidR="00E70341" w:rsidRPr="00D43894" w:rsidRDefault="00E70341" w:rsidP="004513BC">
            <w:pPr>
              <w:keepNext/>
              <w:spacing w:after="0" w:line="240" w:lineRule="auto"/>
              <w:rPr>
                <w:rFonts w:eastAsia="Times New Roman" w:cs="Arial"/>
                <w:color w:val="000000"/>
                <w:lang w:eastAsia="es-CO"/>
              </w:rPr>
            </w:pPr>
            <w:r w:rsidRPr="00D43894">
              <w:rPr>
                <w:rFonts w:eastAsia="Times New Roman" w:cs="Arial"/>
                <w:color w:val="000000"/>
                <w:lang w:eastAsia="es-CO"/>
              </w:rPr>
              <w:t>Clave foránea la cual identificara un registro en la tabla tipo_juego por medio de la cual se puede generar una clasificación de los juegos contenidos dentro del sistema.</w:t>
            </w:r>
          </w:p>
        </w:tc>
      </w:tr>
    </w:tbl>
    <w:p w14:paraId="1DE7B5B0" w14:textId="443F23E6" w:rsidR="00E70341" w:rsidRDefault="004513BC" w:rsidP="004513BC">
      <w:pPr>
        <w:pStyle w:val="Descripcin"/>
      </w:pPr>
      <w:bookmarkStart w:id="216" w:name="_Toc54086332"/>
      <w:r>
        <w:t xml:space="preserve">Tabla </w:t>
      </w:r>
      <w:r w:rsidR="00C93D98">
        <w:fldChar w:fldCharType="begin"/>
      </w:r>
      <w:r w:rsidR="00C93D98">
        <w:instrText xml:space="preserve"> SEQ Tabla \* ARABIC </w:instrText>
      </w:r>
      <w:r w:rsidR="00C93D98">
        <w:fldChar w:fldCharType="separate"/>
      </w:r>
      <w:r w:rsidR="00214939">
        <w:rPr>
          <w:noProof/>
        </w:rPr>
        <w:t>34</w:t>
      </w:r>
      <w:r w:rsidR="00C93D98">
        <w:rPr>
          <w:noProof/>
        </w:rPr>
        <w:fldChar w:fldCharType="end"/>
      </w:r>
      <w:r>
        <w:t xml:space="preserve"> Explicación de los </w:t>
      </w:r>
      <w:r w:rsidR="00214939">
        <w:t>índices</w:t>
      </w:r>
      <w:r>
        <w:t xml:space="preserve"> de la tabla juego</w:t>
      </w:r>
      <w:bookmarkEnd w:id="216"/>
    </w:p>
    <w:p w14:paraId="5D31DFBA" w14:textId="77777777" w:rsidR="00E70341" w:rsidRPr="00E6004D" w:rsidRDefault="00E70341" w:rsidP="00E70341">
      <w:pPr>
        <w:pStyle w:val="Ttulo3"/>
        <w:rPr>
          <w:b/>
          <w:bCs/>
        </w:rPr>
      </w:pPr>
      <w:bookmarkStart w:id="217" w:name="_Toc53861746"/>
      <w:bookmarkStart w:id="218" w:name="_Toc54088326"/>
      <w:r>
        <w:t>L</w:t>
      </w:r>
      <w:r w:rsidRPr="00AA4FB0">
        <w:t>og</w:t>
      </w:r>
      <w:bookmarkEnd w:id="217"/>
      <w:bookmarkEnd w:id="218"/>
    </w:p>
    <w:p w14:paraId="5D60C4A6" w14:textId="77777777" w:rsidR="00E70341" w:rsidRPr="00AA4FB0" w:rsidRDefault="00E70341" w:rsidP="00E70341">
      <w:r>
        <w:t>Tabla en la cual se va a tener un registro de actividad de todas las cuentas que tiene acceso, tanto a APPAUSA Web como a APPAUSA Móvil, de este modo se podrá tener trazabilidad de las acciones, tanto realizadas sobre los datos contenidos en la base de datos, como un registro de actividad de los empleados en la realización de sus pausas activas, y el acceso de cada uno a la aplicación móvil.</w:t>
      </w:r>
    </w:p>
    <w:tbl>
      <w:tblPr>
        <w:tblW w:w="889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37"/>
        <w:gridCol w:w="1500"/>
        <w:gridCol w:w="708"/>
        <w:gridCol w:w="2544"/>
        <w:gridCol w:w="2102"/>
      </w:tblGrid>
      <w:tr w:rsidR="00E70341" w:rsidRPr="00AA4FB0" w14:paraId="5D9867F4" w14:textId="77777777" w:rsidTr="00E70341">
        <w:trPr>
          <w:trHeight w:val="297"/>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4650B9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4646" w:type="dxa"/>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37A804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66ED883D"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D8EA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E963D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4F7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544"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4056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2102"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645983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1FDA80F"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1907B9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 </w:t>
            </w:r>
            <w:r w:rsidRPr="00D43894">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EE1BA6D"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B9C36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58973FF"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533DEF7"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Valor entero de longitud máxima de 8 dígitos, en el cual se almacenará un identificador de la actividad o acción realizada por la cuenta.</w:t>
            </w:r>
          </w:p>
        </w:tc>
      </w:tr>
      <w:tr w:rsidR="00E70341" w:rsidRPr="00AA4FB0" w14:paraId="209B928A" w14:textId="77777777" w:rsidTr="00E70341">
        <w:trPr>
          <w:trHeight w:val="28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B252A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ech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EAD500"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FA43FB"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0ECC00"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B4F15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Fecha y hora, la cual demostrara cuando se realizó dicha actividad o acción por el usuario.</w:t>
            </w:r>
          </w:p>
        </w:tc>
      </w:tr>
      <w:tr w:rsidR="00E70341" w:rsidRPr="00AA4FB0" w14:paraId="2B7929A8"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517C3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mens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1834A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A80A16"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897C2AA"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13B0F9"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Cadena de caracteres de longitud máxima de 45,</w:t>
            </w:r>
          </w:p>
        </w:tc>
      </w:tr>
      <w:tr w:rsidR="00E70341" w:rsidRPr="00AA4FB0" w14:paraId="191E3955"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23FECC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evento_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96B1A22"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D658A7"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613D164" w14:textId="77777777" w:rsidR="00E70341" w:rsidRPr="00D43894" w:rsidRDefault="00E70341" w:rsidP="00E70341">
            <w:pPr>
              <w:spacing w:after="0" w:line="240" w:lineRule="auto"/>
              <w:rPr>
                <w:rFonts w:eastAsia="Times New Roman" w:cs="Arial"/>
                <w:lang w:eastAsia="es-CO"/>
              </w:rPr>
            </w:pP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154B130" w14:textId="77777777" w:rsidR="00E70341" w:rsidRPr="00D43894" w:rsidRDefault="00E70341" w:rsidP="00E70341">
            <w:pPr>
              <w:spacing w:after="0" w:line="240" w:lineRule="auto"/>
              <w:rPr>
                <w:rFonts w:eastAsia="Times New Roman" w:cs="Arial"/>
                <w:lang w:eastAsia="es-CO"/>
              </w:rPr>
            </w:pPr>
            <w:r w:rsidRPr="00D43894">
              <w:rPr>
                <w:rFonts w:eastAsia="Times New Roman" w:cs="Arial"/>
                <w:lang w:eastAsia="es-CO"/>
              </w:rPr>
              <w:t xml:space="preserve">Cadena de caracteres de longitud máxima de 45, la cual identificara un </w:t>
            </w:r>
            <w:r w:rsidRPr="00D43894">
              <w:rPr>
                <w:rFonts w:eastAsia="Times New Roman" w:cs="Arial"/>
                <w:lang w:eastAsia="es-CO"/>
              </w:rPr>
              <w:lastRenderedPageBreak/>
              <w:t>evento o actividad realizada dentro del sistema.</w:t>
            </w:r>
          </w:p>
        </w:tc>
      </w:tr>
      <w:tr w:rsidR="00E70341" w:rsidRPr="00AA4FB0" w14:paraId="27EC5777"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78A42E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lastRenderedPageBreak/>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E3472C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4093E"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837E44"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 -&gt; empleado</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8FE26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Valor entero de máximo 10 dígitos, con el cual se identificará la cuenta y directamente el usuario que realizo la acción dentro del sistema. (aplica para usuarios tanto de la aplicación móvil como web)</w:t>
            </w:r>
          </w:p>
        </w:tc>
      </w:tr>
      <w:tr w:rsidR="00E70341" w:rsidRPr="00AA4FB0" w14:paraId="4841919B" w14:textId="77777777" w:rsidTr="00E70341">
        <w:trPr>
          <w:trHeight w:val="29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E43AD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B2E077" w14:textId="77777777" w:rsidR="00E70341" w:rsidRPr="00D43894" w:rsidRDefault="00E70341" w:rsidP="00E70341">
            <w:pPr>
              <w:spacing w:after="0" w:line="240" w:lineRule="auto"/>
              <w:rPr>
                <w:rFonts w:eastAsia="Times New Roman" w:cs="Arial"/>
                <w:color w:val="000000"/>
                <w:lang w:val="en" w:eastAsia="es-CO"/>
              </w:rPr>
            </w:pPr>
            <w:r w:rsidRPr="00D43894">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5A0733"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2544"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BD324C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 -&gt; nombre</w:t>
            </w:r>
          </w:p>
        </w:tc>
        <w:tc>
          <w:tcPr>
            <w:tcW w:w="2102"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373D90"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adena de caracteres de longitud máxima de 45, por medio de la cual se identificará el tipo de evento realizado dentro del sistema.  </w:t>
            </w:r>
          </w:p>
        </w:tc>
      </w:tr>
    </w:tbl>
    <w:p w14:paraId="402C578A" w14:textId="4D83D819" w:rsidR="00214939" w:rsidRDefault="00214939">
      <w:pPr>
        <w:pStyle w:val="Descripcin"/>
      </w:pPr>
      <w:bookmarkStart w:id="219" w:name="_Toc54086333"/>
      <w:bookmarkStart w:id="220" w:name="_Toc53861747"/>
      <w:r>
        <w:t xml:space="preserve">Tabla </w:t>
      </w:r>
      <w:r w:rsidR="00C93D98">
        <w:fldChar w:fldCharType="begin"/>
      </w:r>
      <w:r w:rsidR="00C93D98">
        <w:instrText xml:space="preserve"> SEQ Tabla \* ARABIC </w:instrText>
      </w:r>
      <w:r w:rsidR="00C93D98">
        <w:fldChar w:fldCharType="separate"/>
      </w:r>
      <w:r>
        <w:rPr>
          <w:noProof/>
        </w:rPr>
        <w:t>35</w:t>
      </w:r>
      <w:r w:rsidR="00C93D98">
        <w:rPr>
          <w:noProof/>
        </w:rPr>
        <w:fldChar w:fldCharType="end"/>
      </w:r>
      <w:r>
        <w:t xml:space="preserve"> Explicación de la tabla log</w:t>
      </w:r>
      <w:bookmarkEnd w:id="219"/>
    </w:p>
    <w:p w14:paraId="167BCE6A" w14:textId="77777777" w:rsidR="00E70341" w:rsidRPr="00D43894" w:rsidRDefault="00E70341" w:rsidP="00E70341">
      <w:pPr>
        <w:pStyle w:val="Ttulo4"/>
      </w:pPr>
      <w:bookmarkStart w:id="221" w:name="_Toc54088327"/>
      <w:r w:rsidRPr="00D43894">
        <w:t>Índices</w:t>
      </w:r>
      <w:bookmarkEnd w:id="220"/>
      <w:bookmarkEnd w:id="221"/>
    </w:p>
    <w:tbl>
      <w:tblPr>
        <w:tblW w:w="884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526"/>
        <w:gridCol w:w="759"/>
        <w:gridCol w:w="1380"/>
        <w:gridCol w:w="629"/>
        <w:gridCol w:w="3548"/>
      </w:tblGrid>
      <w:tr w:rsidR="00E70341" w:rsidRPr="00AA4FB0" w14:paraId="13350A30" w14:textId="77777777" w:rsidTr="00E70341">
        <w:trPr>
          <w:trHeight w:val="32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6AA69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A178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93253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30831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C50CF8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128F6EB3"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D49F1D"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E906E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BAD75C"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E4BF8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94BFD1"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ada registro de esta tabla será identificado por el campo de ID.</w:t>
            </w:r>
          </w:p>
        </w:tc>
      </w:tr>
      <w:tr w:rsidR="00E70341" w:rsidRPr="00AA4FB0" w14:paraId="34F9F748" w14:textId="77777777" w:rsidTr="00E70341">
        <w:trPr>
          <w:trHeight w:val="307"/>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967E3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log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54F8F"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7A0EA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90A6C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5B3480"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Clave foránea por medio de la cual se identificará el registro en la tabla cuenta con los datos de la cuenta que realizo la acción dentro del sistema.</w:t>
            </w:r>
          </w:p>
        </w:tc>
      </w:tr>
      <w:tr w:rsidR="00E70341" w:rsidRPr="00AA4FB0" w14:paraId="3A96B37F" w14:textId="77777777" w:rsidTr="00E70341">
        <w:trPr>
          <w:trHeight w:val="32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904465"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fk_log_tipo_event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9CBC38"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0ED8EFA"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tipo_event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492F679" w14:textId="77777777" w:rsidR="00E70341" w:rsidRPr="00D43894" w:rsidRDefault="00E70341" w:rsidP="00E70341">
            <w:pPr>
              <w:spacing w:after="0" w:line="240" w:lineRule="auto"/>
              <w:rPr>
                <w:rFonts w:eastAsia="Times New Roman" w:cs="Arial"/>
                <w:color w:val="000000"/>
                <w:lang w:eastAsia="es-CO"/>
              </w:rPr>
            </w:pPr>
            <w:r w:rsidRPr="00D43894">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637C7" w14:textId="77777777" w:rsidR="00E70341" w:rsidRPr="00D43894" w:rsidRDefault="00E70341" w:rsidP="00214939">
            <w:pPr>
              <w:keepNext/>
              <w:spacing w:after="0" w:line="240" w:lineRule="auto"/>
              <w:rPr>
                <w:rFonts w:eastAsia="Times New Roman" w:cs="Arial"/>
                <w:color w:val="000000"/>
                <w:lang w:eastAsia="es-CO"/>
              </w:rPr>
            </w:pPr>
            <w:r w:rsidRPr="00D43894">
              <w:rPr>
                <w:rFonts w:eastAsia="Times New Roman" w:cs="Arial"/>
                <w:color w:val="000000"/>
                <w:lang w:eastAsia="es-CO"/>
              </w:rPr>
              <w:t xml:space="preserve">Clave foránea por medio de la cual se identificará el registro en la tabla tipo evento a la cual se quiere hacer referencia desde esta tabla, de este modo, conociendo el tipo o de </w:t>
            </w:r>
            <w:r w:rsidRPr="00D43894">
              <w:rPr>
                <w:rFonts w:eastAsia="Times New Roman" w:cs="Arial"/>
                <w:color w:val="000000"/>
                <w:lang w:eastAsia="es-CO"/>
              </w:rPr>
              <w:lastRenderedPageBreak/>
              <w:t>actividad o evento realizado por el usuario.</w:t>
            </w:r>
          </w:p>
        </w:tc>
      </w:tr>
    </w:tbl>
    <w:p w14:paraId="4270DFAF" w14:textId="0005CBC5" w:rsidR="00E70341" w:rsidRDefault="00214939" w:rsidP="00214939">
      <w:pPr>
        <w:pStyle w:val="Descripcin"/>
      </w:pPr>
      <w:bookmarkStart w:id="222" w:name="_Toc54086334"/>
      <w:r>
        <w:lastRenderedPageBreak/>
        <w:t xml:space="preserve">Tabla </w:t>
      </w:r>
      <w:r w:rsidR="00C93D98">
        <w:fldChar w:fldCharType="begin"/>
      </w:r>
      <w:r w:rsidR="00C93D98">
        <w:instrText xml:space="preserve"> SEQ Tabla \* ARABIC </w:instrText>
      </w:r>
      <w:r w:rsidR="00C93D98">
        <w:fldChar w:fldCharType="separate"/>
      </w:r>
      <w:r>
        <w:rPr>
          <w:noProof/>
        </w:rPr>
        <w:t>36</w:t>
      </w:r>
      <w:r w:rsidR="00C93D98">
        <w:rPr>
          <w:noProof/>
        </w:rPr>
        <w:fldChar w:fldCharType="end"/>
      </w:r>
      <w:r>
        <w:t xml:space="preserve"> Explicación de los indices de la tabla log</w:t>
      </w:r>
      <w:bookmarkEnd w:id="222"/>
    </w:p>
    <w:p w14:paraId="7F422086" w14:textId="77777777" w:rsidR="00E70341" w:rsidRPr="00E6004D" w:rsidRDefault="00E70341" w:rsidP="00E70341">
      <w:pPr>
        <w:pStyle w:val="Ttulo3"/>
      </w:pPr>
      <w:bookmarkStart w:id="223" w:name="_Toc53861748"/>
      <w:bookmarkStart w:id="224" w:name="_Toc54088328"/>
      <w:r w:rsidRPr="00AA4FB0">
        <w:t>nivel_riesgo</w:t>
      </w:r>
      <w:bookmarkEnd w:id="223"/>
      <w:bookmarkEnd w:id="224"/>
    </w:p>
    <w:p w14:paraId="26E6C0B9" w14:textId="77777777" w:rsidR="00E70341" w:rsidRPr="00AA4FB0" w:rsidRDefault="00E70341" w:rsidP="00E70341">
      <w:r>
        <w:t>En esta tabla se almacenarán los niveles de riesgo por medio de los cuales las ARL determinan a cuanto riesgo está expuesto cada empleado dependiendo de su cargo.</w:t>
      </w:r>
    </w:p>
    <w:tbl>
      <w:tblPr>
        <w:tblW w:w="87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98"/>
      </w:tblGrid>
      <w:tr w:rsidR="00E70341" w:rsidRPr="00AA4FB0" w14:paraId="7BA53DF0"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D7C3F69"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299A6E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95157F2"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4625B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72184F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F6ED5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AFD0FB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9306DA"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0A79EA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97F42CB"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8)</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23227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2098CF"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longitud máxima de 45 por medio de la cual se identificará el nivel de riesgo.</w:t>
            </w:r>
          </w:p>
        </w:tc>
      </w:tr>
      <w:tr w:rsidR="00E70341" w:rsidRPr="00AA4FB0" w14:paraId="40F72D7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D7AC83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60AD58"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E6D2F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396C2A"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exto que servirá para brindar una pequeña descripción del nivel de riesgo</w:t>
            </w:r>
          </w:p>
        </w:tc>
      </w:tr>
    </w:tbl>
    <w:p w14:paraId="761305FD" w14:textId="4239AD75" w:rsidR="00214939" w:rsidRDefault="00214939">
      <w:pPr>
        <w:pStyle w:val="Descripcin"/>
      </w:pPr>
      <w:bookmarkStart w:id="225" w:name="_Toc54086335"/>
      <w:bookmarkStart w:id="226" w:name="_Toc53861749"/>
      <w:r>
        <w:t xml:space="preserve">Tabla </w:t>
      </w:r>
      <w:r w:rsidR="00C93D98">
        <w:fldChar w:fldCharType="begin"/>
      </w:r>
      <w:r w:rsidR="00C93D98">
        <w:instrText xml:space="preserve"> SEQ Tabla \* ARABIC </w:instrText>
      </w:r>
      <w:r w:rsidR="00C93D98">
        <w:fldChar w:fldCharType="separate"/>
      </w:r>
      <w:r>
        <w:rPr>
          <w:noProof/>
        </w:rPr>
        <w:t>37</w:t>
      </w:r>
      <w:r w:rsidR="00C93D98">
        <w:rPr>
          <w:noProof/>
        </w:rPr>
        <w:fldChar w:fldCharType="end"/>
      </w:r>
      <w:r>
        <w:t xml:space="preserve"> Explicación de la tabla nivel_riesgo</w:t>
      </w:r>
      <w:bookmarkEnd w:id="225"/>
    </w:p>
    <w:p w14:paraId="659846DC" w14:textId="77777777" w:rsidR="00E70341" w:rsidRPr="00AA4FB0" w:rsidRDefault="00E70341" w:rsidP="00E70341">
      <w:pPr>
        <w:pStyle w:val="Ttulo4"/>
      </w:pPr>
      <w:bookmarkStart w:id="227" w:name="_Toc54088329"/>
      <w:r w:rsidRPr="00AA4FB0">
        <w:t>Índices</w:t>
      </w:r>
      <w:bookmarkEnd w:id="226"/>
      <w:bookmarkEnd w:id="227"/>
    </w:p>
    <w:tbl>
      <w:tblPr>
        <w:tblW w:w="888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80"/>
        <w:gridCol w:w="759"/>
        <w:gridCol w:w="1167"/>
        <w:gridCol w:w="629"/>
        <w:gridCol w:w="4647"/>
      </w:tblGrid>
      <w:tr w:rsidR="00E70341" w:rsidRPr="00AA4FB0" w14:paraId="0D817371" w14:textId="77777777" w:rsidTr="00E70341">
        <w:trPr>
          <w:trHeight w:val="392"/>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DE33FD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214C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17FDD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73229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E03A9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F85E4DA" w14:textId="77777777" w:rsidTr="00E70341">
        <w:trPr>
          <w:trHeight w:val="392"/>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36727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D1425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EA4BD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D0B5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59E3D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de esta tabla se identificará por medio del campo de nombre.</w:t>
            </w:r>
          </w:p>
        </w:tc>
      </w:tr>
    </w:tbl>
    <w:p w14:paraId="2EA958D0" w14:textId="447DAD42" w:rsidR="00E70341" w:rsidRDefault="00214939" w:rsidP="00214939">
      <w:pPr>
        <w:pStyle w:val="Descripcin"/>
      </w:pPr>
      <w:bookmarkStart w:id="228" w:name="_Toc54086336"/>
      <w:r>
        <w:t xml:space="preserve">Tabla </w:t>
      </w:r>
      <w:r w:rsidR="00C93D98">
        <w:fldChar w:fldCharType="begin"/>
      </w:r>
      <w:r w:rsidR="00C93D98">
        <w:instrText xml:space="preserve"> SEQ Tabla \* ARABIC </w:instrText>
      </w:r>
      <w:r w:rsidR="00C93D98">
        <w:fldChar w:fldCharType="separate"/>
      </w:r>
      <w:r>
        <w:rPr>
          <w:noProof/>
        </w:rPr>
        <w:t>38</w:t>
      </w:r>
      <w:r w:rsidR="00C93D98">
        <w:rPr>
          <w:noProof/>
        </w:rPr>
        <w:fldChar w:fldCharType="end"/>
      </w:r>
      <w:r>
        <w:t xml:space="preserve"> Explicación de los índices de la tabla nivel_riesgo</w:t>
      </w:r>
      <w:bookmarkEnd w:id="228"/>
    </w:p>
    <w:p w14:paraId="31C0E055" w14:textId="77777777" w:rsidR="00E70341" w:rsidRPr="00B77E11" w:rsidRDefault="00E70341" w:rsidP="00E70341">
      <w:pPr>
        <w:pStyle w:val="Ttulo3"/>
      </w:pPr>
      <w:bookmarkStart w:id="229" w:name="_Toc53861750"/>
      <w:bookmarkStart w:id="230" w:name="_Toc54088330"/>
      <w:r w:rsidRPr="00AA4FB0">
        <w:t>Partida</w:t>
      </w:r>
      <w:bookmarkEnd w:id="229"/>
      <w:bookmarkEnd w:id="230"/>
    </w:p>
    <w:p w14:paraId="4F6ADC45" w14:textId="77777777" w:rsidR="00E70341" w:rsidRPr="00AA4FB0" w:rsidRDefault="00E70341" w:rsidP="00E70341">
      <w:r>
        <w:t>En esta tabla se almacenarán los datos relacionados a las partidas de cada uno de los juegos existentes en APPAUSA, teniendo registro del progreso de los empleados en las pausas activas</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955"/>
        <w:gridCol w:w="1083"/>
        <w:gridCol w:w="629"/>
        <w:gridCol w:w="1973"/>
        <w:gridCol w:w="1270"/>
        <w:gridCol w:w="2420"/>
      </w:tblGrid>
      <w:tr w:rsidR="00E70341" w:rsidRPr="00AA4FB0" w14:paraId="6171359E" w14:textId="77777777" w:rsidTr="00E70341">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5191102B"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52617F0"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D6BD307"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22C9A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49F3B6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BB5A9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3BC0A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65A4F9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ABF89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97B42B5"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8B932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1991050"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13C26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915AE2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C5F11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FF08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por medio del cual se identificará el usuario que inicio la partida del juego</w:t>
            </w:r>
          </w:p>
        </w:tc>
      </w:tr>
      <w:tr w:rsidR="00E70341" w:rsidRPr="00AA4FB0" w14:paraId="5D87FB2C"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8BB078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A1C7D7D"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6)</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070E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3B61381"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B171DF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 -&gt; 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0E49DD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 xml:space="preserve">Valor entero de máximo 6 dígitos, por medio del cual se identificará el juego </w:t>
            </w:r>
            <w:r w:rsidRPr="00DB6723">
              <w:rPr>
                <w:rFonts w:eastAsia="Times New Roman" w:cs="Arial"/>
                <w:color w:val="000000"/>
                <w:lang w:eastAsia="es-CO"/>
              </w:rPr>
              <w:lastRenderedPageBreak/>
              <w:t>en el cual el usuario incio0 partida</w:t>
            </w:r>
          </w:p>
        </w:tc>
      </w:tr>
      <w:tr w:rsidR="00E70341" w:rsidRPr="00AA4FB0" w14:paraId="37DEF6C0"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BBBE6C"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inici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18508B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7ABC89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43A4129"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9E29D9C"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C529BC"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cual se identifica cuando el usuario inicio la partida del juego.</w:t>
            </w:r>
          </w:p>
        </w:tc>
      </w:tr>
      <w:tr w:rsidR="00E70341" w:rsidRPr="00AA4FB0" w14:paraId="58C6F75B"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FACFB5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i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A331F6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date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648BAB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2FC17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1DDAE7"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263C69B"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mpo en el cual se almacenará la fecha y hora en la que el usuario termina la partida del juego, este campo estará nulo hasta el momento en que el usuario termine la partida del juego que inicio previamente.</w:t>
            </w:r>
          </w:p>
        </w:tc>
      </w:tr>
      <w:tr w:rsidR="00E70341" w:rsidRPr="00AA4FB0" w14:paraId="7C1BCF98"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40C501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untaj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769BA74"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1)</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E22D9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F1349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7B37A9" w14:textId="77777777" w:rsidR="00E70341" w:rsidRPr="00DB6723" w:rsidRDefault="00E70341" w:rsidP="00E70341">
            <w:pPr>
              <w:spacing w:after="0" w:line="240" w:lineRule="auto"/>
              <w:rPr>
                <w:rFonts w:eastAsia="Times New Roman" w:cs="Arial"/>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1307B7"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 xml:space="preserve">Valor entero de máximo 11 dígitos en el cual se almacenará el puntaje obtenido de cada partida del juego que realice el usuario. </w:t>
            </w:r>
          </w:p>
        </w:tc>
      </w:tr>
      <w:tr w:rsidR="00E70341" w:rsidRPr="00AA4FB0" w14:paraId="72CE60CE"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1F7EB6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ura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0FECD9"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tim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FE0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D55410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AD4346"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FAAD11"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mpo de tiempo, en el cual se almacenará el valor en horas, minutos y segundo los cuales dure cada usuario en cada partida del juego. Este valor será nulo hasta el momento en que el usuario finalice cada partida.</w:t>
            </w:r>
          </w:p>
        </w:tc>
      </w:tr>
    </w:tbl>
    <w:p w14:paraId="27017EDE" w14:textId="3D8D492B" w:rsidR="00214939" w:rsidRDefault="00214939">
      <w:pPr>
        <w:pStyle w:val="Descripcin"/>
      </w:pPr>
      <w:bookmarkStart w:id="231" w:name="_Toc54086337"/>
      <w:bookmarkStart w:id="232" w:name="_Toc53861751"/>
      <w:r>
        <w:t xml:space="preserve">Tabla </w:t>
      </w:r>
      <w:r w:rsidR="00C93D98">
        <w:fldChar w:fldCharType="begin"/>
      </w:r>
      <w:r w:rsidR="00C93D98">
        <w:instrText xml:space="preserve"> SEQ Tabla \* ARABIC </w:instrText>
      </w:r>
      <w:r w:rsidR="00C93D98">
        <w:fldChar w:fldCharType="separate"/>
      </w:r>
      <w:r>
        <w:rPr>
          <w:noProof/>
        </w:rPr>
        <w:t>39</w:t>
      </w:r>
      <w:r w:rsidR="00C93D98">
        <w:rPr>
          <w:noProof/>
        </w:rPr>
        <w:fldChar w:fldCharType="end"/>
      </w:r>
      <w:r>
        <w:t xml:space="preserve"> Explicación de la tabla partida</w:t>
      </w:r>
      <w:bookmarkEnd w:id="231"/>
    </w:p>
    <w:p w14:paraId="7264B3F2" w14:textId="77777777" w:rsidR="00E70341" w:rsidRPr="00AA4FB0" w:rsidRDefault="00E70341" w:rsidP="00E70341">
      <w:pPr>
        <w:pStyle w:val="Ttulo4"/>
      </w:pPr>
      <w:bookmarkStart w:id="233" w:name="_Toc54088331"/>
      <w:r w:rsidRPr="00AA4FB0">
        <w:lastRenderedPageBreak/>
        <w:t>Índices</w:t>
      </w:r>
      <w:bookmarkEnd w:id="232"/>
      <w:bookmarkEnd w:id="233"/>
    </w:p>
    <w:tbl>
      <w:tblPr>
        <w:tblW w:w="8803"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471"/>
        <w:gridCol w:w="759"/>
        <w:gridCol w:w="1167"/>
        <w:gridCol w:w="629"/>
        <w:gridCol w:w="3777"/>
      </w:tblGrid>
      <w:tr w:rsidR="00E70341" w:rsidRPr="00AA4FB0" w14:paraId="158E4BF0" w14:textId="77777777" w:rsidTr="00E70341">
        <w:trPr>
          <w:trHeight w:val="30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5847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BC95D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ACDB2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047835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286B9A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E21AFE4" w14:textId="77777777" w:rsidTr="00E70341">
        <w:trPr>
          <w:trHeight w:val="1641"/>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4047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2D022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1B79A3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A3C48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4B6A69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Esta tabla identificada cada uno de los registros de partida por medio del usuario y el juego en el que inicie partida. De tal modo que en un juego varios usuarios pueden tener una partida, y un usuario pueda registrar una partida de cada uno de los juegos que existen en el juego.</w:t>
            </w:r>
          </w:p>
        </w:tc>
      </w:tr>
      <w:tr w:rsidR="00E70341" w:rsidRPr="00AA4FB0" w14:paraId="48D5CE81" w14:textId="77777777" w:rsidTr="00E70341">
        <w:trPr>
          <w:trHeight w:val="367"/>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D65B124"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149A0D2"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AB83F7"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F24EE2"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0C8F7C3"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3B6229D4"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5FFC7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partida_juego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6650D4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BBA2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jueg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24B7C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02E6E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puede obtener la información del juego en el que el usuario inicio partida.</w:t>
            </w:r>
          </w:p>
        </w:tc>
      </w:tr>
      <w:tr w:rsidR="00E70341" w:rsidRPr="00AA4FB0" w14:paraId="7CBA1243" w14:textId="77777777" w:rsidTr="00E70341">
        <w:trPr>
          <w:trHeight w:val="30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EB7D0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partida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828A60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751EC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A2A646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75B82EA"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va a relacionar a una cuenta de un usuario el cual haya inicia una partida en un juego.</w:t>
            </w:r>
          </w:p>
        </w:tc>
      </w:tr>
    </w:tbl>
    <w:p w14:paraId="095B8A95" w14:textId="0A9D20F8" w:rsidR="00E70341" w:rsidRDefault="00214939" w:rsidP="00214939">
      <w:pPr>
        <w:pStyle w:val="Descripcin"/>
      </w:pPr>
      <w:bookmarkStart w:id="234" w:name="_Toc54086338"/>
      <w:r>
        <w:t xml:space="preserve">Tabla </w:t>
      </w:r>
      <w:r w:rsidR="00C93D98">
        <w:fldChar w:fldCharType="begin"/>
      </w:r>
      <w:r w:rsidR="00C93D98">
        <w:instrText xml:space="preserve"> SEQ Tabla \* ARABIC </w:instrText>
      </w:r>
      <w:r w:rsidR="00C93D98">
        <w:fldChar w:fldCharType="separate"/>
      </w:r>
      <w:r>
        <w:rPr>
          <w:noProof/>
        </w:rPr>
        <w:t>40</w:t>
      </w:r>
      <w:r w:rsidR="00C93D98">
        <w:rPr>
          <w:noProof/>
        </w:rPr>
        <w:fldChar w:fldCharType="end"/>
      </w:r>
      <w:r>
        <w:t xml:space="preserve"> Explicación de los índices de la tabla partida</w:t>
      </w:r>
      <w:bookmarkEnd w:id="234"/>
    </w:p>
    <w:p w14:paraId="17E01B85" w14:textId="77777777" w:rsidR="00E70341" w:rsidRPr="00B77E11" w:rsidRDefault="00E70341" w:rsidP="00E70341">
      <w:pPr>
        <w:pStyle w:val="Ttulo3"/>
      </w:pPr>
      <w:bookmarkStart w:id="235" w:name="_Toc53861752"/>
      <w:bookmarkStart w:id="236" w:name="_Toc54088332"/>
      <w:r w:rsidRPr="00AA4FB0">
        <w:t>Rol</w:t>
      </w:r>
      <w:bookmarkEnd w:id="235"/>
      <w:bookmarkEnd w:id="236"/>
    </w:p>
    <w:p w14:paraId="0B8C894C" w14:textId="77777777" w:rsidR="00E70341" w:rsidRPr="00AA4FB0" w:rsidRDefault="00E70341" w:rsidP="00E70341">
      <w:r>
        <w:t>En esta tabla se guardarán todos los datos relacionados con los distintos roles que se le podrán asignar a las cuentas que tendrán acceso al sistema de APPAUSA.</w:t>
      </w:r>
    </w:p>
    <w:tbl>
      <w:tblPr>
        <w:tblW w:w="877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787"/>
      </w:tblGrid>
      <w:tr w:rsidR="00E70341" w:rsidRPr="00AA4FB0" w14:paraId="79D579DE" w14:textId="77777777" w:rsidTr="00E70341">
        <w:trPr>
          <w:trHeight w:val="326"/>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97BE32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0C53D8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15E247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B12B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CEEB7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D2D2E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956C8B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2DAB8F7" w14:textId="77777777" w:rsidTr="00E70341">
        <w:trPr>
          <w:trHeight w:val="32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3A9ADD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F7FDFD0"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7B9F0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35D7191" w14:textId="77777777" w:rsidR="00E70341" w:rsidRPr="00DB6723" w:rsidRDefault="00E70341" w:rsidP="00E70341">
            <w:pPr>
              <w:spacing w:after="0" w:line="240" w:lineRule="auto"/>
              <w:rPr>
                <w:rFonts w:eastAsia="Times New Roman" w:cs="Arial"/>
                <w:lang w:eastAsia="es-CO"/>
              </w:rPr>
            </w:pPr>
            <w:r w:rsidRPr="00DB6723">
              <w:rPr>
                <w:rFonts w:eastAsia="Times New Roman" w:cs="Arial"/>
                <w:lang w:eastAsia="es-CO"/>
              </w:rPr>
              <w:t>Cadena de caracteres de máximo 45 en la cual se encontrará el nombre del rol.</w:t>
            </w:r>
          </w:p>
        </w:tc>
      </w:tr>
      <w:tr w:rsidR="00E70341" w:rsidRPr="00AA4FB0" w14:paraId="1DAD0DB5"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BF6CE25"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descr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64F494B"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ABB92C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8FB59B4" w14:textId="77777777" w:rsidR="00E70341" w:rsidRPr="00DB6723" w:rsidRDefault="00E70341" w:rsidP="00214939">
            <w:pPr>
              <w:keepNext/>
              <w:spacing w:after="0" w:line="240" w:lineRule="auto"/>
              <w:rPr>
                <w:rFonts w:eastAsia="Times New Roman" w:cs="Arial"/>
                <w:lang w:eastAsia="es-CO"/>
              </w:rPr>
            </w:pPr>
            <w:r w:rsidRPr="00DB6723">
              <w:rPr>
                <w:rFonts w:eastAsia="Times New Roman" w:cs="Arial"/>
                <w:lang w:eastAsia="es-CO"/>
              </w:rPr>
              <w:t>Cadena de caracteres de máximo 45 en donde se almacenará una pequeña descripción de cada rol.</w:t>
            </w:r>
          </w:p>
        </w:tc>
      </w:tr>
    </w:tbl>
    <w:p w14:paraId="79B12512" w14:textId="701FABFC" w:rsidR="00214939" w:rsidRDefault="00214939">
      <w:pPr>
        <w:pStyle w:val="Descripcin"/>
      </w:pPr>
      <w:bookmarkStart w:id="237" w:name="_Toc54086339"/>
      <w:bookmarkStart w:id="238" w:name="_Toc53861753"/>
      <w:r>
        <w:t xml:space="preserve">Tabla </w:t>
      </w:r>
      <w:r w:rsidR="00C93D98">
        <w:fldChar w:fldCharType="begin"/>
      </w:r>
      <w:r w:rsidR="00C93D98">
        <w:instrText xml:space="preserve"> SEQ Tabla \* ARABIC </w:instrText>
      </w:r>
      <w:r w:rsidR="00C93D98">
        <w:fldChar w:fldCharType="separate"/>
      </w:r>
      <w:r>
        <w:rPr>
          <w:noProof/>
        </w:rPr>
        <w:t>41</w:t>
      </w:r>
      <w:r w:rsidR="00C93D98">
        <w:rPr>
          <w:noProof/>
        </w:rPr>
        <w:fldChar w:fldCharType="end"/>
      </w:r>
      <w:r>
        <w:t xml:space="preserve"> Explicación de la tabla rol</w:t>
      </w:r>
      <w:bookmarkEnd w:id="237"/>
    </w:p>
    <w:p w14:paraId="12F39EE4" w14:textId="77777777" w:rsidR="00E70341" w:rsidRPr="00AA4FB0" w:rsidRDefault="00E70341" w:rsidP="00E70341">
      <w:pPr>
        <w:pStyle w:val="Ttulo4"/>
      </w:pPr>
      <w:bookmarkStart w:id="239" w:name="_Toc54088333"/>
      <w:r w:rsidRPr="00AA4FB0">
        <w:t>Índices</w:t>
      </w:r>
      <w:bookmarkEnd w:id="238"/>
      <w:bookmarkEnd w:id="239"/>
    </w:p>
    <w:tbl>
      <w:tblPr>
        <w:tblW w:w="8837"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4"/>
        <w:gridCol w:w="759"/>
        <w:gridCol w:w="1167"/>
        <w:gridCol w:w="629"/>
        <w:gridCol w:w="4638"/>
      </w:tblGrid>
      <w:tr w:rsidR="00E70341" w:rsidRPr="00AA4FB0" w14:paraId="7D619077" w14:textId="77777777" w:rsidTr="00E70341">
        <w:trPr>
          <w:trHeight w:val="434"/>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72344E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F1734F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85813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5E702B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A612F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7E83581F" w14:textId="77777777" w:rsidTr="00E70341">
        <w:trPr>
          <w:trHeight w:val="434"/>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2F0154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6C010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D6F6B8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7C6D0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6EDF8E"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ada registro en esta tabla será identificado por medio del nombre de cada rol.</w:t>
            </w:r>
          </w:p>
        </w:tc>
      </w:tr>
    </w:tbl>
    <w:p w14:paraId="0FD8A21D" w14:textId="4B9E19A8" w:rsidR="00E70341" w:rsidRDefault="00214939" w:rsidP="00214939">
      <w:pPr>
        <w:pStyle w:val="Descripcin"/>
      </w:pPr>
      <w:bookmarkStart w:id="240" w:name="_Toc54086340"/>
      <w:r>
        <w:t xml:space="preserve">Tabla </w:t>
      </w:r>
      <w:r w:rsidR="00C93D98">
        <w:fldChar w:fldCharType="begin"/>
      </w:r>
      <w:r w:rsidR="00C93D98">
        <w:instrText xml:space="preserve"> SEQ Tabla \* ARABIC </w:instrText>
      </w:r>
      <w:r w:rsidR="00C93D98">
        <w:fldChar w:fldCharType="separate"/>
      </w:r>
      <w:r>
        <w:rPr>
          <w:noProof/>
        </w:rPr>
        <w:t>42</w:t>
      </w:r>
      <w:r w:rsidR="00C93D98">
        <w:rPr>
          <w:noProof/>
        </w:rPr>
        <w:fldChar w:fldCharType="end"/>
      </w:r>
      <w:r>
        <w:t xml:space="preserve"> Explicación de los índices de la tabla rol</w:t>
      </w:r>
      <w:bookmarkEnd w:id="240"/>
    </w:p>
    <w:p w14:paraId="04CFE7F7" w14:textId="77777777" w:rsidR="00E70341" w:rsidRPr="00B77E11" w:rsidRDefault="00E70341" w:rsidP="00E70341">
      <w:pPr>
        <w:pStyle w:val="Ttulo3"/>
      </w:pPr>
      <w:bookmarkStart w:id="241" w:name="_Toc53861754"/>
      <w:bookmarkStart w:id="242" w:name="_Toc54088334"/>
      <w:r w:rsidRPr="00AA4FB0">
        <w:lastRenderedPageBreak/>
        <w:t>rol_cuenta</w:t>
      </w:r>
      <w:bookmarkEnd w:id="241"/>
      <w:bookmarkEnd w:id="242"/>
    </w:p>
    <w:p w14:paraId="37028F66" w14:textId="77777777" w:rsidR="00E70341" w:rsidRPr="00AA4FB0" w:rsidRDefault="00E70341" w:rsidP="00E70341">
      <w:r>
        <w:t>En esta tabla se encontrarán las relaciones entre los roles que puede poseer una cuenta y las cuentas, esto permitirá conocer los roles de las cuentas de forma más optima.</w:t>
      </w:r>
    </w:p>
    <w:tbl>
      <w:tblPr>
        <w:tblW w:w="0" w:type="auto"/>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3197"/>
        <w:gridCol w:w="1334"/>
        <w:gridCol w:w="629"/>
        <w:gridCol w:w="1327"/>
        <w:gridCol w:w="2843"/>
      </w:tblGrid>
      <w:tr w:rsidR="00E70341" w:rsidRPr="00AA4FB0" w14:paraId="69D02BE3" w14:textId="77777777" w:rsidTr="00E70341">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8441D62"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82836E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2</w:t>
            </w:r>
          </w:p>
        </w:tc>
      </w:tr>
      <w:tr w:rsidR="00E70341" w:rsidRPr="00AA4FB0" w14:paraId="58B255BD"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0A51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3A46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A9292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99BD9A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Enlaces 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FA203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09A11193"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00E3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7F77E1"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E26C94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04A121"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 -&gt; 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9A63DE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ena de caracteres de longitud máxima de 45, en la cual se almacenará el nombre del rol de cada cuenta.</w:t>
            </w:r>
          </w:p>
        </w:tc>
      </w:tr>
      <w:tr w:rsidR="00E70341" w:rsidRPr="00AA4FB0" w14:paraId="028DF076" w14:textId="77777777" w:rsidTr="00E70341">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32BDB4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 </w:t>
            </w:r>
            <w:r w:rsidRPr="00DB6723">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88A23" w14:textId="77777777" w:rsidR="00E70341" w:rsidRPr="00DB6723" w:rsidRDefault="00E70341" w:rsidP="00E70341">
            <w:pPr>
              <w:spacing w:after="0" w:line="240" w:lineRule="auto"/>
              <w:rPr>
                <w:rFonts w:eastAsia="Times New Roman" w:cs="Arial"/>
                <w:color w:val="000000"/>
                <w:lang w:val="en" w:eastAsia="es-CO"/>
              </w:rPr>
            </w:pPr>
            <w:r w:rsidRPr="00DB6723">
              <w:rPr>
                <w:rFonts w:eastAsia="Times New Roman" w:cs="Arial"/>
                <w:color w:val="000000"/>
                <w:lang w:val="en" w:eastAsia="es-CO"/>
              </w:rPr>
              <w:t>int(10)</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283BE8"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38EFFE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 -&gt; 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FD46B3"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Valor entero de máximo 10 dígitos en el cual se almacena el documento de identificación de cada usuario con el que se identifica cada cuenta</w:t>
            </w:r>
          </w:p>
        </w:tc>
      </w:tr>
    </w:tbl>
    <w:p w14:paraId="41883DE5" w14:textId="775A40C8" w:rsidR="00214939" w:rsidRDefault="00214939">
      <w:pPr>
        <w:pStyle w:val="Descripcin"/>
      </w:pPr>
      <w:bookmarkStart w:id="243" w:name="_Toc54086341"/>
      <w:bookmarkStart w:id="244" w:name="_Toc53861755"/>
      <w:r>
        <w:t xml:space="preserve">Tabla </w:t>
      </w:r>
      <w:r w:rsidR="00C93D98">
        <w:fldChar w:fldCharType="begin"/>
      </w:r>
      <w:r w:rsidR="00C93D98">
        <w:instrText xml:space="preserve"> SEQ Tabla \* ARABIC </w:instrText>
      </w:r>
      <w:r w:rsidR="00C93D98">
        <w:fldChar w:fldCharType="separate"/>
      </w:r>
      <w:r>
        <w:rPr>
          <w:noProof/>
        </w:rPr>
        <w:t>43</w:t>
      </w:r>
      <w:r w:rsidR="00C93D98">
        <w:rPr>
          <w:noProof/>
        </w:rPr>
        <w:fldChar w:fldCharType="end"/>
      </w:r>
      <w:r>
        <w:t xml:space="preserve"> Explicación de los índices de la tabla rol_cuenta</w:t>
      </w:r>
      <w:bookmarkEnd w:id="243"/>
    </w:p>
    <w:p w14:paraId="1A4E9185" w14:textId="77777777" w:rsidR="00E70341" w:rsidRPr="00AA4FB0" w:rsidRDefault="00E70341" w:rsidP="00E70341">
      <w:pPr>
        <w:pStyle w:val="Ttulo4"/>
      </w:pPr>
      <w:bookmarkStart w:id="245" w:name="_Toc54088335"/>
      <w:r w:rsidRPr="00AA4FB0">
        <w:t>Índices</w:t>
      </w:r>
      <w:bookmarkEnd w:id="244"/>
      <w:bookmarkEnd w:id="245"/>
    </w:p>
    <w:tbl>
      <w:tblPr>
        <w:tblW w:w="8774"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827"/>
        <w:gridCol w:w="759"/>
        <w:gridCol w:w="2116"/>
        <w:gridCol w:w="629"/>
        <w:gridCol w:w="2443"/>
      </w:tblGrid>
      <w:tr w:rsidR="00E70341" w:rsidRPr="00AA4FB0" w14:paraId="651CD76C" w14:textId="77777777" w:rsidTr="00E70341">
        <w:trPr>
          <w:trHeight w:val="790"/>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316D1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A31F62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9BDDD62"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3E2EB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2931" w:type="dxa"/>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3815EC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4EAA8C0" w14:textId="77777777" w:rsidTr="00E70341">
        <w:trPr>
          <w:trHeight w:val="2676"/>
        </w:trPr>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E8124C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PRIMARY</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B6B9D6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A829FCF"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03999CD"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val="restart"/>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CCDF989"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ada registro de esta tabla se compondrá por medio de dos campos que a usa vez servirán como identificador, de este modo, una cuenta de empleado podrá tener a lo largo del tiempo varios roles, y varios roles pueden encontrarse asignados a diferentes usuarios.</w:t>
            </w:r>
          </w:p>
        </w:tc>
      </w:tr>
      <w:tr w:rsidR="00E70341" w:rsidRPr="00AA4FB0" w14:paraId="56915EF3" w14:textId="77777777" w:rsidTr="00E70341">
        <w:trPr>
          <w:trHeight w:val="956"/>
        </w:trPr>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4958BF7E" w14:textId="77777777" w:rsidR="00E70341" w:rsidRPr="00DB6723" w:rsidRDefault="00E70341" w:rsidP="00E70341">
            <w:pPr>
              <w:spacing w:after="0" w:line="240" w:lineRule="auto"/>
              <w:rPr>
                <w:rFonts w:eastAsia="Times New Roman" w:cs="Arial"/>
                <w:color w:val="000000"/>
                <w:lang w:eastAsia="es-CO"/>
              </w:rPr>
            </w:pPr>
          </w:p>
        </w:tc>
        <w:tc>
          <w:tcPr>
            <w:tcW w:w="0" w:type="auto"/>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6CB71445" w14:textId="77777777" w:rsidR="00E70341" w:rsidRPr="00DB6723"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691908E"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9636A3B"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vMerge/>
            <w:tcBorders>
              <w:top w:val="single" w:sz="12" w:space="0" w:color="000000"/>
              <w:left w:val="single" w:sz="12" w:space="0" w:color="000000"/>
              <w:bottom w:val="single" w:sz="12" w:space="0" w:color="000000"/>
              <w:right w:val="single" w:sz="12" w:space="0" w:color="000000"/>
            </w:tcBorders>
            <w:shd w:val="clear" w:color="auto" w:fill="FFFFFF"/>
            <w:vAlign w:val="center"/>
            <w:hideMark/>
          </w:tcPr>
          <w:p w14:paraId="55EF40AF" w14:textId="77777777" w:rsidR="00E70341" w:rsidRPr="00DB6723" w:rsidRDefault="00E70341" w:rsidP="00E70341">
            <w:pPr>
              <w:spacing w:after="0" w:line="240" w:lineRule="auto"/>
              <w:rPr>
                <w:rFonts w:eastAsia="Times New Roman" w:cs="Arial"/>
                <w:color w:val="000000"/>
                <w:lang w:eastAsia="es-CO"/>
              </w:rPr>
            </w:pPr>
          </w:p>
        </w:tc>
      </w:tr>
      <w:tr w:rsidR="00E70341" w:rsidRPr="00AA4FB0" w14:paraId="0C57E563"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1F48744"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fk_rol_cuenta_rol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CF600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474EBE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ro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8A9D10"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B845BA"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asocia a un registro en la tabla de rol para su uso en esta tabla.</w:t>
            </w:r>
          </w:p>
        </w:tc>
      </w:tr>
      <w:tr w:rsidR="00E70341" w:rsidRPr="00DB6723" w14:paraId="1E96541B" w14:textId="77777777" w:rsidTr="00E70341">
        <w:trPr>
          <w:trHeight w:val="790"/>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307C1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lastRenderedPageBreak/>
              <w:t>fk_rol_cuenta_cuenta_id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B8DE6F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DE200A6"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cuenta_emplead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23FAA43" w14:textId="77777777" w:rsidR="00E70341" w:rsidRPr="00DB6723" w:rsidRDefault="00E70341" w:rsidP="00E70341">
            <w:pPr>
              <w:spacing w:after="0" w:line="240" w:lineRule="auto"/>
              <w:rPr>
                <w:rFonts w:eastAsia="Times New Roman" w:cs="Arial"/>
                <w:color w:val="000000"/>
                <w:lang w:eastAsia="es-CO"/>
              </w:rPr>
            </w:pPr>
            <w:r w:rsidRPr="00DB6723">
              <w:rPr>
                <w:rFonts w:eastAsia="Times New Roman" w:cs="Arial"/>
                <w:color w:val="000000"/>
                <w:lang w:eastAsia="es-CO"/>
              </w:rPr>
              <w:t>No</w:t>
            </w:r>
          </w:p>
        </w:tc>
        <w:tc>
          <w:tcPr>
            <w:tcW w:w="2931" w:type="dxa"/>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38A88" w14:textId="77777777" w:rsidR="00E70341" w:rsidRPr="00DB6723" w:rsidRDefault="00E70341" w:rsidP="00214939">
            <w:pPr>
              <w:keepNext/>
              <w:spacing w:after="0" w:line="240" w:lineRule="auto"/>
              <w:rPr>
                <w:rFonts w:eastAsia="Times New Roman" w:cs="Arial"/>
                <w:color w:val="000000"/>
                <w:lang w:eastAsia="es-CO"/>
              </w:rPr>
            </w:pPr>
            <w:r w:rsidRPr="00DB6723">
              <w:rPr>
                <w:rFonts w:eastAsia="Times New Roman" w:cs="Arial"/>
                <w:color w:val="000000"/>
                <w:lang w:eastAsia="es-CO"/>
              </w:rPr>
              <w:t>Clave foránea por medio de la cual se identifica un registro existente en la tabla de cuentas</w:t>
            </w:r>
          </w:p>
        </w:tc>
      </w:tr>
    </w:tbl>
    <w:p w14:paraId="08255B57" w14:textId="5507863F" w:rsidR="00E70341" w:rsidRDefault="00214939" w:rsidP="00214939">
      <w:pPr>
        <w:pStyle w:val="Descripcin"/>
      </w:pPr>
      <w:bookmarkStart w:id="246" w:name="_Toc54086342"/>
      <w:r>
        <w:t xml:space="preserve">Tabla </w:t>
      </w:r>
      <w:r w:rsidR="00C93D98">
        <w:fldChar w:fldCharType="begin"/>
      </w:r>
      <w:r w:rsidR="00C93D98">
        <w:instrText xml:space="preserve"> SEQ Tabla \* ARABIC </w:instrText>
      </w:r>
      <w:r w:rsidR="00C93D98">
        <w:fldChar w:fldCharType="separate"/>
      </w:r>
      <w:r>
        <w:rPr>
          <w:noProof/>
        </w:rPr>
        <w:t>44</w:t>
      </w:r>
      <w:r w:rsidR="00C93D98">
        <w:rPr>
          <w:noProof/>
        </w:rPr>
        <w:fldChar w:fldCharType="end"/>
      </w:r>
      <w:r>
        <w:t xml:space="preserve"> Explicación de los índices de la tabla rol_cuenta</w:t>
      </w:r>
      <w:bookmarkEnd w:id="246"/>
    </w:p>
    <w:p w14:paraId="1C2DCFAE" w14:textId="77777777" w:rsidR="00E70341" w:rsidRPr="00B77E11" w:rsidRDefault="00E70341" w:rsidP="00E70341">
      <w:pPr>
        <w:pStyle w:val="Ttulo3"/>
      </w:pPr>
      <w:bookmarkStart w:id="247" w:name="_Toc53861756"/>
      <w:bookmarkStart w:id="248" w:name="_Toc54088336"/>
      <w:r w:rsidRPr="00AA4FB0">
        <w:t>tipo_afeccion</w:t>
      </w:r>
      <w:bookmarkEnd w:id="247"/>
      <w:bookmarkEnd w:id="248"/>
    </w:p>
    <w:p w14:paraId="24850D18" w14:textId="77777777" w:rsidR="00E70341" w:rsidRPr="00AA4FB0" w:rsidRDefault="00E70341" w:rsidP="00E70341">
      <w:r>
        <w:t>En esta tabla se encontrarán los datos de las afecciones médicas (enfermedades, lesiones, heridas, fracturas, etc.) requeridas en los procesos relacionados con la salud de los empleados.</w:t>
      </w:r>
    </w:p>
    <w:tbl>
      <w:tblPr>
        <w:tblW w:w="89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24"/>
      </w:tblGrid>
      <w:tr w:rsidR="00E70341" w:rsidRPr="00AA4FB0" w14:paraId="521CC08E" w14:textId="77777777" w:rsidTr="00E70341">
        <w:trPr>
          <w:trHeight w:val="340"/>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1F54251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20A9BD"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32880FD"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13DC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8ECED9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633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E0E3C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555E5CD3" w14:textId="77777777" w:rsidTr="00E70341">
        <w:trPr>
          <w:trHeight w:val="34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3E94B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803E0F9"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DA834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4EA236F"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por medio de la cual se identificará cada tipo de afección</w:t>
            </w:r>
          </w:p>
        </w:tc>
      </w:tr>
      <w:tr w:rsidR="00E70341" w:rsidRPr="00AA4FB0" w14:paraId="486A523D"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01BDC1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7D795ED"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FA60C"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BB20B5B"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una breve descripción del tipo de afección</w:t>
            </w:r>
          </w:p>
        </w:tc>
      </w:tr>
    </w:tbl>
    <w:p w14:paraId="05C334AF" w14:textId="68BEA81E" w:rsidR="00214939" w:rsidRDefault="00214939">
      <w:pPr>
        <w:pStyle w:val="Descripcin"/>
      </w:pPr>
      <w:bookmarkStart w:id="249" w:name="_Toc54086343"/>
      <w:bookmarkStart w:id="250" w:name="_Toc53861757"/>
      <w:r>
        <w:t xml:space="preserve">Tabla </w:t>
      </w:r>
      <w:r w:rsidR="00C93D98">
        <w:fldChar w:fldCharType="begin"/>
      </w:r>
      <w:r w:rsidR="00C93D98">
        <w:instrText xml:space="preserve"> SEQ Tabla \* ARABIC </w:instrText>
      </w:r>
      <w:r w:rsidR="00C93D98">
        <w:fldChar w:fldCharType="separate"/>
      </w:r>
      <w:r>
        <w:rPr>
          <w:noProof/>
        </w:rPr>
        <w:t>45</w:t>
      </w:r>
      <w:r w:rsidR="00C93D98">
        <w:rPr>
          <w:noProof/>
        </w:rPr>
        <w:fldChar w:fldCharType="end"/>
      </w:r>
      <w:r>
        <w:t xml:space="preserve"> Explicación de la tabla tipo_afeccion</w:t>
      </w:r>
      <w:bookmarkEnd w:id="249"/>
    </w:p>
    <w:p w14:paraId="31E1C022" w14:textId="77777777" w:rsidR="00E70341" w:rsidRPr="00AA4FB0" w:rsidRDefault="00E70341" w:rsidP="00E70341">
      <w:pPr>
        <w:pStyle w:val="Ttulo4"/>
      </w:pPr>
      <w:bookmarkStart w:id="251" w:name="_Toc54088337"/>
      <w:r w:rsidRPr="00AA4FB0">
        <w:t>Índices</w:t>
      </w:r>
      <w:bookmarkEnd w:id="250"/>
      <w:bookmarkEnd w:id="251"/>
    </w:p>
    <w:tbl>
      <w:tblPr>
        <w:tblW w:w="9001"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640"/>
        <w:gridCol w:w="759"/>
        <w:gridCol w:w="1167"/>
        <w:gridCol w:w="629"/>
        <w:gridCol w:w="4806"/>
      </w:tblGrid>
      <w:tr w:rsidR="00E70341" w:rsidRPr="00AA4FB0" w14:paraId="69DCC01A" w14:textId="77777777" w:rsidTr="00E70341">
        <w:trPr>
          <w:trHeight w:val="40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C94A74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E1265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1893E5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2840F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850ABD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E45185" w14:paraId="6FDBE722" w14:textId="77777777" w:rsidTr="00E70341">
        <w:trPr>
          <w:trHeight w:val="40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C2885A"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5F5B58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E426E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A7A88F"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BFA6405"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 identificará por medio del nombre de cada afección.</w:t>
            </w:r>
          </w:p>
        </w:tc>
      </w:tr>
    </w:tbl>
    <w:p w14:paraId="623F02F4" w14:textId="573CE1CC" w:rsidR="00E70341" w:rsidRDefault="00214939" w:rsidP="00214939">
      <w:pPr>
        <w:pStyle w:val="Descripcin"/>
      </w:pPr>
      <w:bookmarkStart w:id="252" w:name="_Toc54086344"/>
      <w:r>
        <w:t xml:space="preserve">Tabla </w:t>
      </w:r>
      <w:r w:rsidR="00C93D98">
        <w:fldChar w:fldCharType="begin"/>
      </w:r>
      <w:r w:rsidR="00C93D98">
        <w:instrText xml:space="preserve"> SEQ Tabla \* ARABIC </w:instrText>
      </w:r>
      <w:r w:rsidR="00C93D98">
        <w:fldChar w:fldCharType="separate"/>
      </w:r>
      <w:r>
        <w:rPr>
          <w:noProof/>
        </w:rPr>
        <w:t>46</w:t>
      </w:r>
      <w:r w:rsidR="00C93D98">
        <w:rPr>
          <w:noProof/>
        </w:rPr>
        <w:fldChar w:fldCharType="end"/>
      </w:r>
      <w:r>
        <w:t xml:space="preserve"> </w:t>
      </w:r>
      <w:r w:rsidRPr="00F64A98">
        <w:t>Explicación de los índices de la tabla tipo_afeccion</w:t>
      </w:r>
      <w:bookmarkEnd w:id="252"/>
    </w:p>
    <w:p w14:paraId="2661315F" w14:textId="77777777" w:rsidR="00E70341" w:rsidRPr="00B77E11" w:rsidRDefault="00E70341" w:rsidP="00E70341">
      <w:pPr>
        <w:pStyle w:val="Ttulo3"/>
      </w:pPr>
      <w:bookmarkStart w:id="253" w:name="_Toc53861758"/>
      <w:bookmarkStart w:id="254" w:name="_Toc54088338"/>
      <w:r w:rsidRPr="00AA4FB0">
        <w:t>tipo_contrato</w:t>
      </w:r>
      <w:bookmarkEnd w:id="253"/>
      <w:bookmarkEnd w:id="254"/>
    </w:p>
    <w:p w14:paraId="79AFBE1C" w14:textId="77777777" w:rsidR="00E70341" w:rsidRPr="00AA4FB0" w:rsidRDefault="00E70341" w:rsidP="00E70341">
      <w:r>
        <w:t>En esta tabla se almacenarán los datos relacionados con los tipos de contratos existentes en el país, y por medio de los cuales se pueden vincular nuevos empleados a las empresas.</w:t>
      </w:r>
    </w:p>
    <w:tbl>
      <w:tblPr>
        <w:tblW w:w="886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884"/>
      </w:tblGrid>
      <w:tr w:rsidR="00E70341" w:rsidRPr="00AA4FB0" w14:paraId="54442774" w14:textId="77777777" w:rsidTr="00E70341">
        <w:trPr>
          <w:trHeight w:val="544"/>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61D25A4"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739ECF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C814EA8" w14:textId="77777777" w:rsidTr="00E70341">
        <w:trPr>
          <w:trHeight w:val="544"/>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5AA6CA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17F30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D326A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7E25E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59F9D8" w14:textId="77777777" w:rsidTr="00E70341">
        <w:trPr>
          <w:trHeight w:val="68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7B37C4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lastRenderedPageBreak/>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BB312A6"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DF2AE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F7D5CB2"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contrato.</w:t>
            </w:r>
          </w:p>
        </w:tc>
      </w:tr>
      <w:tr w:rsidR="00E70341" w:rsidRPr="00AA4FB0" w14:paraId="68FE478E" w14:textId="77777777" w:rsidTr="00E70341">
        <w:trPr>
          <w:trHeight w:val="584"/>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1D2C3D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DB0BA73"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ED73F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87BA2D"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 de caracteres de longitud máxima de 45, en la cual se registrará una pequeña descripción del tipo de contrato.</w:t>
            </w:r>
          </w:p>
        </w:tc>
      </w:tr>
    </w:tbl>
    <w:p w14:paraId="7426441E" w14:textId="7AC81F92" w:rsidR="00214939" w:rsidRDefault="00214939">
      <w:pPr>
        <w:pStyle w:val="Descripcin"/>
      </w:pPr>
      <w:bookmarkStart w:id="255" w:name="_Toc54086345"/>
      <w:bookmarkStart w:id="256" w:name="_Toc53861759"/>
      <w:r>
        <w:t xml:space="preserve">Tabla </w:t>
      </w:r>
      <w:r w:rsidR="00C93D98">
        <w:fldChar w:fldCharType="begin"/>
      </w:r>
      <w:r w:rsidR="00C93D98">
        <w:instrText xml:space="preserve"> SEQ Tabla \* ARABIC </w:instrText>
      </w:r>
      <w:r w:rsidR="00C93D98">
        <w:fldChar w:fldCharType="separate"/>
      </w:r>
      <w:r>
        <w:rPr>
          <w:noProof/>
        </w:rPr>
        <w:t>47</w:t>
      </w:r>
      <w:r w:rsidR="00C93D98">
        <w:rPr>
          <w:noProof/>
        </w:rPr>
        <w:fldChar w:fldCharType="end"/>
      </w:r>
      <w:r>
        <w:t xml:space="preserve"> </w:t>
      </w:r>
      <w:r w:rsidRPr="00EC4A65">
        <w:t>Explicación</w:t>
      </w:r>
      <w:r>
        <w:t xml:space="preserve"> </w:t>
      </w:r>
      <w:r w:rsidRPr="00EC4A65">
        <w:t>de la tabla tipo_</w:t>
      </w:r>
      <w:r>
        <w:t>contrato</w:t>
      </w:r>
      <w:bookmarkEnd w:id="255"/>
    </w:p>
    <w:p w14:paraId="7E0C1269" w14:textId="77777777" w:rsidR="00E70341" w:rsidRPr="00AA4FB0" w:rsidRDefault="00E70341" w:rsidP="00E70341">
      <w:pPr>
        <w:pStyle w:val="Ttulo4"/>
      </w:pPr>
      <w:bookmarkStart w:id="257" w:name="_Toc54088339"/>
      <w:r w:rsidRPr="00AA4FB0">
        <w:t>Índices</w:t>
      </w:r>
      <w:bookmarkEnd w:id="256"/>
      <w:bookmarkEnd w:id="257"/>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58"/>
        <w:gridCol w:w="759"/>
        <w:gridCol w:w="1167"/>
        <w:gridCol w:w="629"/>
        <w:gridCol w:w="4739"/>
      </w:tblGrid>
      <w:tr w:rsidR="00E70341" w:rsidRPr="00AA4FB0" w14:paraId="24701492" w14:textId="77777777" w:rsidTr="00E70341">
        <w:trPr>
          <w:trHeight w:val="34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2B41B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6845E1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1AB86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F2120A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4EEB3B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044780C2" w14:textId="77777777" w:rsidTr="00E70341">
        <w:trPr>
          <w:trHeight w:val="34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AD1F044"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FB48A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D1E1FEE"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BBC65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9B44854"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esta tabla será identificado por medio de nombre de cada tipo de contrato.</w:t>
            </w:r>
          </w:p>
        </w:tc>
      </w:tr>
    </w:tbl>
    <w:p w14:paraId="46233578" w14:textId="6925F663" w:rsidR="00E70341" w:rsidRDefault="00214939" w:rsidP="00214939">
      <w:pPr>
        <w:pStyle w:val="Descripcin"/>
      </w:pPr>
      <w:bookmarkStart w:id="258" w:name="_Toc54086346"/>
      <w:r>
        <w:t xml:space="preserve">Tabla </w:t>
      </w:r>
      <w:r w:rsidR="00C93D98">
        <w:fldChar w:fldCharType="begin"/>
      </w:r>
      <w:r w:rsidR="00C93D98">
        <w:instrText xml:space="preserve"> SEQ Tabla \* ARABIC </w:instrText>
      </w:r>
      <w:r w:rsidR="00C93D98">
        <w:fldChar w:fldCharType="separate"/>
      </w:r>
      <w:r>
        <w:rPr>
          <w:noProof/>
        </w:rPr>
        <w:t>48</w:t>
      </w:r>
      <w:r w:rsidR="00C93D98">
        <w:rPr>
          <w:noProof/>
        </w:rPr>
        <w:fldChar w:fldCharType="end"/>
      </w:r>
      <w:r>
        <w:t xml:space="preserve"> </w:t>
      </w:r>
      <w:r w:rsidRPr="00234E7F">
        <w:t>Explicación de los índices de la tabla tipo_</w:t>
      </w:r>
      <w:r>
        <w:t>contrato</w:t>
      </w:r>
      <w:bookmarkEnd w:id="258"/>
    </w:p>
    <w:p w14:paraId="4FC70FC3" w14:textId="77777777" w:rsidR="00E70341" w:rsidRPr="00B77E11" w:rsidRDefault="00E70341" w:rsidP="00E70341">
      <w:pPr>
        <w:pStyle w:val="Ttulo3"/>
      </w:pPr>
      <w:bookmarkStart w:id="259" w:name="_Toc53861760"/>
      <w:bookmarkStart w:id="260" w:name="_Toc54088340"/>
      <w:r w:rsidRPr="00AA4FB0">
        <w:t>tipo_evento</w:t>
      </w:r>
      <w:bookmarkEnd w:id="259"/>
      <w:bookmarkEnd w:id="260"/>
    </w:p>
    <w:p w14:paraId="22B49D82" w14:textId="6B104294" w:rsidR="00E70341" w:rsidRPr="00AA4FB0" w:rsidRDefault="00E70341" w:rsidP="00E70341">
      <w:r>
        <w:t xml:space="preserve">En esta tabla se almacenarán los distintos tipos de eventos que puede realizar dentro de APPAUSA Web y móvil, de este modo se puede tener conocimiento y clasificar de forma </w:t>
      </w:r>
      <w:r w:rsidR="00214939">
        <w:t>óptima</w:t>
      </w:r>
      <w:r>
        <w:t xml:space="preserve"> las actividades realizadas por los usuarios.</w:t>
      </w:r>
    </w:p>
    <w:tbl>
      <w:tblPr>
        <w:tblW w:w="8896"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4912"/>
      </w:tblGrid>
      <w:tr w:rsidR="00E70341" w:rsidRPr="00AA4FB0" w14:paraId="7B59687A" w14:textId="77777777" w:rsidTr="00E70341">
        <w:trPr>
          <w:trHeight w:val="327"/>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60B4CC3"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7A8C81B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71CF1980"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009FB3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9F85B2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7CDDB03"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F57AE8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0EC5516" w14:textId="77777777" w:rsidTr="00E70341">
        <w:trPr>
          <w:trHeight w:val="32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1124700"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 </w:t>
            </w:r>
            <w:r w:rsidRPr="00E45185">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53A9C73"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90AC43"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D2D60ED" w14:textId="77777777" w:rsidR="00E70341" w:rsidRPr="00E45185" w:rsidRDefault="00E70341" w:rsidP="00E70341">
            <w:pPr>
              <w:spacing w:after="0" w:line="240" w:lineRule="auto"/>
              <w:rPr>
                <w:rFonts w:eastAsia="Times New Roman" w:cs="Arial"/>
                <w:lang w:eastAsia="es-CO"/>
              </w:rPr>
            </w:pPr>
            <w:r w:rsidRPr="00E45185">
              <w:rPr>
                <w:rFonts w:eastAsia="Times New Roman" w:cs="Arial"/>
                <w:lang w:eastAsia="es-CO"/>
              </w:rPr>
              <w:t>Cadena de caracteres de longitud máxima de 45, en la cual se almacenará el nombre del tipo de evento.</w:t>
            </w:r>
          </w:p>
        </w:tc>
      </w:tr>
      <w:tr w:rsidR="00E70341" w:rsidRPr="00AA4FB0" w14:paraId="021C4E49" w14:textId="77777777" w:rsidTr="00E70341">
        <w:trPr>
          <w:trHeight w:val="30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58929E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A192E86" w14:textId="77777777" w:rsidR="00E70341" w:rsidRPr="00E45185" w:rsidRDefault="00E70341" w:rsidP="00E70341">
            <w:pPr>
              <w:spacing w:after="0" w:line="240" w:lineRule="auto"/>
              <w:rPr>
                <w:rFonts w:eastAsia="Times New Roman" w:cs="Arial"/>
                <w:color w:val="000000"/>
                <w:lang w:val="en" w:eastAsia="es-CO"/>
              </w:rPr>
            </w:pPr>
            <w:r w:rsidRPr="00E45185">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31ABFF2"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4264A9" w14:textId="77777777" w:rsidR="00E70341" w:rsidRPr="00E45185" w:rsidRDefault="00E70341" w:rsidP="00214939">
            <w:pPr>
              <w:keepNext/>
              <w:spacing w:after="0" w:line="240" w:lineRule="auto"/>
              <w:rPr>
                <w:rFonts w:eastAsia="Times New Roman" w:cs="Arial"/>
                <w:lang w:eastAsia="es-CO"/>
              </w:rPr>
            </w:pPr>
            <w:r w:rsidRPr="00E45185">
              <w:rPr>
                <w:rFonts w:eastAsia="Times New Roman" w:cs="Arial"/>
                <w:lang w:eastAsia="es-CO"/>
              </w:rPr>
              <w:t>Cadena de caracteres de longitud máxima de 45, en el que se almacenara una breve descripción de cada tipo de evento.</w:t>
            </w:r>
          </w:p>
        </w:tc>
      </w:tr>
    </w:tbl>
    <w:p w14:paraId="1B92851D" w14:textId="129DA25C" w:rsidR="00214939" w:rsidRDefault="00214939">
      <w:pPr>
        <w:pStyle w:val="Descripcin"/>
      </w:pPr>
      <w:bookmarkStart w:id="261" w:name="_Toc54086347"/>
      <w:bookmarkStart w:id="262" w:name="_Toc53861761"/>
      <w:r>
        <w:t xml:space="preserve">Tabla </w:t>
      </w:r>
      <w:r w:rsidR="00C93D98">
        <w:fldChar w:fldCharType="begin"/>
      </w:r>
      <w:r w:rsidR="00C93D98">
        <w:instrText xml:space="preserve"> SEQ Tabla \* ARABIC </w:instrText>
      </w:r>
      <w:r w:rsidR="00C93D98">
        <w:fldChar w:fldCharType="separate"/>
      </w:r>
      <w:r>
        <w:rPr>
          <w:noProof/>
        </w:rPr>
        <w:t>49</w:t>
      </w:r>
      <w:r w:rsidR="00C93D98">
        <w:rPr>
          <w:noProof/>
        </w:rPr>
        <w:fldChar w:fldCharType="end"/>
      </w:r>
      <w:r>
        <w:t xml:space="preserve"> </w:t>
      </w:r>
      <w:r w:rsidRPr="00D67AEE">
        <w:t>Explicación de la tabla tipo_</w:t>
      </w:r>
      <w:r>
        <w:t>evento</w:t>
      </w:r>
      <w:bookmarkEnd w:id="261"/>
    </w:p>
    <w:p w14:paraId="12F4046A" w14:textId="77777777" w:rsidR="00E70341" w:rsidRPr="00AA4FB0" w:rsidRDefault="00E70341" w:rsidP="00E70341">
      <w:pPr>
        <w:pStyle w:val="Ttulo4"/>
      </w:pPr>
      <w:bookmarkStart w:id="263" w:name="_Toc54088341"/>
      <w:r w:rsidRPr="00AA4FB0">
        <w:t>Índices</w:t>
      </w:r>
      <w:bookmarkEnd w:id="262"/>
      <w:bookmarkEnd w:id="263"/>
    </w:p>
    <w:tbl>
      <w:tblPr>
        <w:tblW w:w="8852"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95"/>
        <w:gridCol w:w="759"/>
        <w:gridCol w:w="1167"/>
        <w:gridCol w:w="629"/>
        <w:gridCol w:w="4702"/>
      </w:tblGrid>
      <w:tr w:rsidR="00E70341" w:rsidRPr="00AA4FB0" w14:paraId="1D673DE7" w14:textId="77777777" w:rsidTr="00E70341">
        <w:trPr>
          <w:trHeight w:val="42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5A0B5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771AEE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F4F5A1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23EED9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E2C5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EDE73A7" w14:textId="77777777" w:rsidTr="00E70341">
        <w:trPr>
          <w:trHeight w:val="42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CBE80EB"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64721D"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F7AABF5"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23C5A6" w14:textId="77777777" w:rsidR="00E70341" w:rsidRPr="00E45185" w:rsidRDefault="00E70341" w:rsidP="00E70341">
            <w:pPr>
              <w:spacing w:after="0" w:line="240" w:lineRule="auto"/>
              <w:rPr>
                <w:rFonts w:eastAsia="Times New Roman" w:cs="Arial"/>
                <w:color w:val="000000"/>
                <w:lang w:eastAsia="es-CO"/>
              </w:rPr>
            </w:pPr>
            <w:r w:rsidRPr="00E45185">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7623D81" w14:textId="77777777" w:rsidR="00E70341" w:rsidRPr="00E45185" w:rsidRDefault="00E70341" w:rsidP="00214939">
            <w:pPr>
              <w:keepNext/>
              <w:spacing w:after="0" w:line="240" w:lineRule="auto"/>
              <w:rPr>
                <w:rFonts w:eastAsia="Times New Roman" w:cs="Arial"/>
                <w:color w:val="000000"/>
                <w:lang w:eastAsia="es-CO"/>
              </w:rPr>
            </w:pPr>
            <w:r w:rsidRPr="00E45185">
              <w:rPr>
                <w:rFonts w:eastAsia="Times New Roman" w:cs="Arial"/>
                <w:color w:val="000000"/>
                <w:lang w:eastAsia="es-CO"/>
              </w:rPr>
              <w:t>Cada registro de la tabla se identificará por medio del nombre de cada tipo de evento.</w:t>
            </w:r>
          </w:p>
        </w:tc>
      </w:tr>
    </w:tbl>
    <w:p w14:paraId="770795D2" w14:textId="7185F25E" w:rsidR="00E70341" w:rsidRDefault="00214939" w:rsidP="00214939">
      <w:pPr>
        <w:pStyle w:val="Descripcin"/>
      </w:pPr>
      <w:bookmarkStart w:id="264" w:name="_Toc54086348"/>
      <w:r>
        <w:t xml:space="preserve">Tabla </w:t>
      </w:r>
      <w:r w:rsidR="00C93D98">
        <w:fldChar w:fldCharType="begin"/>
      </w:r>
      <w:r w:rsidR="00C93D98">
        <w:instrText xml:space="preserve"> SEQ Tabla \* ARABIC </w:instrText>
      </w:r>
      <w:r w:rsidR="00C93D98">
        <w:fldChar w:fldCharType="separate"/>
      </w:r>
      <w:r>
        <w:rPr>
          <w:noProof/>
        </w:rPr>
        <w:t>50</w:t>
      </w:r>
      <w:r w:rsidR="00C93D98">
        <w:rPr>
          <w:noProof/>
        </w:rPr>
        <w:fldChar w:fldCharType="end"/>
      </w:r>
      <w:r>
        <w:t xml:space="preserve"> </w:t>
      </w:r>
      <w:r w:rsidRPr="00161E01">
        <w:t>Explicación de los índices de la tabla tipo_</w:t>
      </w:r>
      <w:r>
        <w:t>evento</w:t>
      </w:r>
      <w:bookmarkEnd w:id="264"/>
    </w:p>
    <w:p w14:paraId="790B966B" w14:textId="77777777" w:rsidR="00E70341" w:rsidRPr="00B77E11" w:rsidRDefault="00E70341" w:rsidP="00E70341">
      <w:pPr>
        <w:pStyle w:val="Ttulo3"/>
      </w:pPr>
      <w:bookmarkStart w:id="265" w:name="_Toc53861762"/>
      <w:bookmarkStart w:id="266" w:name="_Toc54088342"/>
      <w:r w:rsidRPr="00AA4FB0">
        <w:t>tipo_incapacidad</w:t>
      </w:r>
      <w:bookmarkEnd w:id="265"/>
      <w:bookmarkEnd w:id="266"/>
    </w:p>
    <w:p w14:paraId="4C966DE6" w14:textId="77777777" w:rsidR="00E70341" w:rsidRPr="00AA4FB0" w:rsidRDefault="00E70341" w:rsidP="00E70341">
      <w:r>
        <w:t>En esta tabla se almacenarán los distintos tipos de incapacidades a las cuales los empleados de las empresas podrán tener acceso, dado el caso que la requieran, y de este modo tener constancia y seguimiento de estas.</w:t>
      </w:r>
    </w:p>
    <w:tbl>
      <w:tblPr>
        <w:tblW w:w="880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196"/>
        <w:gridCol w:w="1447"/>
        <w:gridCol w:w="629"/>
        <w:gridCol w:w="4536"/>
      </w:tblGrid>
      <w:tr w:rsidR="00E70341" w:rsidRPr="00AA4FB0" w14:paraId="416ADCBC" w14:textId="77777777" w:rsidTr="00E70341">
        <w:trPr>
          <w:trHeight w:val="261"/>
        </w:trPr>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202E11A"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lastRenderedPageBreak/>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03828667"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2E708FF9"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BA2DE6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23BFC6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24EB81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0F9E91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B710D52"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F5001C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 </w:t>
            </w:r>
            <w:r w:rsidRPr="00AA4FB0">
              <w:rPr>
                <w:rFonts w:eastAsia="Times New Roman" w:cs="Arial"/>
                <w:i/>
                <w:iCs/>
                <w:color w:val="000000"/>
                <w:sz w:val="24"/>
                <w:szCs w:val="24"/>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B61CDB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21EDBAC"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4DE33AB"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el nombre del tipo de incapacidad.</w:t>
            </w:r>
          </w:p>
        </w:tc>
      </w:tr>
      <w:tr w:rsidR="00E70341" w:rsidRPr="00AA4FB0" w14:paraId="0A5E5A68" w14:textId="77777777" w:rsidTr="00E70341">
        <w:trPr>
          <w:trHeight w:val="247"/>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B18F9B3"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8302C0F"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text</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B1701CF"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CAD2B2E" w14:textId="77777777" w:rsidR="00E70341" w:rsidRPr="00AA4FB0" w:rsidRDefault="00E70341" w:rsidP="00E70341">
            <w:pPr>
              <w:spacing w:after="0" w:line="240" w:lineRule="auto"/>
              <w:rPr>
                <w:rFonts w:eastAsia="Times New Roman" w:cs="Arial"/>
                <w:sz w:val="20"/>
                <w:szCs w:val="20"/>
                <w:lang w:eastAsia="es-CO"/>
              </w:rPr>
            </w:pPr>
            <w:r>
              <w:rPr>
                <w:rFonts w:eastAsia="Times New Roman" w:cs="Arial"/>
                <w:sz w:val="20"/>
                <w:szCs w:val="20"/>
                <w:lang w:eastAsia="es-CO"/>
              </w:rPr>
              <w:t>Cadena de caracteres de longitud máxima de 45, en la cual se almacenará una breve descripción del tipo de incapacidad.</w:t>
            </w:r>
          </w:p>
        </w:tc>
      </w:tr>
      <w:tr w:rsidR="00E70341" w:rsidRPr="00AA4FB0" w14:paraId="457B228B" w14:textId="77777777" w:rsidTr="00E70341">
        <w:trPr>
          <w:trHeight w:val="261"/>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0BF0153"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eriodo_max</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AA2BA2D" w14:textId="77777777" w:rsidR="00E70341" w:rsidRPr="00AA4FB0" w:rsidRDefault="00E70341" w:rsidP="00E70341">
            <w:pPr>
              <w:spacing w:after="0" w:line="240" w:lineRule="auto"/>
              <w:rPr>
                <w:rFonts w:eastAsia="Times New Roman" w:cs="Arial"/>
                <w:color w:val="000000"/>
                <w:sz w:val="24"/>
                <w:szCs w:val="24"/>
                <w:lang w:val="en" w:eastAsia="es-CO"/>
              </w:rPr>
            </w:pPr>
            <w:r w:rsidRPr="00AA4FB0">
              <w:rPr>
                <w:rFonts w:eastAsia="Times New Roman" w:cs="Arial"/>
                <w:color w:val="000000"/>
                <w:sz w:val="24"/>
                <w:szCs w:val="24"/>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CD0ED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8BF1451" w14:textId="77777777" w:rsidR="00E70341" w:rsidRPr="00AA4FB0" w:rsidRDefault="00E70341" w:rsidP="00214939">
            <w:pPr>
              <w:keepNext/>
              <w:spacing w:after="0" w:line="240" w:lineRule="auto"/>
              <w:rPr>
                <w:rFonts w:eastAsia="Times New Roman" w:cs="Arial"/>
                <w:sz w:val="20"/>
                <w:szCs w:val="20"/>
                <w:lang w:eastAsia="es-CO"/>
              </w:rPr>
            </w:pPr>
            <w:r>
              <w:rPr>
                <w:rFonts w:eastAsia="Times New Roman" w:cs="Arial"/>
                <w:sz w:val="20"/>
                <w:szCs w:val="20"/>
                <w:lang w:eastAsia="es-CO"/>
              </w:rPr>
              <w:t xml:space="preserve">Valor entero de máximo 3 dígitos en el cual se almacenará la cantidad de días máximo que se le dará al empleado por cada tipo de incapacidad. </w:t>
            </w:r>
          </w:p>
        </w:tc>
      </w:tr>
    </w:tbl>
    <w:p w14:paraId="632FEBBF" w14:textId="50E03E79" w:rsidR="00214939" w:rsidRDefault="00214939">
      <w:pPr>
        <w:pStyle w:val="Descripcin"/>
      </w:pPr>
      <w:bookmarkStart w:id="267" w:name="_Toc54086349"/>
      <w:bookmarkStart w:id="268" w:name="_Toc53861763"/>
      <w:r>
        <w:t xml:space="preserve">Tabla </w:t>
      </w:r>
      <w:r w:rsidR="00C93D98">
        <w:fldChar w:fldCharType="begin"/>
      </w:r>
      <w:r w:rsidR="00C93D98">
        <w:instrText xml:space="preserve"> SEQ Tabla \* ARABIC </w:instrText>
      </w:r>
      <w:r w:rsidR="00C93D98">
        <w:fldChar w:fldCharType="separate"/>
      </w:r>
      <w:r>
        <w:rPr>
          <w:noProof/>
        </w:rPr>
        <w:t>51</w:t>
      </w:r>
      <w:r w:rsidR="00C93D98">
        <w:rPr>
          <w:noProof/>
        </w:rPr>
        <w:fldChar w:fldCharType="end"/>
      </w:r>
      <w:r>
        <w:t xml:space="preserve"> </w:t>
      </w:r>
      <w:r w:rsidRPr="00902D4D">
        <w:t>Explicación de la tabla tipo_</w:t>
      </w:r>
      <w:r>
        <w:t>incapacidad</w:t>
      </w:r>
      <w:bookmarkEnd w:id="267"/>
    </w:p>
    <w:p w14:paraId="1FE91467" w14:textId="77777777" w:rsidR="00E70341" w:rsidRPr="00AA4FB0" w:rsidRDefault="00E70341" w:rsidP="00E70341">
      <w:pPr>
        <w:pStyle w:val="Ttulo4"/>
      </w:pPr>
      <w:bookmarkStart w:id="269" w:name="_Toc54088343"/>
      <w:r w:rsidRPr="00AA4FB0">
        <w:t>Índices</w:t>
      </w:r>
      <w:bookmarkEnd w:id="268"/>
      <w:bookmarkEnd w:id="269"/>
    </w:p>
    <w:tbl>
      <w:tblPr>
        <w:tblW w:w="888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39"/>
        <w:gridCol w:w="759"/>
        <w:gridCol w:w="1167"/>
        <w:gridCol w:w="629"/>
        <w:gridCol w:w="4795"/>
      </w:tblGrid>
      <w:tr w:rsidR="00E70341" w:rsidRPr="00AA4FB0" w14:paraId="65159182" w14:textId="77777777" w:rsidTr="00E70341">
        <w:trPr>
          <w:trHeight w:val="331"/>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BC06818"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F662EC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1E05E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0D6295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2FBE89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4A973644" w14:textId="77777777" w:rsidTr="00E70341">
        <w:trPr>
          <w:trHeight w:val="331"/>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77C271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0F417F6"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F480F35"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A7C5219" w14:textId="77777777" w:rsidR="00E70341" w:rsidRPr="00AA4FB0" w:rsidRDefault="00E70341" w:rsidP="00E70341">
            <w:pPr>
              <w:spacing w:after="0" w:line="240" w:lineRule="auto"/>
              <w:rPr>
                <w:rFonts w:eastAsia="Times New Roman" w:cs="Arial"/>
                <w:color w:val="000000"/>
                <w:sz w:val="24"/>
                <w:szCs w:val="24"/>
                <w:lang w:eastAsia="es-CO"/>
              </w:rPr>
            </w:pPr>
            <w:r w:rsidRPr="00AA4FB0">
              <w:rPr>
                <w:rFonts w:eastAsia="Times New Roman" w:cs="Arial"/>
                <w:color w:val="000000"/>
                <w:sz w:val="24"/>
                <w:szCs w:val="24"/>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666E03" w14:textId="77777777" w:rsidR="00E70341" w:rsidRPr="00AA4FB0" w:rsidRDefault="00E70341" w:rsidP="00214939">
            <w:pPr>
              <w:keepNext/>
              <w:spacing w:after="0" w:line="240" w:lineRule="auto"/>
              <w:rPr>
                <w:rFonts w:eastAsia="Times New Roman" w:cs="Arial"/>
                <w:color w:val="000000"/>
                <w:sz w:val="24"/>
                <w:szCs w:val="24"/>
                <w:lang w:eastAsia="es-CO"/>
              </w:rPr>
            </w:pPr>
            <w:r>
              <w:rPr>
                <w:rFonts w:eastAsia="Times New Roman" w:cs="Arial"/>
                <w:color w:val="000000"/>
                <w:sz w:val="24"/>
                <w:szCs w:val="24"/>
                <w:lang w:eastAsia="es-CO"/>
              </w:rPr>
              <w:t>Cada registro de la tabla será identificado por medio del nombre de cada tipo de incapacidad.</w:t>
            </w:r>
          </w:p>
        </w:tc>
      </w:tr>
    </w:tbl>
    <w:p w14:paraId="2609ABFE" w14:textId="736B9879" w:rsidR="00E70341" w:rsidRDefault="00214939" w:rsidP="00214939">
      <w:pPr>
        <w:pStyle w:val="Descripcin"/>
      </w:pPr>
      <w:bookmarkStart w:id="270" w:name="_Toc54086350"/>
      <w:r>
        <w:t xml:space="preserve">Tabla </w:t>
      </w:r>
      <w:r w:rsidR="00C93D98">
        <w:fldChar w:fldCharType="begin"/>
      </w:r>
      <w:r w:rsidR="00C93D98">
        <w:instrText xml:space="preserve"> SEQ Tabla \* ARABIC </w:instrText>
      </w:r>
      <w:r w:rsidR="00C93D98">
        <w:fldChar w:fldCharType="separate"/>
      </w:r>
      <w:r>
        <w:rPr>
          <w:noProof/>
        </w:rPr>
        <w:t>52</w:t>
      </w:r>
      <w:r w:rsidR="00C93D98">
        <w:rPr>
          <w:noProof/>
        </w:rPr>
        <w:fldChar w:fldCharType="end"/>
      </w:r>
      <w:r>
        <w:t xml:space="preserve"> </w:t>
      </w:r>
      <w:r w:rsidRPr="008B1F40">
        <w:t>Explicación de los índices de la tabla tipo</w:t>
      </w:r>
      <w:r>
        <w:t>_incapacidad</w:t>
      </w:r>
      <w:bookmarkEnd w:id="270"/>
    </w:p>
    <w:p w14:paraId="5C17E838" w14:textId="77777777" w:rsidR="00E70341" w:rsidRPr="00B77E11" w:rsidRDefault="00E70341" w:rsidP="00E70341">
      <w:pPr>
        <w:pStyle w:val="Ttulo3"/>
      </w:pPr>
      <w:bookmarkStart w:id="271" w:name="_Toc53861764"/>
      <w:bookmarkStart w:id="272" w:name="_Toc54088344"/>
      <w:r w:rsidRPr="00AA4FB0">
        <w:t>tipo_juego</w:t>
      </w:r>
      <w:bookmarkEnd w:id="271"/>
      <w:bookmarkEnd w:id="272"/>
    </w:p>
    <w:p w14:paraId="1C3487FC" w14:textId="77777777" w:rsidR="00E70341" w:rsidRPr="00AA4FB0" w:rsidRDefault="00E70341" w:rsidP="00E70341">
      <w:r>
        <w:t>En esta tabla se almacenarán los distintos tipos de juegos a los cuales los usuarios de APPAUSA tendrán acceso para el desarrollo de sus pausas activas.</w:t>
      </w:r>
    </w:p>
    <w:tbl>
      <w:tblPr>
        <w:tblW w:w="8638"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372"/>
        <w:gridCol w:w="1334"/>
        <w:gridCol w:w="629"/>
        <w:gridCol w:w="5303"/>
      </w:tblGrid>
      <w:tr w:rsidR="00E70341" w:rsidRPr="00AA4FB0" w14:paraId="07ED1763" w14:textId="77777777" w:rsidTr="00E70341">
        <w:trPr>
          <w:trHeight w:val="339"/>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65187A5"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20CD8828"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1C5A3B01"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DA6F4ED"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90EF84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E57568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79FE67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2AD27099"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C9656E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E91997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2B93C2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74485EB"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entero de máximo 3 dígitos por medio del cual se identificará cada tipo de juego registrado en la tabla.</w:t>
            </w:r>
          </w:p>
        </w:tc>
      </w:tr>
      <w:tr w:rsidR="00E70341" w:rsidRPr="00AA4FB0" w14:paraId="45A6B71C" w14:textId="77777777" w:rsidTr="00E70341">
        <w:trPr>
          <w:trHeight w:val="322"/>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66366A7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09EF24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CC17D9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25FBBDA2"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l juego.</w:t>
            </w:r>
          </w:p>
        </w:tc>
      </w:tr>
      <w:tr w:rsidR="00E70341" w:rsidRPr="00AA4FB0" w14:paraId="391FD912" w14:textId="77777777" w:rsidTr="00E70341">
        <w:trPr>
          <w:trHeight w:val="339"/>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7CB7D0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8900F6"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6F6C1C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3748BB1"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l tipo de juego.</w:t>
            </w:r>
          </w:p>
        </w:tc>
      </w:tr>
    </w:tbl>
    <w:p w14:paraId="7608BB4F" w14:textId="2BEF279E" w:rsidR="00214939" w:rsidRDefault="00214939">
      <w:pPr>
        <w:pStyle w:val="Descripcin"/>
      </w:pPr>
      <w:bookmarkStart w:id="273" w:name="_Toc54086351"/>
      <w:bookmarkStart w:id="274" w:name="_Toc53861765"/>
      <w:r>
        <w:t xml:space="preserve">Tabla </w:t>
      </w:r>
      <w:r w:rsidR="00C93D98">
        <w:fldChar w:fldCharType="begin"/>
      </w:r>
      <w:r w:rsidR="00C93D98">
        <w:instrText xml:space="preserve"> SEQ Tabla \* ARABIC </w:instrText>
      </w:r>
      <w:r w:rsidR="00C93D98">
        <w:fldChar w:fldCharType="separate"/>
      </w:r>
      <w:r>
        <w:rPr>
          <w:noProof/>
        </w:rPr>
        <w:t>53</w:t>
      </w:r>
      <w:r w:rsidR="00C93D98">
        <w:rPr>
          <w:noProof/>
        </w:rPr>
        <w:fldChar w:fldCharType="end"/>
      </w:r>
      <w:r w:rsidRPr="007A709F">
        <w:t>Explicac</w:t>
      </w:r>
      <w:r>
        <w:t xml:space="preserve">ión </w:t>
      </w:r>
      <w:r w:rsidRPr="007A709F">
        <w:t>de la tabla tipo_</w:t>
      </w:r>
      <w:r>
        <w:t>juego</w:t>
      </w:r>
      <w:bookmarkEnd w:id="273"/>
    </w:p>
    <w:p w14:paraId="15D7643A" w14:textId="77777777" w:rsidR="00E70341" w:rsidRPr="00AA4FB0" w:rsidRDefault="00E70341" w:rsidP="00E70341">
      <w:pPr>
        <w:pStyle w:val="Ttulo4"/>
      </w:pPr>
      <w:bookmarkStart w:id="275" w:name="_Toc54088345"/>
      <w:r w:rsidRPr="00AA4FB0">
        <w:lastRenderedPageBreak/>
        <w:t>Índices</w:t>
      </w:r>
      <w:bookmarkEnd w:id="274"/>
      <w:bookmarkEnd w:id="275"/>
    </w:p>
    <w:tbl>
      <w:tblPr>
        <w:tblW w:w="8679"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2"/>
        <w:gridCol w:w="759"/>
        <w:gridCol w:w="1167"/>
        <w:gridCol w:w="629"/>
        <w:gridCol w:w="4562"/>
      </w:tblGrid>
      <w:tr w:rsidR="00E70341" w:rsidRPr="00AA4FB0" w14:paraId="33E4DD06" w14:textId="77777777" w:rsidTr="00E70341">
        <w:trPr>
          <w:trHeight w:val="388"/>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32CD300"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69A756E1"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3BCD234"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DD8E4E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4D2BE8C"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59601883" w14:textId="77777777" w:rsidTr="00E70341">
        <w:trPr>
          <w:trHeight w:val="388"/>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DFFF2B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F0E3D0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0480F6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id</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782F44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E1FAD1"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juego.</w:t>
            </w:r>
          </w:p>
        </w:tc>
      </w:tr>
    </w:tbl>
    <w:p w14:paraId="56994BB4" w14:textId="161F6D5B" w:rsidR="00E70341" w:rsidRDefault="00214939" w:rsidP="00214939">
      <w:pPr>
        <w:pStyle w:val="Descripcin"/>
      </w:pPr>
      <w:bookmarkStart w:id="276" w:name="_Toc54086352"/>
      <w:r>
        <w:t xml:space="preserve">Tabla </w:t>
      </w:r>
      <w:r w:rsidR="00C93D98">
        <w:fldChar w:fldCharType="begin"/>
      </w:r>
      <w:r w:rsidR="00C93D98">
        <w:instrText xml:space="preserve"> SEQ Tabla \* ARABIC </w:instrText>
      </w:r>
      <w:r w:rsidR="00C93D98">
        <w:fldChar w:fldCharType="separate"/>
      </w:r>
      <w:r>
        <w:rPr>
          <w:noProof/>
        </w:rPr>
        <w:t>54</w:t>
      </w:r>
      <w:r w:rsidR="00C93D98">
        <w:rPr>
          <w:noProof/>
        </w:rPr>
        <w:fldChar w:fldCharType="end"/>
      </w:r>
      <w:r>
        <w:t xml:space="preserve"> </w:t>
      </w:r>
      <w:r w:rsidRPr="009E521A">
        <w:t>Explicación de los índices de la tabla tipo_</w:t>
      </w:r>
      <w:r>
        <w:t>juego</w:t>
      </w:r>
      <w:bookmarkEnd w:id="276"/>
    </w:p>
    <w:p w14:paraId="51FA2ABB" w14:textId="77777777" w:rsidR="00E70341" w:rsidRPr="00B77E11" w:rsidRDefault="00E70341" w:rsidP="00E70341">
      <w:pPr>
        <w:pStyle w:val="Ttulo3"/>
      </w:pPr>
      <w:bookmarkStart w:id="277" w:name="_Toc53861766"/>
      <w:bookmarkStart w:id="278" w:name="_Toc54088346"/>
      <w:r w:rsidRPr="00AA4FB0">
        <w:t>tipo_licencia</w:t>
      </w:r>
      <w:bookmarkEnd w:id="277"/>
      <w:bookmarkEnd w:id="278"/>
    </w:p>
    <w:p w14:paraId="054628D2" w14:textId="77777777" w:rsidR="00E70341" w:rsidRPr="00AA4FB0" w:rsidRDefault="00E70341" w:rsidP="00E70341">
      <w:pPr>
        <w:rPr>
          <w:lang w:eastAsia="es-CO"/>
        </w:rPr>
      </w:pPr>
      <w:r>
        <w:rPr>
          <w:lang w:eastAsia="es-CO"/>
        </w:rPr>
        <w:t>En esta tabla se almacenarán los datos de los distintos tipos de licencias a las cuales tendrán acceso los empleados de las empresas, dado sea el caso que las requieran.</w:t>
      </w:r>
    </w:p>
    <w:tbl>
      <w:tblPr>
        <w:tblW w:w="8710"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2021"/>
        <w:gridCol w:w="1334"/>
        <w:gridCol w:w="629"/>
        <w:gridCol w:w="1973"/>
        <w:gridCol w:w="2753"/>
      </w:tblGrid>
      <w:tr w:rsidR="00E70341" w:rsidRPr="00AA4FB0" w14:paraId="0F26079B" w14:textId="77777777" w:rsidTr="00E70341">
        <w:trPr>
          <w:trHeight w:val="280"/>
        </w:trPr>
        <w:tc>
          <w:tcPr>
            <w:tcW w:w="0" w:type="auto"/>
            <w:gridSpan w:val="3"/>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6F98AE71"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Grado dependencia:</w:t>
            </w:r>
          </w:p>
        </w:tc>
        <w:tc>
          <w:tcPr>
            <w:tcW w:w="0" w:type="auto"/>
            <w:gridSpan w:val="2"/>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tcPr>
          <w:p w14:paraId="4F69210E" w14:textId="77777777" w:rsidR="00E70341" w:rsidRPr="00AA4FB0" w:rsidRDefault="00E70341" w:rsidP="00E70341">
            <w:pPr>
              <w:spacing w:after="0" w:line="240" w:lineRule="auto"/>
              <w:rPr>
                <w:rFonts w:eastAsia="Times New Roman" w:cs="Arial"/>
                <w:b/>
                <w:bCs/>
                <w:color w:val="000000"/>
                <w:sz w:val="24"/>
                <w:szCs w:val="24"/>
                <w:lang w:eastAsia="es-CO"/>
              </w:rPr>
            </w:pPr>
            <w:r>
              <w:rPr>
                <w:rFonts w:eastAsia="Times New Roman" w:cs="Arial"/>
                <w:b/>
                <w:bCs/>
                <w:color w:val="000000"/>
                <w:sz w:val="24"/>
                <w:szCs w:val="24"/>
                <w:lang w:eastAsia="es-CO"/>
              </w:rPr>
              <w:t>0</w:t>
            </w:r>
          </w:p>
        </w:tc>
      </w:tr>
      <w:tr w:rsidR="00E70341" w:rsidRPr="00AA4FB0" w14:paraId="69363732"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40FE7FE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7E7D9C67"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Tip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3E6134E"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1C7F62CB"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Predeterminad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DFDB5D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s</w:t>
            </w:r>
          </w:p>
        </w:tc>
      </w:tr>
      <w:tr w:rsidR="00E70341" w:rsidRPr="00AA4FB0" w14:paraId="67A7908A"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FF0728C"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 </w:t>
            </w:r>
            <w:r w:rsidRPr="00B77E11">
              <w:rPr>
                <w:rFonts w:eastAsia="Times New Roman" w:cs="Arial"/>
                <w:i/>
                <w:iCs/>
                <w:color w:val="000000"/>
                <w:lang w:eastAsia="es-CO"/>
              </w:rPr>
              <w:t>(Primar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6674897"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35899A0"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590A87F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040FA7DE"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el nombre del tipo de la licencia.</w:t>
            </w:r>
          </w:p>
        </w:tc>
      </w:tr>
      <w:tr w:rsidR="00E70341" w:rsidRPr="00AA4FB0" w14:paraId="0341D012" w14:textId="77777777" w:rsidTr="00E70341">
        <w:trPr>
          <w:trHeight w:val="266"/>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2260F4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descripcion</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7C8BAC1C"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varchar(45)</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556B8F1"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3B01B850"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C08A8D5"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Cadena de caracteres de longitud máxima de 45, en la cual se almacenará una breve descripción de cada tipo de licencia,</w:t>
            </w:r>
          </w:p>
        </w:tc>
      </w:tr>
      <w:tr w:rsidR="00E70341" w:rsidRPr="00AA4FB0" w14:paraId="6BAE46D5"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ED7EA1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remunerad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0C3CBDB2"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tinyint(4)</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1145FC68"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4F0D1BC" w14:textId="77777777" w:rsidR="00E70341" w:rsidRPr="00B77E11" w:rsidRDefault="00E70341" w:rsidP="00E70341">
            <w:pPr>
              <w:spacing w:after="0" w:line="240" w:lineRule="auto"/>
              <w:rPr>
                <w:rFonts w:eastAsia="Times New Roman" w:cs="Arial"/>
                <w:color w:val="000000"/>
                <w:lang w:eastAsia="es-CO"/>
              </w:rPr>
            </w:pP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5AAFCBA" w14:textId="77777777" w:rsidR="00E70341" w:rsidRPr="00B77E11" w:rsidRDefault="00E70341" w:rsidP="00E70341">
            <w:pPr>
              <w:spacing w:after="0" w:line="240" w:lineRule="auto"/>
              <w:rPr>
                <w:rFonts w:eastAsia="Times New Roman" w:cs="Arial"/>
                <w:lang w:eastAsia="es-CO"/>
              </w:rPr>
            </w:pPr>
            <w:r w:rsidRPr="00B77E11">
              <w:rPr>
                <w:rFonts w:eastAsia="Times New Roman" w:cs="Arial"/>
                <w:lang w:eastAsia="es-CO"/>
              </w:rPr>
              <w:t>Valor booleano por medio del cual se identificará si la licencia será pagada i no por la empresa.</w:t>
            </w:r>
          </w:p>
        </w:tc>
      </w:tr>
      <w:tr w:rsidR="00E70341" w:rsidRPr="00AA4FB0" w14:paraId="2CF819AD" w14:textId="77777777" w:rsidTr="00E70341">
        <w:trPr>
          <w:trHeight w:val="280"/>
        </w:trPr>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7E03C5D"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minimo_dia</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10786D51" w14:textId="77777777" w:rsidR="00E70341" w:rsidRPr="00B77E11" w:rsidRDefault="00E70341" w:rsidP="00E70341">
            <w:pPr>
              <w:spacing w:after="0" w:line="240" w:lineRule="auto"/>
              <w:rPr>
                <w:rFonts w:eastAsia="Times New Roman" w:cs="Arial"/>
                <w:color w:val="000000"/>
                <w:lang w:val="en" w:eastAsia="es-CO"/>
              </w:rPr>
            </w:pPr>
            <w:r w:rsidRPr="00B77E11">
              <w:rPr>
                <w:rFonts w:eastAsia="Times New Roman" w:cs="Arial"/>
                <w:color w:val="000000"/>
                <w:lang w:val="en" w:eastAsia="es-CO"/>
              </w:rPr>
              <w:t>int(3)</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7706725F"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noWrap/>
            <w:tcMar>
              <w:top w:w="48" w:type="dxa"/>
              <w:left w:w="48" w:type="dxa"/>
              <w:bottom w:w="48" w:type="dxa"/>
              <w:right w:w="48" w:type="dxa"/>
            </w:tcMar>
            <w:vAlign w:val="center"/>
            <w:hideMark/>
          </w:tcPr>
          <w:p w14:paraId="4D5E9E52"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i/>
                <w:iCs/>
                <w:color w:val="000000"/>
                <w:lang w:eastAsia="es-CO"/>
              </w:rPr>
              <w:t>NULL</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1EC9AB6" w14:textId="77777777" w:rsidR="00E70341" w:rsidRPr="00B77E11" w:rsidRDefault="00E70341" w:rsidP="00214939">
            <w:pPr>
              <w:keepNext/>
              <w:spacing w:after="0" w:line="240" w:lineRule="auto"/>
              <w:rPr>
                <w:rFonts w:eastAsia="Times New Roman" w:cs="Arial"/>
                <w:lang w:eastAsia="es-CO"/>
              </w:rPr>
            </w:pPr>
            <w:r w:rsidRPr="00B77E11">
              <w:rPr>
                <w:rFonts w:eastAsia="Times New Roman" w:cs="Arial"/>
                <w:lang w:eastAsia="es-CO"/>
              </w:rPr>
              <w:t>Valor entero de máximo 3 dígitos en el cual se almacenera el mínimo de días a los cuales se tiene derecho por cada tipo de licencia.</w:t>
            </w:r>
          </w:p>
        </w:tc>
      </w:tr>
    </w:tbl>
    <w:p w14:paraId="4A17882F" w14:textId="18751087" w:rsidR="00214939" w:rsidRDefault="00214939">
      <w:pPr>
        <w:pStyle w:val="Descripcin"/>
      </w:pPr>
      <w:bookmarkStart w:id="279" w:name="_Toc54086353"/>
      <w:bookmarkStart w:id="280" w:name="_Toc53861767"/>
      <w:r>
        <w:t xml:space="preserve">Tabla </w:t>
      </w:r>
      <w:r w:rsidR="00C93D98">
        <w:fldChar w:fldCharType="begin"/>
      </w:r>
      <w:r w:rsidR="00C93D98">
        <w:instrText xml:space="preserve"> SEQ Tabla \* ARABIC </w:instrText>
      </w:r>
      <w:r w:rsidR="00C93D98">
        <w:fldChar w:fldCharType="separate"/>
      </w:r>
      <w:r>
        <w:rPr>
          <w:noProof/>
        </w:rPr>
        <w:t>55</w:t>
      </w:r>
      <w:r w:rsidR="00C93D98">
        <w:rPr>
          <w:noProof/>
        </w:rPr>
        <w:fldChar w:fldCharType="end"/>
      </w:r>
      <w:r>
        <w:t xml:space="preserve"> </w:t>
      </w:r>
      <w:r w:rsidRPr="009877FA">
        <w:t>Explicación</w:t>
      </w:r>
      <w:r>
        <w:t xml:space="preserve"> </w:t>
      </w:r>
      <w:r w:rsidRPr="009877FA">
        <w:t>de la tabla tipo_</w:t>
      </w:r>
      <w:r>
        <w:t>licencia</w:t>
      </w:r>
      <w:bookmarkEnd w:id="279"/>
    </w:p>
    <w:p w14:paraId="44FDC85B" w14:textId="77777777" w:rsidR="00E70341" w:rsidRPr="00AA4FB0" w:rsidRDefault="00E70341" w:rsidP="00E70341">
      <w:pPr>
        <w:pStyle w:val="Ttulo4"/>
      </w:pPr>
      <w:bookmarkStart w:id="281" w:name="_Toc54088347"/>
      <w:r w:rsidRPr="00AA4FB0">
        <w:lastRenderedPageBreak/>
        <w:t>Índices</w:t>
      </w:r>
      <w:bookmarkEnd w:id="280"/>
      <w:bookmarkEnd w:id="281"/>
    </w:p>
    <w:tbl>
      <w:tblPr>
        <w:tblW w:w="8785" w:type="dxa"/>
        <w:tblBorders>
          <w:top w:val="single" w:sz="12" w:space="0" w:color="000000"/>
          <w:left w:val="single" w:sz="12" w:space="0" w:color="000000"/>
          <w:bottom w:val="single" w:sz="12" w:space="0" w:color="000000"/>
          <w:right w:val="single" w:sz="12"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759"/>
        <w:gridCol w:w="1167"/>
        <w:gridCol w:w="629"/>
        <w:gridCol w:w="4665"/>
      </w:tblGrid>
      <w:tr w:rsidR="00E70341" w:rsidRPr="00AA4FB0" w14:paraId="02A2EB97" w14:textId="77777777" w:rsidTr="00E70341">
        <w:trPr>
          <w:trHeight w:val="315"/>
          <w:tblHeader/>
        </w:trPr>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56FC21F9"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ombre de la clave</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21B04246"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Únic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01EB31BA"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lumna</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6DF6C2F"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Nulo</w:t>
            </w:r>
          </w:p>
        </w:tc>
        <w:tc>
          <w:tcPr>
            <w:tcW w:w="0" w:type="auto"/>
            <w:tcBorders>
              <w:top w:val="single" w:sz="12" w:space="0" w:color="000000"/>
              <w:left w:val="single" w:sz="12" w:space="0" w:color="000000"/>
              <w:bottom w:val="single" w:sz="12" w:space="0" w:color="000000"/>
              <w:right w:val="single" w:sz="12" w:space="0" w:color="000000"/>
            </w:tcBorders>
            <w:shd w:val="clear" w:color="auto" w:fill="E5E5E5"/>
            <w:tcMar>
              <w:top w:w="48" w:type="dxa"/>
              <w:left w:w="48" w:type="dxa"/>
              <w:bottom w:w="48" w:type="dxa"/>
              <w:right w:w="48" w:type="dxa"/>
            </w:tcMar>
            <w:vAlign w:val="center"/>
            <w:hideMark/>
          </w:tcPr>
          <w:p w14:paraId="34462915" w14:textId="77777777" w:rsidR="00E70341" w:rsidRPr="00AA4FB0" w:rsidRDefault="00E70341" w:rsidP="00E70341">
            <w:pPr>
              <w:spacing w:after="0" w:line="240" w:lineRule="auto"/>
              <w:rPr>
                <w:rFonts w:eastAsia="Times New Roman" w:cs="Arial"/>
                <w:b/>
                <w:bCs/>
                <w:color w:val="000000"/>
                <w:sz w:val="24"/>
                <w:szCs w:val="24"/>
                <w:lang w:eastAsia="es-CO"/>
              </w:rPr>
            </w:pPr>
            <w:r w:rsidRPr="00AA4FB0">
              <w:rPr>
                <w:rFonts w:eastAsia="Times New Roman" w:cs="Arial"/>
                <w:b/>
                <w:bCs/>
                <w:color w:val="000000"/>
                <w:sz w:val="24"/>
                <w:szCs w:val="24"/>
                <w:lang w:eastAsia="es-CO"/>
              </w:rPr>
              <w:t>Comentario</w:t>
            </w:r>
          </w:p>
        </w:tc>
      </w:tr>
      <w:tr w:rsidR="00E70341" w:rsidRPr="00AA4FB0" w14:paraId="3AEC54E3" w14:textId="77777777" w:rsidTr="00E70341">
        <w:trPr>
          <w:trHeight w:val="315"/>
        </w:trPr>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3F34B4FB"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PRIMARY</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640FD2B5"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Sí</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E134C36"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mbre</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555F8104" w14:textId="77777777" w:rsidR="00E70341" w:rsidRPr="00B77E11" w:rsidRDefault="00E70341" w:rsidP="00E70341">
            <w:pPr>
              <w:spacing w:after="0" w:line="240" w:lineRule="auto"/>
              <w:rPr>
                <w:rFonts w:eastAsia="Times New Roman" w:cs="Arial"/>
                <w:color w:val="000000"/>
                <w:lang w:eastAsia="es-CO"/>
              </w:rPr>
            </w:pPr>
            <w:r w:rsidRPr="00B77E11">
              <w:rPr>
                <w:rFonts w:eastAsia="Times New Roman" w:cs="Arial"/>
                <w:color w:val="000000"/>
                <w:lang w:eastAsia="es-CO"/>
              </w:rPr>
              <w:t>No</w:t>
            </w:r>
          </w:p>
        </w:tc>
        <w:tc>
          <w:tcPr>
            <w:tcW w:w="0" w:type="auto"/>
            <w:tcBorders>
              <w:top w:val="single" w:sz="12" w:space="0" w:color="000000"/>
              <w:left w:val="single" w:sz="12" w:space="0" w:color="000000"/>
              <w:bottom w:val="single" w:sz="12" w:space="0" w:color="000000"/>
              <w:right w:val="single" w:sz="12" w:space="0" w:color="000000"/>
            </w:tcBorders>
            <w:shd w:val="clear" w:color="auto" w:fill="FFFFFF"/>
            <w:tcMar>
              <w:top w:w="48" w:type="dxa"/>
              <w:left w:w="48" w:type="dxa"/>
              <w:bottom w:w="48" w:type="dxa"/>
              <w:right w:w="48" w:type="dxa"/>
            </w:tcMar>
            <w:vAlign w:val="center"/>
            <w:hideMark/>
          </w:tcPr>
          <w:p w14:paraId="4BE568A5" w14:textId="77777777" w:rsidR="00E70341" w:rsidRPr="00B77E11" w:rsidRDefault="00E70341" w:rsidP="00214939">
            <w:pPr>
              <w:keepNext/>
              <w:spacing w:after="0" w:line="240" w:lineRule="auto"/>
              <w:rPr>
                <w:rFonts w:eastAsia="Times New Roman" w:cs="Arial"/>
                <w:color w:val="000000"/>
                <w:lang w:eastAsia="es-CO"/>
              </w:rPr>
            </w:pPr>
            <w:r w:rsidRPr="00B77E11">
              <w:rPr>
                <w:rFonts w:eastAsia="Times New Roman" w:cs="Arial"/>
                <w:color w:val="000000"/>
                <w:lang w:eastAsia="es-CO"/>
              </w:rPr>
              <w:t>Cada registro de la tabla será identificado por medio del nombre de cada tipo de licencia.</w:t>
            </w:r>
          </w:p>
        </w:tc>
      </w:tr>
    </w:tbl>
    <w:p w14:paraId="748C84F5" w14:textId="473102B1" w:rsidR="00487DCC" w:rsidRPr="00487DCC" w:rsidRDefault="00214939" w:rsidP="00214939">
      <w:pPr>
        <w:pStyle w:val="Descripcin"/>
        <w:rPr>
          <w:lang w:eastAsia="es-CO"/>
        </w:rPr>
      </w:pPr>
      <w:bookmarkStart w:id="282" w:name="_Toc54086354"/>
      <w:r>
        <w:t xml:space="preserve">Tabla </w:t>
      </w:r>
      <w:r w:rsidR="00C93D98">
        <w:fldChar w:fldCharType="begin"/>
      </w:r>
      <w:r w:rsidR="00C93D98">
        <w:instrText xml:space="preserve"> SEQ Tabla \* ARABIC </w:instrText>
      </w:r>
      <w:r w:rsidR="00C93D98">
        <w:fldChar w:fldCharType="separate"/>
      </w:r>
      <w:r>
        <w:rPr>
          <w:noProof/>
        </w:rPr>
        <w:t>56</w:t>
      </w:r>
      <w:r w:rsidR="00C93D98">
        <w:rPr>
          <w:noProof/>
        </w:rPr>
        <w:fldChar w:fldCharType="end"/>
      </w:r>
      <w:r>
        <w:t xml:space="preserve"> </w:t>
      </w:r>
      <w:r w:rsidRPr="00B62D12">
        <w:t>Explicación de los índices de la tabla tipo_</w:t>
      </w:r>
      <w:r>
        <w:t>licencia</w:t>
      </w:r>
      <w:bookmarkEnd w:id="282"/>
    </w:p>
    <w:p w14:paraId="6559AC57" w14:textId="2E4DDC1E" w:rsidR="00BA4B41" w:rsidRDefault="00BA4B41" w:rsidP="00487DCC">
      <w:pPr>
        <w:pStyle w:val="Ttulo2"/>
        <w:rPr>
          <w:lang w:eastAsia="es-CO"/>
        </w:rPr>
      </w:pPr>
      <w:bookmarkStart w:id="283" w:name="_Toc54088348"/>
      <w:r>
        <w:rPr>
          <w:lang w:eastAsia="es-CO"/>
        </w:rPr>
        <w:t>Diagrama de Módulos</w:t>
      </w:r>
      <w:bookmarkEnd w:id="283"/>
    </w:p>
    <w:p w14:paraId="7C022E68" w14:textId="1469D2B4" w:rsidR="00131B9E" w:rsidRDefault="00454349" w:rsidP="00131B9E">
      <w:pPr>
        <w:rPr>
          <w:lang w:eastAsia="es-CO"/>
        </w:rPr>
      </w:pPr>
      <w:r>
        <w:rPr>
          <w:lang w:eastAsia="es-CO"/>
        </w:rPr>
        <w:t>A continuación,</w:t>
      </w:r>
      <w:r w:rsidR="00131B9E">
        <w:rPr>
          <w:lang w:eastAsia="es-CO"/>
        </w:rPr>
        <w:t xml:space="preserve"> se presenta el diagrama de </w:t>
      </w:r>
      <w:r>
        <w:rPr>
          <w:lang w:eastAsia="es-CO"/>
        </w:rPr>
        <w:t>módulos</w:t>
      </w:r>
      <w:r w:rsidR="00131B9E">
        <w:rPr>
          <w:lang w:eastAsia="es-CO"/>
        </w:rPr>
        <w:t xml:space="preserve">, por medio de los cuales se </w:t>
      </w:r>
      <w:r>
        <w:rPr>
          <w:lang w:eastAsia="es-CO"/>
        </w:rPr>
        <w:t>irán</w:t>
      </w:r>
      <w:r w:rsidR="00131B9E">
        <w:rPr>
          <w:lang w:eastAsia="es-CO"/>
        </w:rPr>
        <w:t xml:space="preserve"> trabajan y desarrollando las funcio</w:t>
      </w:r>
      <w:r>
        <w:rPr>
          <w:lang w:eastAsia="es-CO"/>
        </w:rPr>
        <w:t xml:space="preserve">nalidades en base al orden en que se encuentra: </w:t>
      </w:r>
    </w:p>
    <w:p w14:paraId="4EFEA0E1" w14:textId="0F95B45A" w:rsidR="00454349" w:rsidRDefault="00454349" w:rsidP="00454349">
      <w:pPr>
        <w:pStyle w:val="Prrafodelista"/>
        <w:numPr>
          <w:ilvl w:val="0"/>
          <w:numId w:val="13"/>
        </w:numPr>
        <w:rPr>
          <w:lang w:eastAsia="es-CO"/>
        </w:rPr>
      </w:pPr>
      <w:r>
        <w:rPr>
          <w:lang w:eastAsia="es-CO"/>
        </w:rPr>
        <w:t>Partiendo de izquierda a derecha, en la primera columna se encontrarán los módulos que deben desarrollarse primer, es decir, desde la definición de entidades, métodos de acceso a los datos en la base de datos, servicios y demás acciones relacionadas a cada uno de los módulos</w:t>
      </w:r>
    </w:p>
    <w:p w14:paraId="1AD38C72" w14:textId="2504C7BB" w:rsidR="00454349" w:rsidRDefault="00454349" w:rsidP="00454349">
      <w:pPr>
        <w:pStyle w:val="Prrafodelista"/>
        <w:numPr>
          <w:ilvl w:val="0"/>
          <w:numId w:val="13"/>
        </w:numPr>
        <w:rPr>
          <w:lang w:eastAsia="es-CO"/>
        </w:rPr>
      </w:pPr>
      <w:r>
        <w:rPr>
          <w:lang w:eastAsia="es-CO"/>
        </w:rPr>
        <w:t xml:space="preserve">En la columna de la mitad se </w:t>
      </w:r>
      <w:r w:rsidR="00B435C8">
        <w:rPr>
          <w:lang w:eastAsia="es-CO"/>
        </w:rPr>
        <w:t>encontrarán</w:t>
      </w:r>
      <w:r>
        <w:rPr>
          <w:lang w:eastAsia="es-CO"/>
        </w:rPr>
        <w:t xml:space="preserve"> los módulos que se deben realizar posteriormente, se recomienda iniciar por los 4 </w:t>
      </w:r>
      <w:r w:rsidR="00B435C8">
        <w:rPr>
          <w:lang w:eastAsia="es-CO"/>
        </w:rPr>
        <w:t>últimos</w:t>
      </w:r>
      <w:r>
        <w:rPr>
          <w:lang w:eastAsia="es-CO"/>
        </w:rPr>
        <w:t xml:space="preserve"> </w:t>
      </w:r>
      <w:r w:rsidR="00B435C8">
        <w:rPr>
          <w:lang w:eastAsia="es-CO"/>
        </w:rPr>
        <w:t>módulos, debido a su grado de dependencia, todo esto en prevención a los errores que se presenten con las actividades relacionadas a cada uno de estos.</w:t>
      </w:r>
      <w:r>
        <w:rPr>
          <w:lang w:eastAsia="es-CO"/>
        </w:rPr>
        <w:t xml:space="preserve"> </w:t>
      </w:r>
    </w:p>
    <w:p w14:paraId="2CA16617" w14:textId="7D1F5421" w:rsidR="00B435C8" w:rsidRPr="00131B9E" w:rsidRDefault="00B435C8" w:rsidP="00454349">
      <w:pPr>
        <w:pStyle w:val="Prrafodelista"/>
        <w:numPr>
          <w:ilvl w:val="0"/>
          <w:numId w:val="13"/>
        </w:numPr>
        <w:rPr>
          <w:lang w:eastAsia="es-CO"/>
        </w:rPr>
      </w:pPr>
      <w:r>
        <w:rPr>
          <w:lang w:eastAsia="es-CO"/>
        </w:rPr>
        <w:t>Finalmente se trabajaran l</w:t>
      </w:r>
      <w:r w:rsidR="00501FDB">
        <w:rPr>
          <w:lang w:eastAsia="es-CO"/>
        </w:rPr>
        <w:t>os módulos de la ultima columna, debido a su grado de dependencia de los otros módulos y las actividades que estos desempeñan.</w:t>
      </w:r>
    </w:p>
    <w:p w14:paraId="2871BFA8" w14:textId="77777777" w:rsidR="00501FDB" w:rsidRDefault="00C15159" w:rsidP="00501FDB">
      <w:pPr>
        <w:keepNext/>
      </w:pPr>
      <w:r w:rsidRPr="00C15159">
        <w:rPr>
          <w:noProof/>
          <w:lang w:eastAsia="es-CO"/>
        </w:rPr>
        <w:drawing>
          <wp:inline distT="0" distB="0" distL="0" distR="0" wp14:anchorId="4E9D39DD" wp14:editId="6DA48449">
            <wp:extent cx="5943600" cy="3507105"/>
            <wp:effectExtent l="0" t="0" r="0" b="0"/>
            <wp:docPr id="11" name="Imagen 2">
              <a:extLst xmlns:a="http://schemas.openxmlformats.org/drawingml/2006/main">
                <a:ext uri="{FF2B5EF4-FFF2-40B4-BE49-F238E27FC236}">
                  <a16:creationId xmlns:a16="http://schemas.microsoft.com/office/drawing/2014/main" id="{BBAB2BB1-BFF6-4B16-AE1D-4C1B7B83A4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BBAB2BB1-BFF6-4B16-AE1D-4C1B7B83A465}"/>
                        </a:ext>
                      </a:extLst>
                    </pic:cNvPr>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600" cy="3507105"/>
                    </a:xfrm>
                    <a:prstGeom prst="rect">
                      <a:avLst/>
                    </a:prstGeom>
                  </pic:spPr>
                </pic:pic>
              </a:graphicData>
            </a:graphic>
          </wp:inline>
        </w:drawing>
      </w:r>
    </w:p>
    <w:p w14:paraId="59460417" w14:textId="6040BF78" w:rsidR="00FE447F" w:rsidRDefault="00501FDB" w:rsidP="00501FDB">
      <w:pPr>
        <w:pStyle w:val="Descripcin"/>
      </w:pPr>
      <w:bookmarkStart w:id="284" w:name="_Toc54086297"/>
      <w:r>
        <w:t xml:space="preserve">Ilustración </w:t>
      </w:r>
      <w:r w:rsidR="00C93D98">
        <w:fldChar w:fldCharType="begin"/>
      </w:r>
      <w:r w:rsidR="00C93D98">
        <w:instrText xml:space="preserve"> SEQ Ilustración \* ARABIC </w:instrText>
      </w:r>
      <w:r w:rsidR="00C93D98">
        <w:fldChar w:fldCharType="separate"/>
      </w:r>
      <w:r w:rsidR="00E040F1">
        <w:rPr>
          <w:noProof/>
        </w:rPr>
        <w:t>7</w:t>
      </w:r>
      <w:r w:rsidR="00C93D98">
        <w:rPr>
          <w:noProof/>
        </w:rPr>
        <w:fldChar w:fldCharType="end"/>
      </w:r>
      <w:r>
        <w:t xml:space="preserve"> Diagrama de modulos del proyecto de APPAUSA.</w:t>
      </w:r>
      <w:bookmarkEnd w:id="284"/>
    </w:p>
    <w:p w14:paraId="66211857" w14:textId="77777777" w:rsidR="00FE447F" w:rsidRDefault="00FE447F">
      <w:pPr>
        <w:jc w:val="left"/>
        <w:rPr>
          <w:i/>
          <w:iCs/>
          <w:color w:val="44546A" w:themeColor="text2"/>
          <w:sz w:val="18"/>
          <w:szCs w:val="18"/>
        </w:rPr>
      </w:pPr>
      <w:r>
        <w:br w:type="page"/>
      </w:r>
    </w:p>
    <w:p w14:paraId="167F812E" w14:textId="66DECD79" w:rsidR="00BA4B41" w:rsidRDefault="00FE447F" w:rsidP="00FE447F">
      <w:pPr>
        <w:pStyle w:val="Ttulo2"/>
        <w:rPr>
          <w:lang w:eastAsia="es-CO"/>
        </w:rPr>
      </w:pPr>
      <w:bookmarkStart w:id="285" w:name="_Toc54088349"/>
      <w:r>
        <w:rPr>
          <w:lang w:eastAsia="es-CO"/>
        </w:rPr>
        <w:lastRenderedPageBreak/>
        <w:t>Estructura del backend</w:t>
      </w:r>
      <w:bookmarkEnd w:id="285"/>
    </w:p>
    <w:p w14:paraId="2A32F7E2" w14:textId="1B955848" w:rsidR="006A5F8F" w:rsidRDefault="00FE447F" w:rsidP="00FE447F">
      <w:pPr>
        <w:rPr>
          <w:lang w:eastAsia="es-CO"/>
        </w:rPr>
      </w:pPr>
      <w:r>
        <w:rPr>
          <w:lang w:eastAsia="es-CO"/>
        </w:rPr>
        <w:t>Como primer parte en el desarrollo formal del backend, se debe tener en cuenta la instalación de</w:t>
      </w:r>
      <w:r w:rsidR="006A5F8F">
        <w:rPr>
          <w:lang w:eastAsia="es-CO"/>
        </w:rPr>
        <w:t xml:space="preserve">l JDK 8, Eclipse y Spring tolos para el desarrollo de proyectos web. Después de esto, se creará la estructura del proyecto de la siguiente forma, de modo tal se garantice la existencia de las entidades, el acceso a la base de datos, los controladores relacionados a la naturaleza propia del proyecto y los servicios por medio de los cuales se garantizará la transmisión de los datos requeridos por el frontend. Además de configurar las dependencias requeridas, tales como las que sirvan para el acceso a la base de datos y componentes de seguridad requeridos. Además de configurar las credenciales de acceso a la base de datos, todo esto en el archivo aplication.properties. </w:t>
      </w:r>
    </w:p>
    <w:p w14:paraId="37F4B7EA" w14:textId="77777777" w:rsidR="006A5F8F" w:rsidRDefault="00FE447F" w:rsidP="006A5F8F">
      <w:pPr>
        <w:keepNext/>
        <w:jc w:val="center"/>
      </w:pPr>
      <w:r w:rsidRPr="00FE447F">
        <w:rPr>
          <w:noProof/>
          <w:lang w:eastAsia="es-CO"/>
        </w:rPr>
        <w:drawing>
          <wp:inline distT="0" distB="0" distL="0" distR="0" wp14:anchorId="32185EBA" wp14:editId="6BF6E0E8">
            <wp:extent cx="3467100" cy="3257550"/>
            <wp:effectExtent l="0" t="0" r="0" b="0"/>
            <wp:docPr id="14" name="Imagen 6">
              <a:extLst xmlns:a="http://schemas.openxmlformats.org/drawingml/2006/main">
                <a:ext uri="{FF2B5EF4-FFF2-40B4-BE49-F238E27FC236}">
                  <a16:creationId xmlns:a16="http://schemas.microsoft.com/office/drawing/2014/main" id="{534A9A69-24D4-4BC6-8C6A-23B63F5BEA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534A9A69-24D4-4BC6-8C6A-23B63F5BEA86}"/>
                        </a:ext>
                      </a:extLst>
                    </pic:cNvPr>
                    <pic:cNvPicPr>
                      <a:picLocks noChangeAspect="1"/>
                    </pic:cNvPicPr>
                  </pic:nvPicPr>
                  <pic:blipFill>
                    <a:blip r:embed="rId78"/>
                    <a:stretch>
                      <a:fillRect/>
                    </a:stretch>
                  </pic:blipFill>
                  <pic:spPr>
                    <a:xfrm>
                      <a:off x="0" y="0"/>
                      <a:ext cx="3467100" cy="3257550"/>
                    </a:xfrm>
                    <a:prstGeom prst="rect">
                      <a:avLst/>
                    </a:prstGeom>
                  </pic:spPr>
                </pic:pic>
              </a:graphicData>
            </a:graphic>
          </wp:inline>
        </w:drawing>
      </w:r>
    </w:p>
    <w:p w14:paraId="6CC85E44" w14:textId="35B32FCC" w:rsidR="00FE447F" w:rsidRDefault="006A5F8F" w:rsidP="006A5F8F">
      <w:pPr>
        <w:pStyle w:val="Descripcin"/>
        <w:jc w:val="center"/>
      </w:pPr>
      <w:r>
        <w:t xml:space="preserve">Ilustración </w:t>
      </w:r>
      <w:r w:rsidR="00C93D98">
        <w:fldChar w:fldCharType="begin"/>
      </w:r>
      <w:r w:rsidR="00C93D98">
        <w:instrText xml:space="preserve"> SEQ Ilustración \* ARABIC </w:instrText>
      </w:r>
      <w:r w:rsidR="00C93D98">
        <w:fldChar w:fldCharType="separate"/>
      </w:r>
      <w:r w:rsidR="00E040F1">
        <w:rPr>
          <w:noProof/>
        </w:rPr>
        <w:t>8</w:t>
      </w:r>
      <w:r w:rsidR="00C93D98">
        <w:rPr>
          <w:noProof/>
        </w:rPr>
        <w:fldChar w:fldCharType="end"/>
      </w:r>
      <w:r>
        <w:t xml:space="preserve"> Estructura del proyecto.</w:t>
      </w:r>
    </w:p>
    <w:p w14:paraId="3172295D" w14:textId="3929B86D" w:rsidR="006A5F8F" w:rsidRPr="006A5F8F" w:rsidRDefault="00E040F1" w:rsidP="006A5F8F">
      <w:r>
        <w:t>Además, como parte importante, se requieren definir las entidades, todas estas basadas en la estructura definida de las tablas en MySQL. Para esto, se generaron las entidades por medio de Netbeans, de forma tal se genere una conexión a la base de datos, se seleccionen las tablas a convertir en entidades y posterior a la creación de las entidades, incrustarlas en el proyecto creado en Spring boot. Como resultado de este proceso se obtuvieron las siguientes entidades</w:t>
      </w:r>
    </w:p>
    <w:p w14:paraId="1EB46C12" w14:textId="77777777" w:rsidR="00E040F1" w:rsidRDefault="006A5F8F" w:rsidP="00E040F1">
      <w:pPr>
        <w:keepNext/>
        <w:jc w:val="center"/>
      </w:pPr>
      <w:r w:rsidRPr="006A5F8F">
        <w:rPr>
          <w:noProof/>
        </w:rPr>
        <w:lastRenderedPageBreak/>
        <w:drawing>
          <wp:inline distT="0" distB="0" distL="0" distR="0" wp14:anchorId="07126A80" wp14:editId="688C6AB8">
            <wp:extent cx="3371850" cy="6038850"/>
            <wp:effectExtent l="0" t="0" r="0" b="0"/>
            <wp:docPr id="15" name="Imagen 2">
              <a:extLst xmlns:a="http://schemas.openxmlformats.org/drawingml/2006/main">
                <a:ext uri="{FF2B5EF4-FFF2-40B4-BE49-F238E27FC236}">
                  <a16:creationId xmlns:a16="http://schemas.microsoft.com/office/drawing/2014/main" id="{EF5298D4-794F-44CC-8276-9B0D4BC6A1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EF5298D4-794F-44CC-8276-9B0D4BC6A16A}"/>
                        </a:ext>
                      </a:extLst>
                    </pic:cNvPr>
                    <pic:cNvPicPr>
                      <a:picLocks noChangeAspect="1"/>
                    </pic:cNvPicPr>
                  </pic:nvPicPr>
                  <pic:blipFill>
                    <a:blip r:embed="rId79"/>
                    <a:stretch>
                      <a:fillRect/>
                    </a:stretch>
                  </pic:blipFill>
                  <pic:spPr>
                    <a:xfrm>
                      <a:off x="0" y="0"/>
                      <a:ext cx="3371850" cy="6038850"/>
                    </a:xfrm>
                    <a:prstGeom prst="rect">
                      <a:avLst/>
                    </a:prstGeom>
                  </pic:spPr>
                </pic:pic>
              </a:graphicData>
            </a:graphic>
          </wp:inline>
        </w:drawing>
      </w:r>
    </w:p>
    <w:p w14:paraId="04107B86" w14:textId="1BEA713A" w:rsidR="006A5F8F" w:rsidRPr="006A5F8F" w:rsidRDefault="00E040F1" w:rsidP="00E040F1">
      <w:pPr>
        <w:pStyle w:val="Descripcin"/>
        <w:jc w:val="center"/>
      </w:pPr>
      <w:r>
        <w:t xml:space="preserve">Ilustración </w:t>
      </w:r>
      <w:r w:rsidR="00C93D98">
        <w:fldChar w:fldCharType="begin"/>
      </w:r>
      <w:r w:rsidR="00C93D98">
        <w:instrText xml:space="preserve"> SEQ Ilustración \* ARABIC</w:instrText>
      </w:r>
      <w:r w:rsidR="00C93D98">
        <w:instrText xml:space="preserve"> </w:instrText>
      </w:r>
      <w:r w:rsidR="00C93D98">
        <w:fldChar w:fldCharType="separate"/>
      </w:r>
      <w:r>
        <w:rPr>
          <w:noProof/>
        </w:rPr>
        <w:t>9</w:t>
      </w:r>
      <w:r w:rsidR="00C93D98">
        <w:rPr>
          <w:noProof/>
        </w:rPr>
        <w:fldChar w:fldCharType="end"/>
      </w:r>
      <w:r>
        <w:t xml:space="preserve"> Listado de entitys creadas con base a las tablas en la base de datos de APPAUSA</w:t>
      </w:r>
    </w:p>
    <w:p w14:paraId="3E073355" w14:textId="77777777" w:rsidR="00F7553F" w:rsidRDefault="0023336A" w:rsidP="0023336A">
      <w:pPr>
        <w:pStyle w:val="Ttulo1"/>
      </w:pPr>
      <w:bookmarkStart w:id="286" w:name="_Toc54088350"/>
      <w:r>
        <w:t>Bibliografía</w:t>
      </w:r>
      <w:bookmarkEnd w:id="286"/>
    </w:p>
    <w:p w14:paraId="35492284" w14:textId="77777777" w:rsidR="00F7553F" w:rsidRDefault="00F7553F" w:rsidP="00D71B70">
      <w:pPr>
        <w:widowControl w:val="0"/>
        <w:autoSpaceDE w:val="0"/>
        <w:autoSpaceDN w:val="0"/>
        <w:adjustRightInd w:val="0"/>
        <w:spacing w:before="40" w:after="0" w:line="240" w:lineRule="auto"/>
        <w:ind w:left="480" w:hanging="480"/>
        <w:rPr>
          <w:rFonts w:ascii="Arial" w:hAnsi="Arial" w:cs="Arial"/>
        </w:rPr>
      </w:pPr>
    </w:p>
    <w:p w14:paraId="52319A80" w14:textId="17243DC1" w:rsidR="00FB3B37" w:rsidRPr="00FB3B37" w:rsidRDefault="00F7553F" w:rsidP="00FB3B37">
      <w:pPr>
        <w:widowControl w:val="0"/>
        <w:autoSpaceDE w:val="0"/>
        <w:autoSpaceDN w:val="0"/>
        <w:adjustRightInd w:val="0"/>
        <w:spacing w:before="40" w:after="0" w:line="240" w:lineRule="auto"/>
        <w:ind w:left="480" w:hanging="480"/>
        <w:rPr>
          <w:rFonts w:ascii="Arial" w:hAnsi="Arial" w:cs="Arial"/>
          <w:noProof/>
          <w:sz w:val="24"/>
          <w:szCs w:val="24"/>
        </w:rPr>
      </w:pPr>
      <w:r w:rsidRPr="008E71B5">
        <w:rPr>
          <w:rFonts w:ascii="Arial" w:hAnsi="Arial" w:cs="Arial"/>
        </w:rPr>
        <w:fldChar w:fldCharType="begin" w:fldLock="1"/>
      </w:r>
      <w:r w:rsidRPr="008E71B5">
        <w:rPr>
          <w:rFonts w:ascii="Arial" w:hAnsi="Arial" w:cs="Arial"/>
        </w:rPr>
        <w:instrText xml:space="preserve">ADDIN Mendeley Bibliography CSL_BIBLIOGRAPHY </w:instrText>
      </w:r>
      <w:r w:rsidRPr="008E71B5">
        <w:rPr>
          <w:rFonts w:ascii="Arial" w:hAnsi="Arial" w:cs="Arial"/>
        </w:rPr>
        <w:fldChar w:fldCharType="separate"/>
      </w:r>
      <w:r w:rsidR="00FB3B37" w:rsidRPr="00FB3B37">
        <w:rPr>
          <w:rFonts w:ascii="Arial" w:hAnsi="Arial" w:cs="Arial"/>
          <w:noProof/>
          <w:sz w:val="24"/>
          <w:szCs w:val="24"/>
        </w:rPr>
        <w:t xml:space="preserve">Acens. (2014). </w:t>
      </w:r>
      <w:r w:rsidR="00FB3B37" w:rsidRPr="00FB3B37">
        <w:rPr>
          <w:rFonts w:ascii="Arial" w:hAnsi="Arial" w:cs="Arial"/>
          <w:i/>
          <w:iCs/>
          <w:noProof/>
          <w:sz w:val="24"/>
          <w:szCs w:val="24"/>
        </w:rPr>
        <w:t>Bases de datos NoSQL. Qué son y tipos que nos podemos encontrar</w:t>
      </w:r>
      <w:r w:rsidR="00FB3B37" w:rsidRPr="00FB3B37">
        <w:rPr>
          <w:rFonts w:ascii="Arial" w:hAnsi="Arial" w:cs="Arial"/>
          <w:noProof/>
          <w:sz w:val="24"/>
          <w:szCs w:val="24"/>
        </w:rPr>
        <w:t>.</w:t>
      </w:r>
    </w:p>
    <w:p w14:paraId="54010E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liaga Ibarra, A., &amp; Miani Flores, M. A. (2008). </w:t>
      </w:r>
      <w:r w:rsidRPr="00FB3B37">
        <w:rPr>
          <w:rFonts w:ascii="Arial" w:hAnsi="Arial" w:cs="Arial"/>
          <w:i/>
          <w:iCs/>
          <w:noProof/>
          <w:sz w:val="24"/>
          <w:szCs w:val="24"/>
        </w:rPr>
        <w:t>PostgreSQL</w:t>
      </w:r>
      <w:r w:rsidRPr="00FB3B37">
        <w:rPr>
          <w:rFonts w:ascii="Arial" w:hAnsi="Arial" w:cs="Arial"/>
          <w:noProof/>
          <w:sz w:val="24"/>
          <w:szCs w:val="24"/>
        </w:rPr>
        <w:t>.</w:t>
      </w:r>
    </w:p>
    <w:p w14:paraId="47930A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mbit. (2019, May 20). </w:t>
      </w:r>
      <w:r w:rsidRPr="00FB3B37">
        <w:rPr>
          <w:rFonts w:ascii="Arial" w:hAnsi="Arial" w:cs="Arial"/>
          <w:i/>
          <w:iCs/>
          <w:noProof/>
          <w:sz w:val="24"/>
          <w:szCs w:val="24"/>
        </w:rPr>
        <w:t>La estrategia de seguridad en las bases de datos</w:t>
      </w:r>
      <w:r w:rsidRPr="00FB3B37">
        <w:rPr>
          <w:rFonts w:ascii="Arial" w:hAnsi="Arial" w:cs="Arial"/>
          <w:noProof/>
          <w:sz w:val="24"/>
          <w:szCs w:val="24"/>
        </w:rPr>
        <w:t>. La Estrategia de Seguridad En Las Bases de Datos. https://www.ambit-bst.com/blog/la-estrategia-de-seguridad-en-las-bases-de-datos</w:t>
      </w:r>
    </w:p>
    <w:p w14:paraId="6F0B30E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boleda Perdómo, E. J., &amp; Banco de la República, C. (2017). </w:t>
      </w:r>
      <w:r w:rsidRPr="00FB3B37">
        <w:rPr>
          <w:rFonts w:ascii="Arial" w:hAnsi="Arial" w:cs="Arial"/>
          <w:i/>
          <w:iCs/>
          <w:noProof/>
          <w:sz w:val="24"/>
          <w:szCs w:val="24"/>
        </w:rPr>
        <w:t>Los ministerios y el consejo de ministros | La Red Cultural del Banco de la República</w:t>
      </w:r>
      <w:r w:rsidRPr="00FB3B37">
        <w:rPr>
          <w:rFonts w:ascii="Arial" w:hAnsi="Arial" w:cs="Arial"/>
          <w:noProof/>
          <w:sz w:val="24"/>
          <w:szCs w:val="24"/>
        </w:rPr>
        <w:t xml:space="preserve">. Los Ministerios y El </w:t>
      </w:r>
      <w:r w:rsidRPr="00FB3B37">
        <w:rPr>
          <w:rFonts w:ascii="Arial" w:hAnsi="Arial" w:cs="Arial"/>
          <w:noProof/>
          <w:sz w:val="24"/>
          <w:szCs w:val="24"/>
        </w:rPr>
        <w:lastRenderedPageBreak/>
        <w:t>Consejo de Ministros. https://www.banrepcultural.org/biblioteca-virtual/credencial-historia/numero-145/los-ministerios-y-el-consejo-de-ministros</w:t>
      </w:r>
    </w:p>
    <w:p w14:paraId="1B5F0D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a, May 10). </w:t>
      </w:r>
      <w:r w:rsidRPr="00FB3B37">
        <w:rPr>
          <w:rFonts w:ascii="Arial" w:hAnsi="Arial" w:cs="Arial"/>
          <w:i/>
          <w:iCs/>
          <w:noProof/>
          <w:sz w:val="24"/>
          <w:szCs w:val="24"/>
        </w:rPr>
        <w:t>ARL SURA - Riesgos Laborales - ARL - ARL SURA - Riesgos Laborales - ARL</w:t>
      </w:r>
      <w:r w:rsidRPr="00FB3B37">
        <w:rPr>
          <w:rFonts w:ascii="Arial" w:hAnsi="Arial" w:cs="Arial"/>
          <w:noProof/>
          <w:sz w:val="24"/>
          <w:szCs w:val="24"/>
        </w:rPr>
        <w:t>. Pausas Activas - Software. https://www.arlsura.com/index.php/component/content/article?id=526:pausas-activas</w:t>
      </w:r>
    </w:p>
    <w:p w14:paraId="289B2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b, May 16). </w:t>
      </w:r>
      <w:r w:rsidRPr="00FB3B37">
        <w:rPr>
          <w:rFonts w:ascii="Arial" w:hAnsi="Arial" w:cs="Arial"/>
          <w:i/>
          <w:iCs/>
          <w:noProof/>
          <w:sz w:val="24"/>
          <w:szCs w:val="24"/>
        </w:rPr>
        <w:t>ARL SURA - Riesgos Laborales - ARL - Documentos - Pausas Activas</w:t>
      </w:r>
      <w:r w:rsidRPr="00FB3B37">
        <w:rPr>
          <w:rFonts w:ascii="Arial" w:hAnsi="Arial" w:cs="Arial"/>
          <w:noProof/>
          <w:sz w:val="24"/>
          <w:szCs w:val="24"/>
        </w:rPr>
        <w:t>. Pausas Activas - Documentación. https://www.arlsura.com/index.php/documentos/category/8-pausas-activas</w:t>
      </w:r>
    </w:p>
    <w:p w14:paraId="634BA67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aquero, J. M. (2016, December 13). </w:t>
      </w:r>
      <w:r w:rsidRPr="00FB3B37">
        <w:rPr>
          <w:rFonts w:ascii="Arial" w:hAnsi="Arial" w:cs="Arial"/>
          <w:i/>
          <w:iCs/>
          <w:noProof/>
          <w:sz w:val="24"/>
          <w:szCs w:val="24"/>
        </w:rPr>
        <w:t>Bases de Datos No Relacionales (NoSQL): cuándo, cómo y para qué usarlas | Silicon</w:t>
      </w:r>
      <w:r w:rsidRPr="00FB3B37">
        <w:rPr>
          <w:rFonts w:ascii="Arial" w:hAnsi="Arial" w:cs="Arial"/>
          <w:noProof/>
          <w:sz w:val="24"/>
          <w:szCs w:val="24"/>
        </w:rPr>
        <w:t>. Bases de Datos No Relacionales (NoSQL). https://www.silicon.es/bases-datos-no-relacionales-nosql-cuando-usarlas-2324948</w:t>
      </w:r>
    </w:p>
    <w:p w14:paraId="683E5422"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orras, O. (2015). </w:t>
      </w:r>
      <w:r w:rsidRPr="00FB3B37">
        <w:rPr>
          <w:rFonts w:ascii="Arial" w:hAnsi="Arial" w:cs="Arial"/>
          <w:i/>
          <w:iCs/>
          <w:noProof/>
          <w:sz w:val="24"/>
          <w:szCs w:val="24"/>
        </w:rPr>
        <w:t>Fundamentos de gamificación</w:t>
      </w:r>
      <w:r w:rsidRPr="00FB3B37">
        <w:rPr>
          <w:rFonts w:ascii="Arial" w:hAnsi="Arial" w:cs="Arial"/>
          <w:noProof/>
          <w:sz w:val="24"/>
          <w:szCs w:val="24"/>
        </w:rPr>
        <w:t>. https://www.researchgate.net/publication/280305526_Fundamentos_de_gamificacion</w:t>
      </w:r>
    </w:p>
    <w:p w14:paraId="3A2E96EF"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o Rincon, M. (2019, August 28). Conozca qué es una ARL, cuales con sus funciones y que ley las regula en Colombia. </w:t>
      </w:r>
      <w:r w:rsidRPr="00FB3B37">
        <w:rPr>
          <w:rFonts w:ascii="Arial" w:hAnsi="Arial" w:cs="Arial"/>
          <w:i/>
          <w:iCs/>
          <w:noProof/>
          <w:sz w:val="24"/>
          <w:szCs w:val="24"/>
        </w:rPr>
        <w:t>La República</w:t>
      </w:r>
      <w:r w:rsidRPr="00FB3B37">
        <w:rPr>
          <w:rFonts w:ascii="Arial" w:hAnsi="Arial" w:cs="Arial"/>
          <w:noProof/>
          <w:sz w:val="24"/>
          <w:szCs w:val="24"/>
        </w:rPr>
        <w:t>. https://www.larepublica.co/especiales/especial-salud-agosto-2019/conozca-que-es-una-arl-cuales-con-sus-funciones-y-que-ley-las-regula-en-colombia-2901676</w:t>
      </w:r>
    </w:p>
    <w:p w14:paraId="28612E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xion Esan. (2018, January 19). </w:t>
      </w:r>
      <w:r w:rsidRPr="00FB3B37">
        <w:rPr>
          <w:rFonts w:ascii="Arial" w:hAnsi="Arial" w:cs="Arial"/>
          <w:i/>
          <w:iCs/>
          <w:noProof/>
          <w:sz w:val="24"/>
          <w:szCs w:val="24"/>
        </w:rPr>
        <w:t>La salud ocupacional y su importancia para las empresas | Salud | Apuntes empresariales | ESAN</w:t>
      </w:r>
      <w:r w:rsidRPr="00FB3B37">
        <w:rPr>
          <w:rFonts w:ascii="Arial" w:hAnsi="Arial" w:cs="Arial"/>
          <w:noProof/>
          <w:sz w:val="24"/>
          <w:szCs w:val="24"/>
        </w:rPr>
        <w:t>. Conexion Esan - La Salud Ocupacional y Su Importancia Para Las Empresas. https://www.esan.edu.pe/apuntes-empresariales/2018/01/la-salud-ocupacional-y-su-importancia-para-las-empresas/</w:t>
      </w:r>
    </w:p>
    <w:p w14:paraId="3353489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LEY 27 DE 1946, Pub. L. No. 27, LEY 27 DE 1966 (1946). http://www.suin-juriscol.gov.co/viewDocument.asp?ruta=Leyes/1583161</w:t>
      </w:r>
    </w:p>
    <w:p w14:paraId="1D13BB2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aza Zapata, K. (2013, April 10). </w:t>
      </w:r>
      <w:r w:rsidRPr="00FB3B37">
        <w:rPr>
          <w:rFonts w:ascii="Arial" w:hAnsi="Arial" w:cs="Arial"/>
          <w:i/>
          <w:iCs/>
          <w:noProof/>
          <w:sz w:val="24"/>
          <w:szCs w:val="24"/>
        </w:rPr>
        <w:t>Ejercicios recomendados para tus pausas activas</w:t>
      </w:r>
      <w:r w:rsidRPr="00FB3B37">
        <w:rPr>
          <w:rFonts w:ascii="Arial" w:hAnsi="Arial" w:cs="Arial"/>
          <w:noProof/>
          <w:sz w:val="24"/>
          <w:szCs w:val="24"/>
        </w:rPr>
        <w:t>. Ejercicios Recomendados Para Tus Pausas Activas. https://blog.segurossura.com.co/articulo/salud/ejercicios-recomendados-pausas</w:t>
      </w:r>
    </w:p>
    <w:p w14:paraId="190027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Carmen Gastañaga, M. (2012). SALUD OCUPACIONAL: HISTORIA Y RETOS DEL FUTURO OCCUPATIONAL HEALTH: HISTORY AND FUTURE CHALLENGES. In </w:t>
      </w:r>
      <w:r w:rsidRPr="00FB3B37">
        <w:rPr>
          <w:rFonts w:ascii="Arial" w:hAnsi="Arial" w:cs="Arial"/>
          <w:i/>
          <w:iCs/>
          <w:noProof/>
          <w:sz w:val="24"/>
          <w:szCs w:val="24"/>
        </w:rPr>
        <w:t>Rev Peru Med Exp Salud Publica</w:t>
      </w:r>
      <w:r w:rsidRPr="00FB3B37">
        <w:rPr>
          <w:rFonts w:ascii="Arial" w:hAnsi="Arial" w:cs="Arial"/>
          <w:noProof/>
          <w:sz w:val="24"/>
          <w:szCs w:val="24"/>
        </w:rPr>
        <w:t xml:space="preserve"> (Vol. 29, Issue 2).</w:t>
      </w:r>
    </w:p>
    <w:p w14:paraId="3609927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Prado, J. (2019). </w:t>
      </w:r>
      <w:r w:rsidRPr="00FB3B37">
        <w:rPr>
          <w:rFonts w:ascii="Arial" w:hAnsi="Arial" w:cs="Arial"/>
          <w:i/>
          <w:iCs/>
          <w:noProof/>
          <w:sz w:val="24"/>
          <w:szCs w:val="24"/>
        </w:rPr>
        <w:t>El trabajo y la salud a lo largo de la historia</w:t>
      </w:r>
      <w:r w:rsidRPr="00FB3B37">
        <w:rPr>
          <w:rFonts w:ascii="Arial" w:hAnsi="Arial" w:cs="Arial"/>
          <w:noProof/>
          <w:sz w:val="24"/>
          <w:szCs w:val="24"/>
        </w:rPr>
        <w:t>. IMF Business School. https://blogs.imf-formacion.com/blog/prevencion-riesgos-laborales/actualidad-laboral/el-trabajo-y-la-salud-a-lo-largo-de-la-historia/</w:t>
      </w:r>
    </w:p>
    <w:p w14:paraId="2845668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omínguez Chávez, J. (2015). </w:t>
      </w:r>
      <w:r w:rsidRPr="00FB3B37">
        <w:rPr>
          <w:rFonts w:ascii="Arial" w:hAnsi="Arial" w:cs="Arial"/>
          <w:i/>
          <w:iCs/>
          <w:noProof/>
          <w:sz w:val="24"/>
          <w:szCs w:val="24"/>
        </w:rPr>
        <w:t>Principios Básicos de Seguridad en Bases de Datos</w:t>
      </w:r>
      <w:r w:rsidRPr="00FB3B37">
        <w:rPr>
          <w:rFonts w:ascii="Arial" w:hAnsi="Arial" w:cs="Arial"/>
          <w:noProof/>
          <w:sz w:val="24"/>
          <w:szCs w:val="24"/>
        </w:rPr>
        <w:t>. https://www.researchgate.net/publication/279983428_Principios_Basicos_de_Seguridad_en_Bases_de_Datos</w:t>
      </w:r>
    </w:p>
    <w:p w14:paraId="097B2DD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onzález, V. (2017, August 19). </w:t>
      </w:r>
      <w:r w:rsidRPr="00FB3B37">
        <w:rPr>
          <w:rFonts w:ascii="Arial" w:hAnsi="Arial" w:cs="Arial"/>
          <w:i/>
          <w:iCs/>
          <w:noProof/>
          <w:sz w:val="24"/>
          <w:szCs w:val="24"/>
        </w:rPr>
        <w:t>El ciclo de vida de una aplicación de Android</w:t>
      </w:r>
      <w:r w:rsidRPr="00FB3B37">
        <w:rPr>
          <w:rFonts w:ascii="Arial" w:hAnsi="Arial" w:cs="Arial"/>
          <w:noProof/>
          <w:sz w:val="24"/>
          <w:szCs w:val="24"/>
        </w:rPr>
        <w:t>. Androidsis. https://www.androidsis.com/el-ciclo-de-vida-de-una-aplicacion-de-android/</w:t>
      </w:r>
    </w:p>
    <w:p w14:paraId="5599B6E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RUPO DE GESTIÓN HUMANA. (2016). </w:t>
      </w:r>
      <w:r w:rsidRPr="00FB3B37">
        <w:rPr>
          <w:rFonts w:ascii="Arial" w:hAnsi="Arial" w:cs="Arial"/>
          <w:i/>
          <w:iCs/>
          <w:noProof/>
          <w:sz w:val="24"/>
          <w:szCs w:val="24"/>
        </w:rPr>
        <w:t>SISTEMA DE GESTIÓN DE LA SEGURIDAD Y LA SALUD EN EL TRABAJO</w:t>
      </w:r>
      <w:r w:rsidRPr="00FB3B37">
        <w:rPr>
          <w:rFonts w:ascii="Arial" w:hAnsi="Arial" w:cs="Arial"/>
          <w:noProof/>
          <w:sz w:val="24"/>
          <w:szCs w:val="24"/>
        </w:rPr>
        <w:t>. https://www.funcionpublica.gov.co/documents/418537/1927198/2016-0316_Plan_sg_sst+LMRC.pdf/d919f8d2-0a05-499e-8e44-505871b128c9</w:t>
      </w:r>
    </w:p>
    <w:p w14:paraId="050A2E5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ISOTools Excellence. (2016). </w:t>
      </w:r>
      <w:r w:rsidRPr="00FB3B37">
        <w:rPr>
          <w:rFonts w:ascii="Arial" w:hAnsi="Arial" w:cs="Arial"/>
          <w:i/>
          <w:iCs/>
          <w:noProof/>
          <w:sz w:val="24"/>
          <w:szCs w:val="24"/>
        </w:rPr>
        <w:t>Estructura del Sistema de Gestión de Seguridad y Salud en el Trabajo según Decreto 1072</w:t>
      </w:r>
      <w:r w:rsidRPr="00FB3B37">
        <w:rPr>
          <w:rFonts w:ascii="Arial" w:hAnsi="Arial" w:cs="Arial"/>
          <w:noProof/>
          <w:sz w:val="24"/>
          <w:szCs w:val="24"/>
        </w:rPr>
        <w:t>. Estructura Del Sistema de Gestión de Seguridad y Salud En El Trabajo Según Decreto 1072. https://www.isotools.com.co/estructura-del-sistema-de-gestion-de-seguridad-y-salud-en-el-trabajo-segun-decreto-1072/</w:t>
      </w:r>
    </w:p>
    <w:p w14:paraId="72A13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ara, A. (2015). Gamificación: Fundamentos y Aplicaciones. In A. Jara (Ed.), </w:t>
      </w:r>
      <w:r w:rsidRPr="00FB3B37">
        <w:rPr>
          <w:rFonts w:ascii="Arial" w:hAnsi="Arial" w:cs="Arial"/>
          <w:i/>
          <w:iCs/>
          <w:noProof/>
          <w:sz w:val="24"/>
          <w:szCs w:val="24"/>
        </w:rPr>
        <w:t xml:space="preserve">Gamificación </w:t>
      </w:r>
      <w:r w:rsidRPr="00FB3B37">
        <w:rPr>
          <w:rFonts w:ascii="Arial" w:hAnsi="Arial" w:cs="Arial"/>
          <w:noProof/>
          <w:sz w:val="24"/>
          <w:szCs w:val="24"/>
        </w:rPr>
        <w:t xml:space="preserve"> (1st ed., Vol. 1). Editorial UOC. https://kupdf.net/download/gamificacion-fundamentos-y-aplicaciones_5bdd78cbe2b6f5f92ac8418b_pdf</w:t>
      </w:r>
    </w:p>
    <w:p w14:paraId="2DDF8B1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obe, W. (2013). Native Apps Vs. Mobile Web Apps | Jobe | International Journal of Interactive Mobile Technologies (iJIM). </w:t>
      </w:r>
      <w:r w:rsidRPr="00FB3B37">
        <w:rPr>
          <w:rFonts w:ascii="Arial" w:hAnsi="Arial" w:cs="Arial"/>
          <w:i/>
          <w:iCs/>
          <w:noProof/>
          <w:sz w:val="24"/>
          <w:szCs w:val="24"/>
        </w:rPr>
        <w:t>International Journal of Interactive Mobile Technoloies</w:t>
      </w:r>
      <w:r w:rsidRPr="00FB3B37">
        <w:rPr>
          <w:rFonts w:ascii="Arial" w:hAnsi="Arial" w:cs="Arial"/>
          <w:noProof/>
          <w:sz w:val="24"/>
          <w:szCs w:val="24"/>
        </w:rPr>
        <w:t xml:space="preserve">, </w:t>
      </w:r>
      <w:r w:rsidRPr="00FB3B37">
        <w:rPr>
          <w:rFonts w:ascii="Arial" w:hAnsi="Arial" w:cs="Arial"/>
          <w:i/>
          <w:iCs/>
          <w:noProof/>
          <w:sz w:val="24"/>
          <w:szCs w:val="24"/>
        </w:rPr>
        <w:t>7</w:t>
      </w:r>
      <w:r w:rsidRPr="00FB3B37">
        <w:rPr>
          <w:rFonts w:ascii="Arial" w:hAnsi="Arial" w:cs="Arial"/>
          <w:noProof/>
          <w:sz w:val="24"/>
          <w:szCs w:val="24"/>
        </w:rPr>
        <w:t>(4), 2–7. https://onlinejour.journals.publicknowledgeproject.org/index.php/i-jim/article/view/3226/2840</w:t>
      </w:r>
    </w:p>
    <w:p w14:paraId="73E760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w, E., Roto, V., Vermeeren, A. P. O. S., Kort, J., &amp; Hassenzahl, M. (2008). Towards a shared definition of user experience. </w:t>
      </w:r>
      <w:r w:rsidRPr="00FB3B37">
        <w:rPr>
          <w:rFonts w:ascii="Arial" w:hAnsi="Arial" w:cs="Arial"/>
          <w:i/>
          <w:iCs/>
          <w:noProof/>
          <w:sz w:val="24"/>
          <w:szCs w:val="24"/>
        </w:rPr>
        <w:t>Conference on Human Factors in Computing Systems - Proceedings</w:t>
      </w:r>
      <w:r w:rsidRPr="00FB3B37">
        <w:rPr>
          <w:rFonts w:ascii="Arial" w:hAnsi="Arial" w:cs="Arial"/>
          <w:noProof/>
          <w:sz w:val="24"/>
          <w:szCs w:val="24"/>
        </w:rPr>
        <w:t>, 2395–2398. https://doi.org/10.1145/1358628.1358693</w:t>
      </w:r>
    </w:p>
    <w:p w14:paraId="0E7386B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yana Venenciano, E. (2013). Derecho del trabajo y derechos fundamentales: Ciudadanía en la empresa. </w:t>
      </w:r>
      <w:r w:rsidRPr="00FB3B37">
        <w:rPr>
          <w:rFonts w:ascii="Arial" w:hAnsi="Arial" w:cs="Arial"/>
          <w:i/>
          <w:iCs/>
          <w:noProof/>
          <w:sz w:val="24"/>
          <w:szCs w:val="24"/>
        </w:rPr>
        <w:t>Revista de Ciencias Sociales</w:t>
      </w:r>
      <w:r w:rsidRPr="00FB3B37">
        <w:rPr>
          <w:rFonts w:ascii="Arial" w:hAnsi="Arial" w:cs="Arial"/>
          <w:noProof/>
          <w:sz w:val="24"/>
          <w:szCs w:val="24"/>
        </w:rPr>
        <w:t xml:space="preserve">, </w:t>
      </w:r>
      <w:r w:rsidRPr="00FB3B37">
        <w:rPr>
          <w:rFonts w:ascii="Arial" w:hAnsi="Arial" w:cs="Arial"/>
          <w:i/>
          <w:iCs/>
          <w:noProof/>
          <w:sz w:val="24"/>
          <w:szCs w:val="24"/>
        </w:rPr>
        <w:t>63</w:t>
      </w:r>
      <w:r w:rsidRPr="00FB3B37">
        <w:rPr>
          <w:rFonts w:ascii="Arial" w:hAnsi="Arial" w:cs="Arial"/>
          <w:noProof/>
          <w:sz w:val="24"/>
          <w:szCs w:val="24"/>
        </w:rPr>
        <w:t>, 5–10. https://doi.org/10.22370/rcs.2013.63.167</w:t>
      </w:r>
    </w:p>
    <w:p w14:paraId="0104D09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tilla Toloza, S. C., &amp; Gómez-Conesa, A. (2007). El Cuestionario Internacional de Actividad Física. Un instrumento adecuado en el seguimiento de la actividad física poblacional. In </w:t>
      </w:r>
      <w:r w:rsidRPr="00FB3B37">
        <w:rPr>
          <w:rFonts w:ascii="Arial" w:hAnsi="Arial" w:cs="Arial"/>
          <w:i/>
          <w:iCs/>
          <w:noProof/>
          <w:sz w:val="24"/>
          <w:szCs w:val="24"/>
        </w:rPr>
        <w:t>Revista Iberoamericana de Fisioterapia y Kinesiologia</w:t>
      </w:r>
      <w:r w:rsidRPr="00FB3B37">
        <w:rPr>
          <w:rFonts w:ascii="Arial" w:hAnsi="Arial" w:cs="Arial"/>
          <w:noProof/>
          <w:sz w:val="24"/>
          <w:szCs w:val="24"/>
        </w:rPr>
        <w:t xml:space="preserve"> (Vol. 10, Issue 1, pp. 48–52). Ediciones Doyma, S.L. https://doi.org/10.1016/S1138-6045(07)73665-1</w:t>
      </w:r>
    </w:p>
    <w:p w14:paraId="30C3C33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zo, M. (2018, May 16). </w:t>
      </w:r>
      <w:r w:rsidRPr="00FB3B37">
        <w:rPr>
          <w:rFonts w:ascii="Arial" w:hAnsi="Arial" w:cs="Arial"/>
          <w:i/>
          <w:iCs/>
          <w:noProof/>
          <w:sz w:val="24"/>
          <w:szCs w:val="24"/>
        </w:rPr>
        <w:t>SQL vs NoSQL; Ventajas y Desventajas - Medium</w:t>
      </w:r>
      <w:r w:rsidRPr="00FB3B37">
        <w:rPr>
          <w:rFonts w:ascii="Arial" w:hAnsi="Arial" w:cs="Arial"/>
          <w:noProof/>
          <w:sz w:val="24"/>
          <w:szCs w:val="24"/>
        </w:rPr>
        <w:t>. SQL vs NoSQL; Ventajas y Desventajas. https://medium.com/@marlonmanzo/sql-vs-nosql-ventajas-y-desventajas-849ccc9db3d4</w:t>
      </w:r>
    </w:p>
    <w:p w14:paraId="612601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P. (2018, May 15). </w:t>
      </w:r>
      <w:r w:rsidRPr="00FB3B37">
        <w:rPr>
          <w:rFonts w:ascii="Arial" w:hAnsi="Arial" w:cs="Arial"/>
          <w:i/>
          <w:iCs/>
          <w:noProof/>
          <w:sz w:val="24"/>
          <w:szCs w:val="24"/>
        </w:rPr>
        <w:t>Wireframes: qué son y qué herramientas existen</w:t>
      </w:r>
      <w:r w:rsidRPr="00FB3B37">
        <w:rPr>
          <w:rFonts w:ascii="Arial" w:hAnsi="Arial" w:cs="Arial"/>
          <w:noProof/>
          <w:sz w:val="24"/>
          <w:szCs w:val="24"/>
        </w:rPr>
        <w:t>. Woko. https://woko.agency/blog/wireframes-que-son/</w:t>
      </w:r>
    </w:p>
    <w:p w14:paraId="0A2030D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X. D., Mardones Hernández, M. A., Bastias, C. M., Carreño, A. R., &amp; Retama, M. C. (2011). Pausa activa como factor de cambio en actividad física en funcionarios públicos. </w:t>
      </w:r>
      <w:r w:rsidRPr="00FB3B37">
        <w:rPr>
          <w:rFonts w:ascii="Arial" w:hAnsi="Arial" w:cs="Arial"/>
          <w:i/>
          <w:iCs/>
          <w:noProof/>
          <w:sz w:val="24"/>
          <w:szCs w:val="24"/>
        </w:rPr>
        <w:t>Revista Cubana de Salud Pública</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3), 306–313. http://recursosdigitales.usb.edu.co:2063/login.aspx?direct=true&amp;db=a9h&amp;AN=79557727&amp;lang=es&amp;site=ehost-live</w:t>
      </w:r>
    </w:p>
    <w:p w14:paraId="0FFE609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néndez, R., &amp; Asensio, B. (2000). </w:t>
      </w:r>
      <w:r w:rsidRPr="00FB3B37">
        <w:rPr>
          <w:rFonts w:ascii="Arial" w:hAnsi="Arial" w:cs="Arial"/>
          <w:i/>
          <w:iCs/>
          <w:noProof/>
          <w:sz w:val="24"/>
          <w:szCs w:val="24"/>
        </w:rPr>
        <w:t>Servidores de bases de datos.</w:t>
      </w:r>
      <w:r w:rsidRPr="00FB3B37">
        <w:rPr>
          <w:rFonts w:ascii="Arial" w:hAnsi="Arial" w:cs="Arial"/>
          <w:noProof/>
          <w:sz w:val="24"/>
          <w:szCs w:val="24"/>
        </w:rPr>
        <w:t xml:space="preserve"> https://www.um.es/docencia/barzana/DIVULGACION/INFORMATICA/sgbd.html</w:t>
      </w:r>
    </w:p>
    <w:p w14:paraId="2CCCCC2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rton, R. (2010). La ciencia como institución. </w:t>
      </w:r>
      <w:r w:rsidRPr="00FB3B37">
        <w:rPr>
          <w:rFonts w:ascii="Arial" w:hAnsi="Arial" w:cs="Arial"/>
          <w:i/>
          <w:iCs/>
          <w:noProof/>
          <w:sz w:val="24"/>
          <w:szCs w:val="24"/>
        </w:rPr>
        <w:t>Revista de Estudios Sociales</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 5–10. http://www.scielo.org.co/pdf/res/n37/n37a08.pdf</w:t>
      </w:r>
    </w:p>
    <w:p w14:paraId="47C02C8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crosoft. (2016, November 22). </w:t>
      </w:r>
      <w:r w:rsidRPr="00FB3B37">
        <w:rPr>
          <w:rFonts w:ascii="Arial" w:hAnsi="Arial" w:cs="Arial"/>
          <w:i/>
          <w:iCs/>
          <w:noProof/>
          <w:sz w:val="24"/>
          <w:szCs w:val="24"/>
        </w:rPr>
        <w:t>Ciclo de vida de desarrollo de software móvil - Xamarin | Microsoft Docs</w:t>
      </w:r>
      <w:r w:rsidRPr="00FB3B37">
        <w:rPr>
          <w:rFonts w:ascii="Arial" w:hAnsi="Arial" w:cs="Arial"/>
          <w:noProof/>
          <w:sz w:val="24"/>
          <w:szCs w:val="24"/>
        </w:rPr>
        <w:t>. Ciclo de Vida de Desarrollo de Software Móvil. https://docs.microsoft.com/es-es/xamarin/cross-platform/get-started/introduction-to-mobile-sdlc</w:t>
      </w:r>
    </w:p>
    <w:p w14:paraId="32796B1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la Protección Social. (2008, July 21). </w:t>
      </w:r>
      <w:r w:rsidRPr="00FB3B37">
        <w:rPr>
          <w:rFonts w:ascii="Arial" w:hAnsi="Arial" w:cs="Arial"/>
          <w:i/>
          <w:iCs/>
          <w:noProof/>
          <w:sz w:val="24"/>
          <w:szCs w:val="24"/>
        </w:rPr>
        <w:t>Deberes laborales del trabajador. – Accounter</w:t>
      </w:r>
      <w:r w:rsidRPr="00FB3B37">
        <w:rPr>
          <w:rFonts w:ascii="Arial" w:hAnsi="Arial" w:cs="Arial"/>
          <w:noProof/>
          <w:sz w:val="24"/>
          <w:szCs w:val="24"/>
        </w:rPr>
        <w:t>. Deberes Laborales Del Trabajador. https://www.accounter.co/normatividad/conceptos/deberes-laborales-del-</w:t>
      </w:r>
      <w:r w:rsidRPr="00FB3B37">
        <w:rPr>
          <w:rFonts w:ascii="Arial" w:hAnsi="Arial" w:cs="Arial"/>
          <w:noProof/>
          <w:sz w:val="24"/>
          <w:szCs w:val="24"/>
        </w:rPr>
        <w:lastRenderedPageBreak/>
        <w:t>trabajador.html</w:t>
      </w:r>
    </w:p>
    <w:p w14:paraId="770E641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Salud y Protección Social. (2016, May 6). </w:t>
      </w:r>
      <w:r w:rsidRPr="00FB3B37">
        <w:rPr>
          <w:rFonts w:ascii="Arial" w:hAnsi="Arial" w:cs="Arial"/>
          <w:i/>
          <w:iCs/>
          <w:noProof/>
          <w:sz w:val="24"/>
          <w:szCs w:val="24"/>
        </w:rPr>
        <w:t>Decreto 780 de 2016</w:t>
      </w:r>
      <w:r w:rsidRPr="00FB3B37">
        <w:rPr>
          <w:rFonts w:ascii="Arial" w:hAnsi="Arial" w:cs="Arial"/>
          <w:noProof/>
          <w:sz w:val="24"/>
          <w:szCs w:val="24"/>
        </w:rPr>
        <w:t>. Decreto 780 de 2016. https://www.leyex.info/leyes/Decreto780de2016.htm</w:t>
      </w:r>
    </w:p>
    <w:p w14:paraId="7E21AC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1986, June 6). </w:t>
      </w:r>
      <w:r w:rsidRPr="00FB3B37">
        <w:rPr>
          <w:rFonts w:ascii="Arial" w:hAnsi="Arial" w:cs="Arial"/>
          <w:i/>
          <w:iCs/>
          <w:noProof/>
          <w:sz w:val="24"/>
          <w:szCs w:val="24"/>
        </w:rPr>
        <w:t>RESOLUCIÓN NUMERO 2013</w:t>
      </w:r>
      <w:r w:rsidRPr="00FB3B37">
        <w:rPr>
          <w:rFonts w:ascii="Arial" w:hAnsi="Arial" w:cs="Arial"/>
          <w:noProof/>
          <w:sz w:val="24"/>
          <w:szCs w:val="24"/>
        </w:rPr>
        <w:t>. RESOLUCIÓN NUMERO 2013 DE 1986. http://copaso.upbbga.edu.co/legislacion/Resolucion 2013 de 1986 Organizacion y Funcionamiento de Comites de higiene y SI.pdf</w:t>
      </w:r>
    </w:p>
    <w:p w14:paraId="6CEA543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5, May 26). </w:t>
      </w:r>
      <w:r w:rsidRPr="00FB3B37">
        <w:rPr>
          <w:rFonts w:ascii="Arial" w:hAnsi="Arial" w:cs="Arial"/>
          <w:i/>
          <w:iCs/>
          <w:noProof/>
          <w:sz w:val="24"/>
          <w:szCs w:val="24"/>
        </w:rPr>
        <w:t>Decreto Número 1072 del 2015</w:t>
      </w:r>
      <w:r w:rsidRPr="00FB3B37">
        <w:rPr>
          <w:rFonts w:ascii="Arial" w:hAnsi="Arial" w:cs="Arial"/>
          <w:noProof/>
          <w:sz w:val="24"/>
          <w:szCs w:val="24"/>
        </w:rPr>
        <w:t>. Decreto Número 1072 Del 2015. http://www.mintrabajo.gov.co/documents/20147/0/DUR+Sector+Trabajo+Actualizado+a+15+de+abril++de+2016.pdf/a32b1dcf-7a4e-8a37-ac16-c121928719c8</w:t>
      </w:r>
    </w:p>
    <w:p w14:paraId="74ADCD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7). </w:t>
      </w:r>
      <w:r w:rsidRPr="00FB3B37">
        <w:rPr>
          <w:rFonts w:ascii="Arial" w:hAnsi="Arial" w:cs="Arial"/>
          <w:i/>
          <w:iCs/>
          <w:noProof/>
          <w:sz w:val="24"/>
          <w:szCs w:val="24"/>
        </w:rPr>
        <w:t>Resolución Número 1111 de 2017</w:t>
      </w:r>
      <w:r w:rsidRPr="00FB3B37">
        <w:rPr>
          <w:rFonts w:ascii="Arial" w:hAnsi="Arial" w:cs="Arial"/>
          <w:noProof/>
          <w:sz w:val="24"/>
          <w:szCs w:val="24"/>
        </w:rPr>
        <w:t>. https://94f4cb3b-d01d-47a3-bf08-3f422dcfda3f.filesusr.com/ugd/4d7232_5a4d38769ee3490baf4911ef925e6527.pdf</w:t>
      </w:r>
    </w:p>
    <w:p w14:paraId="4AAE836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9, February 13). </w:t>
      </w:r>
      <w:r w:rsidRPr="00FB3B37">
        <w:rPr>
          <w:rFonts w:ascii="Arial" w:hAnsi="Arial" w:cs="Arial"/>
          <w:i/>
          <w:iCs/>
          <w:noProof/>
          <w:sz w:val="24"/>
          <w:szCs w:val="24"/>
        </w:rPr>
        <w:t>Resolución 0312 de 2019 (texto actualizado) - SafetYA®</w:t>
      </w:r>
      <w:r w:rsidRPr="00FB3B37">
        <w:rPr>
          <w:rFonts w:ascii="Arial" w:hAnsi="Arial" w:cs="Arial"/>
          <w:noProof/>
          <w:sz w:val="24"/>
          <w:szCs w:val="24"/>
        </w:rPr>
        <w:t>. RESOLUCIÓN 0312 DE 2019. https://safetya.co/resolucion-0312-de-2019/</w:t>
      </w:r>
    </w:p>
    <w:p w14:paraId="23F4A25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15, June). </w:t>
      </w:r>
      <w:r w:rsidRPr="00FB3B37">
        <w:rPr>
          <w:rFonts w:ascii="Arial" w:hAnsi="Arial" w:cs="Arial"/>
          <w:i/>
          <w:iCs/>
          <w:noProof/>
          <w:sz w:val="24"/>
          <w:szCs w:val="24"/>
        </w:rPr>
        <w:t>ABECÉ PAUSAS ACTIVAS</w:t>
      </w:r>
      <w:r w:rsidRPr="00FB3B37">
        <w:rPr>
          <w:rFonts w:ascii="Arial" w:hAnsi="Arial" w:cs="Arial"/>
          <w:noProof/>
          <w:sz w:val="24"/>
          <w:szCs w:val="24"/>
        </w:rPr>
        <w:t>. ABECÉ PAUSAS ACTIVAS. https://www.minsalud.gov.co/sites/rid/Lists/BibliotecaDigital/RIDE/VS/PP/ENT/abece-pausas-activas.pdf</w:t>
      </w:r>
    </w:p>
    <w:p w14:paraId="7B0406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20, April 16). </w:t>
      </w:r>
      <w:r w:rsidRPr="00FB3B37">
        <w:rPr>
          <w:rFonts w:ascii="Arial" w:hAnsi="Arial" w:cs="Arial"/>
          <w:i/>
          <w:iCs/>
          <w:noProof/>
          <w:sz w:val="24"/>
          <w:szCs w:val="24"/>
        </w:rPr>
        <w:t>Régimen Subsidiado</w:t>
      </w:r>
      <w:r w:rsidRPr="00FB3B37">
        <w:rPr>
          <w:rFonts w:ascii="Arial" w:hAnsi="Arial" w:cs="Arial"/>
          <w:noProof/>
          <w:sz w:val="24"/>
          <w:szCs w:val="24"/>
        </w:rPr>
        <w:t>. Régimen Subsidiado. https://www.minsalud.gov.co/salud/Paginas/RégimenSubsidiado.aspx</w:t>
      </w:r>
    </w:p>
    <w:p w14:paraId="6481AB8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678 DE 1997, Pub. L. No. 1678, DECRETO 1678 DE 1997 (1997). http://www.suin-juriscol.gov.co/viewDocument.asp?id=1864874</w:t>
      </w:r>
    </w:p>
    <w:p w14:paraId="5D9D9A2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amp; REPÚBLICA DE COLOMBIA. (1999). </w:t>
      </w:r>
      <w:r w:rsidRPr="00FB3B37">
        <w:rPr>
          <w:rFonts w:ascii="Arial" w:hAnsi="Arial" w:cs="Arial"/>
          <w:i/>
          <w:iCs/>
          <w:noProof/>
          <w:sz w:val="24"/>
          <w:szCs w:val="24"/>
        </w:rPr>
        <w:t>DECRETO 1152 DE 1999</w:t>
      </w:r>
      <w:r w:rsidRPr="00FB3B37">
        <w:rPr>
          <w:rFonts w:ascii="Arial" w:hAnsi="Arial" w:cs="Arial"/>
          <w:noProof/>
          <w:sz w:val="24"/>
          <w:szCs w:val="24"/>
        </w:rPr>
        <w:t>.</w:t>
      </w:r>
    </w:p>
    <w:p w14:paraId="022EC02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5, March 15). </w:t>
      </w:r>
      <w:r w:rsidRPr="00FB3B37">
        <w:rPr>
          <w:rFonts w:ascii="Arial" w:hAnsi="Arial" w:cs="Arial"/>
          <w:i/>
          <w:iCs/>
          <w:noProof/>
          <w:sz w:val="24"/>
          <w:szCs w:val="24"/>
        </w:rPr>
        <w:t>Sistema de Gestión de Seguridad y Salud en el Trabajo - Ministerio del trabajo</w:t>
      </w:r>
      <w:r w:rsidRPr="00FB3B37">
        <w:rPr>
          <w:rFonts w:ascii="Arial" w:hAnsi="Arial" w:cs="Arial"/>
          <w:noProof/>
          <w:sz w:val="24"/>
          <w:szCs w:val="24"/>
        </w:rPr>
        <w:t>. Sistema de Gestión de La Seguridad y Salud En El Trabajo. http://www.mintrabajo.gov.co/relaciones-laborales/riesgos-laborales/sistema-de-gestion-de-seguridad-y-salud-en-el-trabajo</w:t>
      </w:r>
    </w:p>
    <w:p w14:paraId="568E5B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6, May 17). </w:t>
      </w:r>
      <w:r w:rsidRPr="00FB3B37">
        <w:rPr>
          <w:rFonts w:ascii="Arial" w:hAnsi="Arial" w:cs="Arial"/>
          <w:i/>
          <w:iCs/>
          <w:noProof/>
          <w:sz w:val="24"/>
          <w:szCs w:val="24"/>
        </w:rPr>
        <w:t>Glosario Laboral - Ministerio del trabajo</w:t>
      </w:r>
      <w:r w:rsidRPr="00FB3B37">
        <w:rPr>
          <w:rFonts w:ascii="Arial" w:hAnsi="Arial" w:cs="Arial"/>
          <w:noProof/>
          <w:sz w:val="24"/>
          <w:szCs w:val="24"/>
        </w:rPr>
        <w:t>. Glosario Laboral - Empleador. https://www.mintrabajo.gov.co/atencion-al-ciudadano/glosario</w:t>
      </w:r>
    </w:p>
    <w:p w14:paraId="2E5FEEF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295 1994, Pub. L. No. 1295, DECRETO 1295 DE 1994 1 (1994). http://www.secretariasenado.gov.co/senado/basedoc/decreto_1295_1994.html</w:t>
      </w:r>
    </w:p>
    <w:p w14:paraId="315E5E0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ontegro, D. C. (2020, January). </w:t>
      </w:r>
      <w:r w:rsidRPr="00FB3B37">
        <w:rPr>
          <w:rFonts w:ascii="Arial" w:hAnsi="Arial" w:cs="Arial"/>
          <w:i/>
          <w:iCs/>
          <w:noProof/>
          <w:sz w:val="24"/>
          <w:szCs w:val="24"/>
        </w:rPr>
        <w:t>Las pausas activas ayudan a prevenir graves enfermedades</w:t>
      </w:r>
      <w:r w:rsidRPr="00FB3B37">
        <w:rPr>
          <w:rFonts w:ascii="Arial" w:hAnsi="Arial" w:cs="Arial"/>
          <w:noProof/>
          <w:sz w:val="24"/>
          <w:szCs w:val="24"/>
        </w:rPr>
        <w:t>. Cuidados Generales. https://www.hospitalinfantildesanjose.org.co/cuidados-generales/las-pausas-activas-ayudan-a-prevenir-graves-enfermedades</w:t>
      </w:r>
    </w:p>
    <w:p w14:paraId="0C4A218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Organización Mundial de la Salud. (2017, November 30). </w:t>
      </w:r>
      <w:r w:rsidRPr="00FB3B37">
        <w:rPr>
          <w:rFonts w:ascii="Arial" w:hAnsi="Arial" w:cs="Arial"/>
          <w:i/>
          <w:iCs/>
          <w:noProof/>
          <w:sz w:val="24"/>
          <w:szCs w:val="24"/>
        </w:rPr>
        <w:t>Protección de la salud de los trabajadores</w:t>
      </w:r>
      <w:r w:rsidRPr="00FB3B37">
        <w:rPr>
          <w:rFonts w:ascii="Arial" w:hAnsi="Arial" w:cs="Arial"/>
          <w:noProof/>
          <w:sz w:val="24"/>
          <w:szCs w:val="24"/>
        </w:rPr>
        <w:t>. Protección de La Salud de Los Trabajadores. https://www.who.int/es/news-room/fact-sheets/detail/protecting-workers’-health</w:t>
      </w:r>
    </w:p>
    <w:p w14:paraId="12F478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érez Valdés, D. (2007, October 26). </w:t>
      </w:r>
      <w:r w:rsidRPr="00FB3B37">
        <w:rPr>
          <w:rFonts w:ascii="Arial" w:hAnsi="Arial" w:cs="Arial"/>
          <w:i/>
          <w:iCs/>
          <w:noProof/>
          <w:sz w:val="24"/>
          <w:szCs w:val="24"/>
        </w:rPr>
        <w:t>¿Qué son las bases de datos?</w:t>
      </w:r>
      <w:r w:rsidRPr="00FB3B37">
        <w:rPr>
          <w:rFonts w:ascii="Arial" w:hAnsi="Arial" w:cs="Arial"/>
          <w:noProof/>
          <w:sz w:val="24"/>
          <w:szCs w:val="24"/>
        </w:rPr>
        <w:t xml:space="preserve"> ¿Qué Son Las Bases de Datos? - Maestros de La Web. http://www.maestrosdelweb.com/que-son-</w:t>
      </w:r>
      <w:r w:rsidRPr="00FB3B37">
        <w:rPr>
          <w:rFonts w:ascii="Arial" w:hAnsi="Arial" w:cs="Arial"/>
          <w:noProof/>
          <w:sz w:val="24"/>
          <w:szCs w:val="24"/>
        </w:rPr>
        <w:lastRenderedPageBreak/>
        <w:t>las-bases-de-datos/</w:t>
      </w:r>
    </w:p>
    <w:p w14:paraId="47CB44F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rtal Colombiano de Trámites, C. y N. (2019, October 5). </w:t>
      </w:r>
      <w:r w:rsidRPr="00FB3B37">
        <w:rPr>
          <w:rFonts w:ascii="Arial" w:hAnsi="Arial" w:cs="Arial"/>
          <w:i/>
          <w:iCs/>
          <w:noProof/>
          <w:sz w:val="24"/>
          <w:szCs w:val="24"/>
        </w:rPr>
        <w:t>Ministerio del Trabajo de la República de Colombia -Govco</w:t>
      </w:r>
      <w:r w:rsidRPr="00FB3B37">
        <w:rPr>
          <w:rFonts w:ascii="Arial" w:hAnsi="Arial" w:cs="Arial"/>
          <w:noProof/>
          <w:sz w:val="24"/>
          <w:szCs w:val="24"/>
        </w:rPr>
        <w:t>. Ministerio Del Trabajo de La República de Colombia. https://govco.co/empleo/ministerio-del-trabajo-de-colombia/</w:t>
      </w:r>
    </w:p>
    <w:p w14:paraId="5C2262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sitiva Compañía de Seguros. (2016, September 14). </w:t>
      </w:r>
      <w:r w:rsidRPr="00FB3B37">
        <w:rPr>
          <w:rFonts w:ascii="Arial" w:hAnsi="Arial" w:cs="Arial"/>
          <w:i/>
          <w:iCs/>
          <w:noProof/>
          <w:sz w:val="24"/>
          <w:szCs w:val="24"/>
        </w:rPr>
        <w:t>Sotfware Pausas Activas - Positiva Comunica</w:t>
      </w:r>
      <w:r w:rsidRPr="00FB3B37">
        <w:rPr>
          <w:rFonts w:ascii="Arial" w:hAnsi="Arial" w:cs="Arial"/>
          <w:noProof/>
          <w:sz w:val="24"/>
          <w:szCs w:val="24"/>
        </w:rPr>
        <w:t>. Futura Activa 4.0. https://www.positivacomunica.com/download-view/sotfware-pausas-activas/</w:t>
      </w:r>
    </w:p>
    <w:p w14:paraId="2E3116C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ndon, Y. A. (2019, May 28). </w:t>
      </w:r>
      <w:r w:rsidRPr="00FB3B37">
        <w:rPr>
          <w:rFonts w:ascii="Arial" w:hAnsi="Arial" w:cs="Arial"/>
          <w:i/>
          <w:iCs/>
          <w:noProof/>
          <w:sz w:val="24"/>
          <w:szCs w:val="24"/>
        </w:rPr>
        <w:t>Bases de datos relacionales vs. no relacionales</w:t>
      </w:r>
      <w:r w:rsidRPr="00FB3B37">
        <w:rPr>
          <w:rFonts w:ascii="Arial" w:hAnsi="Arial" w:cs="Arial"/>
          <w:noProof/>
          <w:sz w:val="24"/>
          <w:szCs w:val="24"/>
        </w:rPr>
        <w:t>. Academiapragma. https://www.pragma.com.co/academia/lecciones/bases-de-datos-relacionales-vs.-no-relacionales</w:t>
      </w:r>
    </w:p>
    <w:p w14:paraId="2C43175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ublica de colombia. (2012, July 11). </w:t>
      </w:r>
      <w:r w:rsidRPr="00FB3B37">
        <w:rPr>
          <w:rFonts w:ascii="Arial" w:hAnsi="Arial" w:cs="Arial"/>
          <w:i/>
          <w:iCs/>
          <w:noProof/>
          <w:sz w:val="24"/>
          <w:szCs w:val="24"/>
        </w:rPr>
        <w:t>LEY 1562 DE 2012</w:t>
      </w:r>
      <w:r w:rsidRPr="00FB3B37">
        <w:rPr>
          <w:rFonts w:ascii="Arial" w:hAnsi="Arial" w:cs="Arial"/>
          <w:noProof/>
          <w:sz w:val="24"/>
          <w:szCs w:val="24"/>
        </w:rPr>
        <w:t>. Ley 1568 Del 2012. http://www.suin-juriscol.gov.co/viewDocument.asp?ruta=Leyes/1683411</w:t>
      </w:r>
    </w:p>
    <w:p w14:paraId="24E3896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ública de Colombia. (2009, October 14). </w:t>
      </w:r>
      <w:r w:rsidRPr="00FB3B37">
        <w:rPr>
          <w:rFonts w:ascii="Arial" w:hAnsi="Arial" w:cs="Arial"/>
          <w:i/>
          <w:iCs/>
          <w:noProof/>
          <w:sz w:val="24"/>
          <w:szCs w:val="24"/>
        </w:rPr>
        <w:t>LEY 1355 DE 2009</w:t>
      </w:r>
      <w:r w:rsidRPr="00FB3B37">
        <w:rPr>
          <w:rFonts w:ascii="Arial" w:hAnsi="Arial" w:cs="Arial"/>
          <w:noProof/>
          <w:sz w:val="24"/>
          <w:szCs w:val="24"/>
        </w:rPr>
        <w:t>. Diario Oficial. https://docs.colombia.justia.com/nacionales/leyes/ley-1355-de-2009.pdf</w:t>
      </w:r>
    </w:p>
    <w:p w14:paraId="4819EB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7, February 15). </w:t>
      </w:r>
      <w:r w:rsidRPr="00FB3B37">
        <w:rPr>
          <w:rFonts w:ascii="Arial" w:hAnsi="Arial" w:cs="Arial"/>
          <w:i/>
          <w:iCs/>
          <w:noProof/>
          <w:sz w:val="24"/>
          <w:szCs w:val="24"/>
        </w:rPr>
        <w:t>Programas del SG-SST: Su definición y estructura - SafetYA®</w:t>
      </w:r>
      <w:r w:rsidRPr="00FB3B37">
        <w:rPr>
          <w:rFonts w:ascii="Arial" w:hAnsi="Arial" w:cs="Arial"/>
          <w:noProof/>
          <w:sz w:val="24"/>
          <w:szCs w:val="24"/>
        </w:rPr>
        <w:t>. Programas Del SG-SST: Su Definición y Estructura. https://safetya.co/programas-del-sg-sst-estructura/#Estructurade_un_programa_del_SG-SST</w:t>
      </w:r>
    </w:p>
    <w:p w14:paraId="2576610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9, June 13). </w:t>
      </w:r>
      <w:r w:rsidRPr="00FB3B37">
        <w:rPr>
          <w:rFonts w:ascii="Arial" w:hAnsi="Arial" w:cs="Arial"/>
          <w:i/>
          <w:iCs/>
          <w:noProof/>
          <w:sz w:val="24"/>
          <w:szCs w:val="24"/>
        </w:rPr>
        <w:t>Comité paritario en seguridad y salud en el trabajo - preguntas</w:t>
      </w:r>
      <w:r w:rsidRPr="00FB3B37">
        <w:rPr>
          <w:rFonts w:ascii="Arial" w:hAnsi="Arial" w:cs="Arial"/>
          <w:noProof/>
          <w:sz w:val="24"/>
          <w:szCs w:val="24"/>
        </w:rPr>
        <w:t>. Preguntas Frecuentes Sobre El Comité Paritario En Seguridad y Salud En El Trabajo. https://safetya.co/comite-paritario-en-seguridad-y-salud-en-el-trabajo/</w:t>
      </w:r>
    </w:p>
    <w:p w14:paraId="4975CE9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amaría, J., &amp; Hernández, J. (2000). </w:t>
      </w:r>
      <w:r w:rsidRPr="00FB3B37">
        <w:rPr>
          <w:rFonts w:ascii="Arial" w:hAnsi="Arial" w:cs="Arial"/>
          <w:i/>
          <w:iCs/>
          <w:noProof/>
          <w:sz w:val="24"/>
          <w:szCs w:val="24"/>
        </w:rPr>
        <w:t>SQL SERVER VS MySQL</w:t>
      </w:r>
      <w:r w:rsidRPr="00FB3B37">
        <w:rPr>
          <w:rFonts w:ascii="Arial" w:hAnsi="Arial" w:cs="Arial"/>
          <w:noProof/>
          <w:sz w:val="24"/>
          <w:szCs w:val="24"/>
        </w:rPr>
        <w:t>. https://www.acens.com/wp-content/images/2014/02/bbdd-nosql-wp-acens.pdf</w:t>
      </w:r>
    </w:p>
    <w:p w14:paraId="478370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os, R. A., Licea, V. R., &amp; Block, A. E. (2013). Broadband wireless access networks for 4G: Theory, application, and experimentation. In </w:t>
      </w:r>
      <w:r w:rsidRPr="00FB3B37">
        <w:rPr>
          <w:rFonts w:ascii="Arial" w:hAnsi="Arial" w:cs="Arial"/>
          <w:i/>
          <w:iCs/>
          <w:noProof/>
          <w:sz w:val="24"/>
          <w:szCs w:val="24"/>
        </w:rPr>
        <w:t>Broadband Wireless Access Networks for 4G: Theory, Application, and Experimentation</w:t>
      </w:r>
      <w:r w:rsidRPr="00FB3B37">
        <w:rPr>
          <w:rFonts w:ascii="Arial" w:hAnsi="Arial" w:cs="Arial"/>
          <w:noProof/>
          <w:sz w:val="24"/>
          <w:szCs w:val="24"/>
        </w:rPr>
        <w:t xml:space="preserve"> (Vol. 7, Issue 4). IGI Global. https://doi.org/10.4018/978-1-4666-4888-3</w:t>
      </w:r>
    </w:p>
    <w:p w14:paraId="1889D6F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enati. (2005). </w:t>
      </w:r>
      <w:r w:rsidRPr="00FB3B37">
        <w:rPr>
          <w:rFonts w:ascii="Arial" w:hAnsi="Arial" w:cs="Arial"/>
          <w:i/>
          <w:iCs/>
          <w:noProof/>
          <w:sz w:val="24"/>
          <w:szCs w:val="24"/>
        </w:rPr>
        <w:t>Redes y Conectividad</w:t>
      </w:r>
      <w:r w:rsidRPr="00FB3B37">
        <w:rPr>
          <w:rFonts w:ascii="Arial" w:hAnsi="Arial" w:cs="Arial"/>
          <w:noProof/>
          <w:sz w:val="24"/>
          <w:szCs w:val="24"/>
        </w:rPr>
        <w:t xml:space="preserve"> (PNi (ed.); 1st ed., Vol. 1). SENATI. https://cld.bz/bookdata/hb0AHT/basic-html/page-1.html</w:t>
      </w:r>
    </w:p>
    <w:p w14:paraId="7B095BD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oftuS Colombia. (2019). </w:t>
      </w:r>
      <w:r w:rsidRPr="00FB3B37">
        <w:rPr>
          <w:rFonts w:ascii="Arial" w:hAnsi="Arial" w:cs="Arial"/>
          <w:i/>
          <w:iCs/>
          <w:noProof/>
          <w:sz w:val="24"/>
          <w:szCs w:val="24"/>
        </w:rPr>
        <w:t>Pausapp | Pausas Activas</w:t>
      </w:r>
      <w:r w:rsidRPr="00FB3B37">
        <w:rPr>
          <w:rFonts w:ascii="Arial" w:hAnsi="Arial" w:cs="Arial"/>
          <w:noProof/>
          <w:sz w:val="24"/>
          <w:szCs w:val="24"/>
        </w:rPr>
        <w:t>. Pausapp. https://pausapp.softusco.com/</w:t>
      </w:r>
    </w:p>
    <w:p w14:paraId="3114F5D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rPr>
      </w:pPr>
      <w:r w:rsidRPr="00FB3B37">
        <w:rPr>
          <w:rFonts w:ascii="Arial" w:hAnsi="Arial" w:cs="Arial"/>
          <w:noProof/>
          <w:sz w:val="24"/>
          <w:szCs w:val="24"/>
        </w:rPr>
        <w:t xml:space="preserve">Vegas, J. (1998). </w:t>
      </w:r>
      <w:r w:rsidRPr="00FB3B37">
        <w:rPr>
          <w:rFonts w:ascii="Arial" w:hAnsi="Arial" w:cs="Arial"/>
          <w:i/>
          <w:iCs/>
          <w:noProof/>
          <w:sz w:val="24"/>
          <w:szCs w:val="24"/>
        </w:rPr>
        <w:t>ORACLE: Arquitectura</w:t>
      </w:r>
      <w:r w:rsidRPr="00FB3B37">
        <w:rPr>
          <w:rFonts w:ascii="Arial" w:hAnsi="Arial" w:cs="Arial"/>
          <w:noProof/>
          <w:sz w:val="24"/>
          <w:szCs w:val="24"/>
        </w:rPr>
        <w:t>. https://www.infor.uva.es/~jvegas/cursos/bd/orarq/orarq.html</w:t>
      </w:r>
    </w:p>
    <w:p w14:paraId="3ABA1347" w14:textId="77777777" w:rsidR="0054583F" w:rsidRDefault="00F7553F" w:rsidP="0054583F">
      <w:pPr>
        <w:pStyle w:val="Ttulo3"/>
        <w:spacing w:line="240" w:lineRule="auto"/>
        <w:ind w:left="708"/>
        <w:rPr>
          <w:rFonts w:ascii="Arial" w:hAnsi="Arial" w:cs="Arial"/>
        </w:rPr>
      </w:pPr>
      <w:r w:rsidRPr="008E71B5">
        <w:rPr>
          <w:rFonts w:ascii="Arial" w:hAnsi="Arial" w:cs="Arial"/>
        </w:rPr>
        <w:fldChar w:fldCharType="end"/>
      </w:r>
    </w:p>
    <w:p w14:paraId="0F824ED5" w14:textId="77777777" w:rsidR="0054583F" w:rsidRDefault="0054583F">
      <w:r>
        <w:br w:type="page"/>
      </w:r>
    </w:p>
    <w:p w14:paraId="3AE51E91" w14:textId="00A3D006" w:rsidR="00546603" w:rsidRDefault="00546603" w:rsidP="00546603">
      <w:pPr>
        <w:pStyle w:val="Ttulo1"/>
      </w:pPr>
      <w:bookmarkStart w:id="287" w:name="_Toc54088351"/>
      <w:r>
        <w:lastRenderedPageBreak/>
        <w:t>TABLAS</w:t>
      </w:r>
      <w:bookmarkEnd w:id="287"/>
    </w:p>
    <w:p w14:paraId="624C2821" w14:textId="53820854" w:rsidR="00501FDB" w:rsidRDefault="0054583F">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54086299" w:history="1">
        <w:r w:rsidR="00501FDB" w:rsidRPr="00532AE1">
          <w:rPr>
            <w:rStyle w:val="Hipervnculo"/>
            <w:noProof/>
          </w:rPr>
          <w:t>Tabla 1 Clasificación por puntuación de las empresas dado al cumplimiento de lo reglamentado en la resolución 0312 del 2019</w:t>
        </w:r>
        <w:r w:rsidR="00501FDB">
          <w:rPr>
            <w:noProof/>
            <w:webHidden/>
          </w:rPr>
          <w:tab/>
        </w:r>
        <w:r w:rsidR="00501FDB">
          <w:rPr>
            <w:noProof/>
            <w:webHidden/>
          </w:rPr>
          <w:fldChar w:fldCharType="begin"/>
        </w:r>
        <w:r w:rsidR="00501FDB">
          <w:rPr>
            <w:noProof/>
            <w:webHidden/>
          </w:rPr>
          <w:instrText xml:space="preserve"> PAGEREF _Toc54086299 \h </w:instrText>
        </w:r>
        <w:r w:rsidR="00501FDB">
          <w:rPr>
            <w:noProof/>
            <w:webHidden/>
          </w:rPr>
        </w:r>
        <w:r w:rsidR="00501FDB">
          <w:rPr>
            <w:noProof/>
            <w:webHidden/>
          </w:rPr>
          <w:fldChar w:fldCharType="separate"/>
        </w:r>
        <w:r w:rsidR="00501FDB">
          <w:rPr>
            <w:noProof/>
            <w:webHidden/>
          </w:rPr>
          <w:t>13</w:t>
        </w:r>
        <w:r w:rsidR="00501FDB">
          <w:rPr>
            <w:noProof/>
            <w:webHidden/>
          </w:rPr>
          <w:fldChar w:fldCharType="end"/>
        </w:r>
      </w:hyperlink>
    </w:p>
    <w:p w14:paraId="1EAC5242" w14:textId="546D2F62" w:rsidR="00501FDB" w:rsidRDefault="00C93D98">
      <w:pPr>
        <w:pStyle w:val="Tabladeilustraciones"/>
        <w:tabs>
          <w:tab w:val="right" w:leader="dot" w:pos="9350"/>
        </w:tabs>
        <w:rPr>
          <w:rFonts w:asciiTheme="minorHAnsi" w:eastAsiaTheme="minorEastAsia" w:hAnsiTheme="minorHAnsi"/>
          <w:noProof/>
          <w:lang w:eastAsia="es-CO"/>
        </w:rPr>
      </w:pPr>
      <w:hyperlink w:anchor="_Toc54086300" w:history="1">
        <w:r w:rsidR="00501FDB" w:rsidRPr="00532AE1">
          <w:rPr>
            <w:rStyle w:val="Hipervnculo"/>
            <w:noProof/>
          </w:rPr>
          <w:t>Tabla 2 Lista de puntuación para cada uno de los requerimientos mínimos declarados en la resolución 0312 del 2019</w:t>
        </w:r>
        <w:r w:rsidR="00501FDB">
          <w:rPr>
            <w:noProof/>
            <w:webHidden/>
          </w:rPr>
          <w:tab/>
        </w:r>
        <w:r w:rsidR="00501FDB">
          <w:rPr>
            <w:noProof/>
            <w:webHidden/>
          </w:rPr>
          <w:fldChar w:fldCharType="begin"/>
        </w:r>
        <w:r w:rsidR="00501FDB">
          <w:rPr>
            <w:noProof/>
            <w:webHidden/>
          </w:rPr>
          <w:instrText xml:space="preserve"> PAGEREF _Toc54086300 \h </w:instrText>
        </w:r>
        <w:r w:rsidR="00501FDB">
          <w:rPr>
            <w:noProof/>
            <w:webHidden/>
          </w:rPr>
        </w:r>
        <w:r w:rsidR="00501FDB">
          <w:rPr>
            <w:noProof/>
            <w:webHidden/>
          </w:rPr>
          <w:fldChar w:fldCharType="separate"/>
        </w:r>
        <w:r w:rsidR="00501FDB">
          <w:rPr>
            <w:noProof/>
            <w:webHidden/>
          </w:rPr>
          <w:t>15</w:t>
        </w:r>
        <w:r w:rsidR="00501FDB">
          <w:rPr>
            <w:noProof/>
            <w:webHidden/>
          </w:rPr>
          <w:fldChar w:fldCharType="end"/>
        </w:r>
      </w:hyperlink>
    </w:p>
    <w:p w14:paraId="53DC6067" w14:textId="63A78585" w:rsidR="00501FDB" w:rsidRDefault="00C93D98">
      <w:pPr>
        <w:pStyle w:val="Tabladeilustraciones"/>
        <w:tabs>
          <w:tab w:val="right" w:leader="dot" w:pos="9350"/>
        </w:tabs>
        <w:rPr>
          <w:rFonts w:asciiTheme="minorHAnsi" w:eastAsiaTheme="minorEastAsia" w:hAnsiTheme="minorHAnsi"/>
          <w:noProof/>
          <w:lang w:eastAsia="es-CO"/>
        </w:rPr>
      </w:pPr>
      <w:hyperlink w:anchor="_Toc54086301" w:history="1">
        <w:r w:rsidR="00501FDB" w:rsidRPr="00532AE1">
          <w:rPr>
            <w:rStyle w:val="Hipervnculo"/>
            <w:noProof/>
          </w:rPr>
          <w:t>Tabla 3 Valoración de los trabajos seleccionados con relación alos aspectos definidos anteriormente</w:t>
        </w:r>
        <w:r w:rsidR="00501FDB">
          <w:rPr>
            <w:noProof/>
            <w:webHidden/>
          </w:rPr>
          <w:tab/>
        </w:r>
        <w:r w:rsidR="00501FDB">
          <w:rPr>
            <w:noProof/>
            <w:webHidden/>
          </w:rPr>
          <w:fldChar w:fldCharType="begin"/>
        </w:r>
        <w:r w:rsidR="00501FDB">
          <w:rPr>
            <w:noProof/>
            <w:webHidden/>
          </w:rPr>
          <w:instrText xml:space="preserve"> PAGEREF _Toc54086301 \h </w:instrText>
        </w:r>
        <w:r w:rsidR="00501FDB">
          <w:rPr>
            <w:noProof/>
            <w:webHidden/>
          </w:rPr>
        </w:r>
        <w:r w:rsidR="00501FDB">
          <w:rPr>
            <w:noProof/>
            <w:webHidden/>
          </w:rPr>
          <w:fldChar w:fldCharType="separate"/>
        </w:r>
        <w:r w:rsidR="00501FDB">
          <w:rPr>
            <w:noProof/>
            <w:webHidden/>
          </w:rPr>
          <w:t>42</w:t>
        </w:r>
        <w:r w:rsidR="00501FDB">
          <w:rPr>
            <w:noProof/>
            <w:webHidden/>
          </w:rPr>
          <w:fldChar w:fldCharType="end"/>
        </w:r>
      </w:hyperlink>
    </w:p>
    <w:p w14:paraId="486B329F" w14:textId="0E0BC508" w:rsidR="00501FDB" w:rsidRDefault="00C93D98">
      <w:pPr>
        <w:pStyle w:val="Tabladeilustraciones"/>
        <w:tabs>
          <w:tab w:val="right" w:leader="dot" w:pos="9350"/>
        </w:tabs>
        <w:rPr>
          <w:rFonts w:asciiTheme="minorHAnsi" w:eastAsiaTheme="minorEastAsia" w:hAnsiTheme="minorHAnsi"/>
          <w:noProof/>
          <w:lang w:eastAsia="es-CO"/>
        </w:rPr>
      </w:pPr>
      <w:hyperlink w:anchor="_Toc54086302" w:history="1">
        <w:r w:rsidR="00501FDB" w:rsidRPr="00532AE1">
          <w:rPr>
            <w:rStyle w:val="Hipervnculo"/>
            <w:noProof/>
          </w:rPr>
          <w:t>Tabla 4 Listado de las tablas existentes en la base de datos del proyecto</w:t>
        </w:r>
        <w:r w:rsidR="00501FDB">
          <w:rPr>
            <w:noProof/>
            <w:webHidden/>
          </w:rPr>
          <w:tab/>
        </w:r>
        <w:r w:rsidR="00501FDB">
          <w:rPr>
            <w:noProof/>
            <w:webHidden/>
          </w:rPr>
          <w:fldChar w:fldCharType="begin"/>
        </w:r>
        <w:r w:rsidR="00501FDB">
          <w:rPr>
            <w:noProof/>
            <w:webHidden/>
          </w:rPr>
          <w:instrText xml:space="preserve"> PAGEREF _Toc54086302 \h </w:instrText>
        </w:r>
        <w:r w:rsidR="00501FDB">
          <w:rPr>
            <w:noProof/>
            <w:webHidden/>
          </w:rPr>
        </w:r>
        <w:r w:rsidR="00501FDB">
          <w:rPr>
            <w:noProof/>
            <w:webHidden/>
          </w:rPr>
          <w:fldChar w:fldCharType="separate"/>
        </w:r>
        <w:r w:rsidR="00501FDB">
          <w:rPr>
            <w:noProof/>
            <w:webHidden/>
          </w:rPr>
          <w:t>51</w:t>
        </w:r>
        <w:r w:rsidR="00501FDB">
          <w:rPr>
            <w:noProof/>
            <w:webHidden/>
          </w:rPr>
          <w:fldChar w:fldCharType="end"/>
        </w:r>
      </w:hyperlink>
    </w:p>
    <w:p w14:paraId="5381EA7B" w14:textId="529A4428" w:rsidR="00501FDB" w:rsidRDefault="00C93D98">
      <w:pPr>
        <w:pStyle w:val="Tabladeilustraciones"/>
        <w:tabs>
          <w:tab w:val="right" w:leader="dot" w:pos="9350"/>
        </w:tabs>
        <w:rPr>
          <w:rFonts w:asciiTheme="minorHAnsi" w:eastAsiaTheme="minorEastAsia" w:hAnsiTheme="minorHAnsi"/>
          <w:noProof/>
          <w:lang w:eastAsia="es-CO"/>
        </w:rPr>
      </w:pPr>
      <w:hyperlink w:anchor="_Toc54086303" w:history="1">
        <w:r w:rsidR="00501FDB" w:rsidRPr="00532AE1">
          <w:rPr>
            <w:rStyle w:val="Hipervnculo"/>
            <w:noProof/>
          </w:rPr>
          <w:t>Tabla 5 Explicación  sobre la tabla afeccion_empleado</w:t>
        </w:r>
        <w:r w:rsidR="00501FDB">
          <w:rPr>
            <w:noProof/>
            <w:webHidden/>
          </w:rPr>
          <w:tab/>
        </w:r>
        <w:r w:rsidR="00501FDB">
          <w:rPr>
            <w:noProof/>
            <w:webHidden/>
          </w:rPr>
          <w:fldChar w:fldCharType="begin"/>
        </w:r>
        <w:r w:rsidR="00501FDB">
          <w:rPr>
            <w:noProof/>
            <w:webHidden/>
          </w:rPr>
          <w:instrText xml:space="preserve"> PAGEREF _Toc54086303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3A0D6007" w14:textId="119B3799" w:rsidR="00501FDB" w:rsidRDefault="00C93D98">
      <w:pPr>
        <w:pStyle w:val="Tabladeilustraciones"/>
        <w:tabs>
          <w:tab w:val="right" w:leader="dot" w:pos="9350"/>
        </w:tabs>
        <w:rPr>
          <w:rFonts w:asciiTheme="minorHAnsi" w:eastAsiaTheme="minorEastAsia" w:hAnsiTheme="minorHAnsi"/>
          <w:noProof/>
          <w:lang w:eastAsia="es-CO"/>
        </w:rPr>
      </w:pPr>
      <w:hyperlink w:anchor="_Toc54086304" w:history="1">
        <w:r w:rsidR="00501FDB" w:rsidRPr="00532AE1">
          <w:rPr>
            <w:rStyle w:val="Hipervnculo"/>
            <w:noProof/>
          </w:rPr>
          <w:t>Tabla 6 Explicación de los indices de la tabla afeccion_empleado</w:t>
        </w:r>
        <w:r w:rsidR="00501FDB">
          <w:rPr>
            <w:noProof/>
            <w:webHidden/>
          </w:rPr>
          <w:tab/>
        </w:r>
        <w:r w:rsidR="00501FDB">
          <w:rPr>
            <w:noProof/>
            <w:webHidden/>
          </w:rPr>
          <w:fldChar w:fldCharType="begin"/>
        </w:r>
        <w:r w:rsidR="00501FDB">
          <w:rPr>
            <w:noProof/>
            <w:webHidden/>
          </w:rPr>
          <w:instrText xml:space="preserve"> PAGEREF _Toc54086304 \h </w:instrText>
        </w:r>
        <w:r w:rsidR="00501FDB">
          <w:rPr>
            <w:noProof/>
            <w:webHidden/>
          </w:rPr>
        </w:r>
        <w:r w:rsidR="00501FDB">
          <w:rPr>
            <w:noProof/>
            <w:webHidden/>
          </w:rPr>
          <w:fldChar w:fldCharType="separate"/>
        </w:r>
        <w:r w:rsidR="00501FDB">
          <w:rPr>
            <w:noProof/>
            <w:webHidden/>
          </w:rPr>
          <w:t>52</w:t>
        </w:r>
        <w:r w:rsidR="00501FDB">
          <w:rPr>
            <w:noProof/>
            <w:webHidden/>
          </w:rPr>
          <w:fldChar w:fldCharType="end"/>
        </w:r>
      </w:hyperlink>
    </w:p>
    <w:p w14:paraId="2E29C33D" w14:textId="1526E515" w:rsidR="00501FDB" w:rsidRDefault="00C93D98">
      <w:pPr>
        <w:pStyle w:val="Tabladeilustraciones"/>
        <w:tabs>
          <w:tab w:val="right" w:leader="dot" w:pos="9350"/>
        </w:tabs>
        <w:rPr>
          <w:rFonts w:asciiTheme="minorHAnsi" w:eastAsiaTheme="minorEastAsia" w:hAnsiTheme="minorHAnsi"/>
          <w:noProof/>
          <w:lang w:eastAsia="es-CO"/>
        </w:rPr>
      </w:pPr>
      <w:hyperlink w:anchor="_Toc54086305" w:history="1">
        <w:r w:rsidR="00501FDB" w:rsidRPr="00532AE1">
          <w:rPr>
            <w:rStyle w:val="Hipervnculo"/>
            <w:noProof/>
          </w:rPr>
          <w:t>Tabla 7 Explicación sobre la tabla afeccion_medica</w:t>
        </w:r>
        <w:r w:rsidR="00501FDB">
          <w:rPr>
            <w:noProof/>
            <w:webHidden/>
          </w:rPr>
          <w:tab/>
        </w:r>
        <w:r w:rsidR="00501FDB">
          <w:rPr>
            <w:noProof/>
            <w:webHidden/>
          </w:rPr>
          <w:fldChar w:fldCharType="begin"/>
        </w:r>
        <w:r w:rsidR="00501FDB">
          <w:rPr>
            <w:noProof/>
            <w:webHidden/>
          </w:rPr>
          <w:instrText xml:space="preserve"> PAGEREF _Toc54086305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1333B4B5" w14:textId="058B7477" w:rsidR="00501FDB" w:rsidRDefault="00C93D98">
      <w:pPr>
        <w:pStyle w:val="Tabladeilustraciones"/>
        <w:tabs>
          <w:tab w:val="right" w:leader="dot" w:pos="9350"/>
        </w:tabs>
        <w:rPr>
          <w:rFonts w:asciiTheme="minorHAnsi" w:eastAsiaTheme="minorEastAsia" w:hAnsiTheme="minorHAnsi"/>
          <w:noProof/>
          <w:lang w:eastAsia="es-CO"/>
        </w:rPr>
      </w:pPr>
      <w:hyperlink w:anchor="_Toc54086306" w:history="1">
        <w:r w:rsidR="00501FDB" w:rsidRPr="00532AE1">
          <w:rPr>
            <w:rStyle w:val="Hipervnculo"/>
            <w:noProof/>
          </w:rPr>
          <w:t>Tabla 8 Explicación sobre índices de la tabla afeccion_medica</w:t>
        </w:r>
        <w:r w:rsidR="00501FDB">
          <w:rPr>
            <w:noProof/>
            <w:webHidden/>
          </w:rPr>
          <w:tab/>
        </w:r>
        <w:r w:rsidR="00501FDB">
          <w:rPr>
            <w:noProof/>
            <w:webHidden/>
          </w:rPr>
          <w:fldChar w:fldCharType="begin"/>
        </w:r>
        <w:r w:rsidR="00501FDB">
          <w:rPr>
            <w:noProof/>
            <w:webHidden/>
          </w:rPr>
          <w:instrText xml:space="preserve"> PAGEREF _Toc54086306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41A84A69" w14:textId="3D669663" w:rsidR="00501FDB" w:rsidRDefault="00C93D98">
      <w:pPr>
        <w:pStyle w:val="Tabladeilustraciones"/>
        <w:tabs>
          <w:tab w:val="right" w:leader="dot" w:pos="9350"/>
        </w:tabs>
        <w:rPr>
          <w:rFonts w:asciiTheme="minorHAnsi" w:eastAsiaTheme="minorEastAsia" w:hAnsiTheme="minorHAnsi"/>
          <w:noProof/>
          <w:lang w:eastAsia="es-CO"/>
        </w:rPr>
      </w:pPr>
      <w:hyperlink w:anchor="_Toc54086307" w:history="1">
        <w:r w:rsidR="00501FDB" w:rsidRPr="00532AE1">
          <w:rPr>
            <w:rStyle w:val="Hipervnculo"/>
            <w:noProof/>
          </w:rPr>
          <w:t>Tabla 9 Explicación de la tabla afiliacion_contrato</w:t>
        </w:r>
        <w:r w:rsidR="00501FDB">
          <w:rPr>
            <w:noProof/>
            <w:webHidden/>
          </w:rPr>
          <w:tab/>
        </w:r>
        <w:r w:rsidR="00501FDB">
          <w:rPr>
            <w:noProof/>
            <w:webHidden/>
          </w:rPr>
          <w:fldChar w:fldCharType="begin"/>
        </w:r>
        <w:r w:rsidR="00501FDB">
          <w:rPr>
            <w:noProof/>
            <w:webHidden/>
          </w:rPr>
          <w:instrText xml:space="preserve"> PAGEREF _Toc54086307 \h </w:instrText>
        </w:r>
        <w:r w:rsidR="00501FDB">
          <w:rPr>
            <w:noProof/>
            <w:webHidden/>
          </w:rPr>
        </w:r>
        <w:r w:rsidR="00501FDB">
          <w:rPr>
            <w:noProof/>
            <w:webHidden/>
          </w:rPr>
          <w:fldChar w:fldCharType="separate"/>
        </w:r>
        <w:r w:rsidR="00501FDB">
          <w:rPr>
            <w:noProof/>
            <w:webHidden/>
          </w:rPr>
          <w:t>53</w:t>
        </w:r>
        <w:r w:rsidR="00501FDB">
          <w:rPr>
            <w:noProof/>
            <w:webHidden/>
          </w:rPr>
          <w:fldChar w:fldCharType="end"/>
        </w:r>
      </w:hyperlink>
    </w:p>
    <w:p w14:paraId="703B82FF" w14:textId="3F08783A" w:rsidR="00501FDB" w:rsidRDefault="00C93D98">
      <w:pPr>
        <w:pStyle w:val="Tabladeilustraciones"/>
        <w:tabs>
          <w:tab w:val="right" w:leader="dot" w:pos="9350"/>
        </w:tabs>
        <w:rPr>
          <w:rFonts w:asciiTheme="minorHAnsi" w:eastAsiaTheme="minorEastAsia" w:hAnsiTheme="minorHAnsi"/>
          <w:noProof/>
          <w:lang w:eastAsia="es-CO"/>
        </w:rPr>
      </w:pPr>
      <w:hyperlink w:anchor="_Toc54086308" w:history="1">
        <w:r w:rsidR="00501FDB" w:rsidRPr="00532AE1">
          <w:rPr>
            <w:rStyle w:val="Hipervnculo"/>
            <w:noProof/>
          </w:rPr>
          <w:t>Tabla 10 Explicación de los indices de la tabla afiliacion_contrato</w:t>
        </w:r>
        <w:r w:rsidR="00501FDB">
          <w:rPr>
            <w:noProof/>
            <w:webHidden/>
          </w:rPr>
          <w:tab/>
        </w:r>
        <w:r w:rsidR="00501FDB">
          <w:rPr>
            <w:noProof/>
            <w:webHidden/>
          </w:rPr>
          <w:fldChar w:fldCharType="begin"/>
        </w:r>
        <w:r w:rsidR="00501FDB">
          <w:rPr>
            <w:noProof/>
            <w:webHidden/>
          </w:rPr>
          <w:instrText xml:space="preserve"> PAGEREF _Toc54086308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361D5D35" w14:textId="1C62FFD6" w:rsidR="00501FDB" w:rsidRDefault="00C93D98">
      <w:pPr>
        <w:pStyle w:val="Tabladeilustraciones"/>
        <w:tabs>
          <w:tab w:val="right" w:leader="dot" w:pos="9350"/>
        </w:tabs>
        <w:rPr>
          <w:rFonts w:asciiTheme="minorHAnsi" w:eastAsiaTheme="minorEastAsia" w:hAnsiTheme="minorHAnsi"/>
          <w:noProof/>
          <w:lang w:eastAsia="es-CO"/>
        </w:rPr>
      </w:pPr>
      <w:hyperlink w:anchor="_Toc54086309" w:history="1">
        <w:r w:rsidR="00501FDB" w:rsidRPr="00532AE1">
          <w:rPr>
            <w:rStyle w:val="Hipervnculo"/>
            <w:noProof/>
          </w:rPr>
          <w:t>Tabla 11 Explicación de la tabla afiliacion_empleado</w:t>
        </w:r>
        <w:r w:rsidR="00501FDB">
          <w:rPr>
            <w:noProof/>
            <w:webHidden/>
          </w:rPr>
          <w:tab/>
        </w:r>
        <w:r w:rsidR="00501FDB">
          <w:rPr>
            <w:noProof/>
            <w:webHidden/>
          </w:rPr>
          <w:fldChar w:fldCharType="begin"/>
        </w:r>
        <w:r w:rsidR="00501FDB">
          <w:rPr>
            <w:noProof/>
            <w:webHidden/>
          </w:rPr>
          <w:instrText xml:space="preserve"> PAGEREF _Toc54086309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F8D9BBD" w14:textId="52905BD2" w:rsidR="00501FDB" w:rsidRDefault="00C93D98">
      <w:pPr>
        <w:pStyle w:val="Tabladeilustraciones"/>
        <w:tabs>
          <w:tab w:val="right" w:leader="dot" w:pos="9350"/>
        </w:tabs>
        <w:rPr>
          <w:rFonts w:asciiTheme="minorHAnsi" w:eastAsiaTheme="minorEastAsia" w:hAnsiTheme="minorHAnsi"/>
          <w:noProof/>
          <w:lang w:eastAsia="es-CO"/>
        </w:rPr>
      </w:pPr>
      <w:hyperlink w:anchor="_Toc54086310" w:history="1">
        <w:r w:rsidR="00501FDB" w:rsidRPr="00532AE1">
          <w:rPr>
            <w:rStyle w:val="Hipervnculo"/>
            <w:noProof/>
          </w:rPr>
          <w:t>Tabla 12 Explicación de los índices de la tabla afiliacion_empleado</w:t>
        </w:r>
        <w:r w:rsidR="00501FDB">
          <w:rPr>
            <w:noProof/>
            <w:webHidden/>
          </w:rPr>
          <w:tab/>
        </w:r>
        <w:r w:rsidR="00501FDB">
          <w:rPr>
            <w:noProof/>
            <w:webHidden/>
          </w:rPr>
          <w:fldChar w:fldCharType="begin"/>
        </w:r>
        <w:r w:rsidR="00501FDB">
          <w:rPr>
            <w:noProof/>
            <w:webHidden/>
          </w:rPr>
          <w:instrText xml:space="preserve"> PAGEREF _Toc54086310 \h </w:instrText>
        </w:r>
        <w:r w:rsidR="00501FDB">
          <w:rPr>
            <w:noProof/>
            <w:webHidden/>
          </w:rPr>
        </w:r>
        <w:r w:rsidR="00501FDB">
          <w:rPr>
            <w:noProof/>
            <w:webHidden/>
          </w:rPr>
          <w:fldChar w:fldCharType="separate"/>
        </w:r>
        <w:r w:rsidR="00501FDB">
          <w:rPr>
            <w:noProof/>
            <w:webHidden/>
          </w:rPr>
          <w:t>54</w:t>
        </w:r>
        <w:r w:rsidR="00501FDB">
          <w:rPr>
            <w:noProof/>
            <w:webHidden/>
          </w:rPr>
          <w:fldChar w:fldCharType="end"/>
        </w:r>
      </w:hyperlink>
    </w:p>
    <w:p w14:paraId="169C6134" w14:textId="71AD5CC3" w:rsidR="00501FDB" w:rsidRDefault="00C93D98">
      <w:pPr>
        <w:pStyle w:val="Tabladeilustraciones"/>
        <w:tabs>
          <w:tab w:val="right" w:leader="dot" w:pos="9350"/>
        </w:tabs>
        <w:rPr>
          <w:rFonts w:asciiTheme="minorHAnsi" w:eastAsiaTheme="minorEastAsia" w:hAnsiTheme="minorHAnsi"/>
          <w:noProof/>
          <w:lang w:eastAsia="es-CO"/>
        </w:rPr>
      </w:pPr>
      <w:hyperlink w:anchor="_Toc54086311" w:history="1">
        <w:r w:rsidR="00501FDB" w:rsidRPr="00532AE1">
          <w:rPr>
            <w:rStyle w:val="Hipervnculo"/>
            <w:noProof/>
          </w:rPr>
          <w:t>Tabla 13 Explicación de la tabla afiliacion_empresa</w:t>
        </w:r>
        <w:r w:rsidR="00501FDB">
          <w:rPr>
            <w:noProof/>
            <w:webHidden/>
          </w:rPr>
          <w:tab/>
        </w:r>
        <w:r w:rsidR="00501FDB">
          <w:rPr>
            <w:noProof/>
            <w:webHidden/>
          </w:rPr>
          <w:fldChar w:fldCharType="begin"/>
        </w:r>
        <w:r w:rsidR="00501FDB">
          <w:rPr>
            <w:noProof/>
            <w:webHidden/>
          </w:rPr>
          <w:instrText xml:space="preserve"> PAGEREF _Toc54086311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849BC92" w14:textId="62C12E99" w:rsidR="00501FDB" w:rsidRDefault="00C93D98">
      <w:pPr>
        <w:pStyle w:val="Tabladeilustraciones"/>
        <w:tabs>
          <w:tab w:val="right" w:leader="dot" w:pos="9350"/>
        </w:tabs>
        <w:rPr>
          <w:rFonts w:asciiTheme="minorHAnsi" w:eastAsiaTheme="minorEastAsia" w:hAnsiTheme="minorHAnsi"/>
          <w:noProof/>
          <w:lang w:eastAsia="es-CO"/>
        </w:rPr>
      </w:pPr>
      <w:hyperlink w:anchor="_Toc54086312" w:history="1">
        <w:r w:rsidR="00501FDB" w:rsidRPr="00532AE1">
          <w:rPr>
            <w:rStyle w:val="Hipervnculo"/>
            <w:noProof/>
          </w:rPr>
          <w:t>Tabla 14 Explicación de los índices de la tabla afiliacion_empresa</w:t>
        </w:r>
        <w:r w:rsidR="00501FDB">
          <w:rPr>
            <w:noProof/>
            <w:webHidden/>
          </w:rPr>
          <w:tab/>
        </w:r>
        <w:r w:rsidR="00501FDB">
          <w:rPr>
            <w:noProof/>
            <w:webHidden/>
          </w:rPr>
          <w:fldChar w:fldCharType="begin"/>
        </w:r>
        <w:r w:rsidR="00501FDB">
          <w:rPr>
            <w:noProof/>
            <w:webHidden/>
          </w:rPr>
          <w:instrText xml:space="preserve"> PAGEREF _Toc54086312 \h </w:instrText>
        </w:r>
        <w:r w:rsidR="00501FDB">
          <w:rPr>
            <w:noProof/>
            <w:webHidden/>
          </w:rPr>
        </w:r>
        <w:r w:rsidR="00501FDB">
          <w:rPr>
            <w:noProof/>
            <w:webHidden/>
          </w:rPr>
          <w:fldChar w:fldCharType="separate"/>
        </w:r>
        <w:r w:rsidR="00501FDB">
          <w:rPr>
            <w:noProof/>
            <w:webHidden/>
          </w:rPr>
          <w:t>55</w:t>
        </w:r>
        <w:r w:rsidR="00501FDB">
          <w:rPr>
            <w:noProof/>
            <w:webHidden/>
          </w:rPr>
          <w:fldChar w:fldCharType="end"/>
        </w:r>
      </w:hyperlink>
    </w:p>
    <w:p w14:paraId="0FD3D4C1" w14:textId="51804449" w:rsidR="00501FDB" w:rsidRDefault="00C93D98">
      <w:pPr>
        <w:pStyle w:val="Tabladeilustraciones"/>
        <w:tabs>
          <w:tab w:val="right" w:leader="dot" w:pos="9350"/>
        </w:tabs>
        <w:rPr>
          <w:rFonts w:asciiTheme="minorHAnsi" w:eastAsiaTheme="minorEastAsia" w:hAnsiTheme="minorHAnsi"/>
          <w:noProof/>
          <w:lang w:eastAsia="es-CO"/>
        </w:rPr>
      </w:pPr>
      <w:hyperlink w:anchor="_Toc54086313" w:history="1">
        <w:r w:rsidR="00501FDB" w:rsidRPr="00532AE1">
          <w:rPr>
            <w:rStyle w:val="Hipervnculo"/>
            <w:noProof/>
          </w:rPr>
          <w:t>Tabla 15 Explicación de la tabla comentarios</w:t>
        </w:r>
        <w:r w:rsidR="00501FDB">
          <w:rPr>
            <w:noProof/>
            <w:webHidden/>
          </w:rPr>
          <w:tab/>
        </w:r>
        <w:r w:rsidR="00501FDB">
          <w:rPr>
            <w:noProof/>
            <w:webHidden/>
          </w:rPr>
          <w:fldChar w:fldCharType="begin"/>
        </w:r>
        <w:r w:rsidR="00501FDB">
          <w:rPr>
            <w:noProof/>
            <w:webHidden/>
          </w:rPr>
          <w:instrText xml:space="preserve"> PAGEREF _Toc54086313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4C95ADEE" w14:textId="10861B16" w:rsidR="00501FDB" w:rsidRDefault="00C93D98">
      <w:pPr>
        <w:pStyle w:val="Tabladeilustraciones"/>
        <w:tabs>
          <w:tab w:val="right" w:leader="dot" w:pos="9350"/>
        </w:tabs>
        <w:rPr>
          <w:rFonts w:asciiTheme="minorHAnsi" w:eastAsiaTheme="minorEastAsia" w:hAnsiTheme="minorHAnsi"/>
          <w:noProof/>
          <w:lang w:eastAsia="es-CO"/>
        </w:rPr>
      </w:pPr>
      <w:hyperlink w:anchor="_Toc54086314" w:history="1">
        <w:r w:rsidR="00501FDB" w:rsidRPr="00532AE1">
          <w:rPr>
            <w:rStyle w:val="Hipervnculo"/>
            <w:noProof/>
          </w:rPr>
          <w:t>Tabla 16 Explicación de los índices de la tabla comentarios</w:t>
        </w:r>
        <w:r w:rsidR="00501FDB">
          <w:rPr>
            <w:noProof/>
            <w:webHidden/>
          </w:rPr>
          <w:tab/>
        </w:r>
        <w:r w:rsidR="00501FDB">
          <w:rPr>
            <w:noProof/>
            <w:webHidden/>
          </w:rPr>
          <w:fldChar w:fldCharType="begin"/>
        </w:r>
        <w:r w:rsidR="00501FDB">
          <w:rPr>
            <w:noProof/>
            <w:webHidden/>
          </w:rPr>
          <w:instrText xml:space="preserve"> PAGEREF _Toc54086314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253E57AF" w14:textId="1D259895" w:rsidR="00501FDB" w:rsidRDefault="00C93D98">
      <w:pPr>
        <w:pStyle w:val="Tabladeilustraciones"/>
        <w:tabs>
          <w:tab w:val="right" w:leader="dot" w:pos="9350"/>
        </w:tabs>
        <w:rPr>
          <w:rFonts w:asciiTheme="minorHAnsi" w:eastAsiaTheme="minorEastAsia" w:hAnsiTheme="minorHAnsi"/>
          <w:noProof/>
          <w:lang w:eastAsia="es-CO"/>
        </w:rPr>
      </w:pPr>
      <w:hyperlink w:anchor="_Toc54086315" w:history="1">
        <w:r w:rsidR="00501FDB" w:rsidRPr="00532AE1">
          <w:rPr>
            <w:rStyle w:val="Hipervnculo"/>
            <w:noProof/>
          </w:rPr>
          <w:t>Tabla 17 Explicación de la tabla consulta_medica</w:t>
        </w:r>
        <w:r w:rsidR="00501FDB">
          <w:rPr>
            <w:noProof/>
            <w:webHidden/>
          </w:rPr>
          <w:tab/>
        </w:r>
        <w:r w:rsidR="00501FDB">
          <w:rPr>
            <w:noProof/>
            <w:webHidden/>
          </w:rPr>
          <w:fldChar w:fldCharType="begin"/>
        </w:r>
        <w:r w:rsidR="00501FDB">
          <w:rPr>
            <w:noProof/>
            <w:webHidden/>
          </w:rPr>
          <w:instrText xml:space="preserve"> PAGEREF _Toc54086315 \h </w:instrText>
        </w:r>
        <w:r w:rsidR="00501FDB">
          <w:rPr>
            <w:noProof/>
            <w:webHidden/>
          </w:rPr>
        </w:r>
        <w:r w:rsidR="00501FDB">
          <w:rPr>
            <w:noProof/>
            <w:webHidden/>
          </w:rPr>
          <w:fldChar w:fldCharType="separate"/>
        </w:r>
        <w:r w:rsidR="00501FDB">
          <w:rPr>
            <w:noProof/>
            <w:webHidden/>
          </w:rPr>
          <w:t>56</w:t>
        </w:r>
        <w:r w:rsidR="00501FDB">
          <w:rPr>
            <w:noProof/>
            <w:webHidden/>
          </w:rPr>
          <w:fldChar w:fldCharType="end"/>
        </w:r>
      </w:hyperlink>
    </w:p>
    <w:p w14:paraId="63B68E58" w14:textId="327459E9" w:rsidR="00501FDB" w:rsidRDefault="00C93D98">
      <w:pPr>
        <w:pStyle w:val="Tabladeilustraciones"/>
        <w:tabs>
          <w:tab w:val="right" w:leader="dot" w:pos="9350"/>
        </w:tabs>
        <w:rPr>
          <w:rFonts w:asciiTheme="minorHAnsi" w:eastAsiaTheme="minorEastAsia" w:hAnsiTheme="minorHAnsi"/>
          <w:noProof/>
          <w:lang w:eastAsia="es-CO"/>
        </w:rPr>
      </w:pPr>
      <w:hyperlink w:anchor="_Toc54086316" w:history="1">
        <w:r w:rsidR="00501FDB" w:rsidRPr="00532AE1">
          <w:rPr>
            <w:rStyle w:val="Hipervnculo"/>
            <w:noProof/>
          </w:rPr>
          <w:t>Tabla 18 Explicación de los índices de la tabla consulta_medica</w:t>
        </w:r>
        <w:r w:rsidR="00501FDB">
          <w:rPr>
            <w:noProof/>
            <w:webHidden/>
          </w:rPr>
          <w:tab/>
        </w:r>
        <w:r w:rsidR="00501FDB">
          <w:rPr>
            <w:noProof/>
            <w:webHidden/>
          </w:rPr>
          <w:fldChar w:fldCharType="begin"/>
        </w:r>
        <w:r w:rsidR="00501FDB">
          <w:rPr>
            <w:noProof/>
            <w:webHidden/>
          </w:rPr>
          <w:instrText xml:space="preserve"> PAGEREF _Toc54086316 \h </w:instrText>
        </w:r>
        <w:r w:rsidR="00501FDB">
          <w:rPr>
            <w:noProof/>
            <w:webHidden/>
          </w:rPr>
        </w:r>
        <w:r w:rsidR="00501FDB">
          <w:rPr>
            <w:noProof/>
            <w:webHidden/>
          </w:rPr>
          <w:fldChar w:fldCharType="separate"/>
        </w:r>
        <w:r w:rsidR="00501FDB">
          <w:rPr>
            <w:noProof/>
            <w:webHidden/>
          </w:rPr>
          <w:t>57</w:t>
        </w:r>
        <w:r w:rsidR="00501FDB">
          <w:rPr>
            <w:noProof/>
            <w:webHidden/>
          </w:rPr>
          <w:fldChar w:fldCharType="end"/>
        </w:r>
      </w:hyperlink>
    </w:p>
    <w:p w14:paraId="6D7FA187" w14:textId="64909F9A" w:rsidR="00501FDB" w:rsidRDefault="00C93D98">
      <w:pPr>
        <w:pStyle w:val="Tabladeilustraciones"/>
        <w:tabs>
          <w:tab w:val="right" w:leader="dot" w:pos="9350"/>
        </w:tabs>
        <w:rPr>
          <w:rFonts w:asciiTheme="minorHAnsi" w:eastAsiaTheme="minorEastAsia" w:hAnsiTheme="minorHAnsi"/>
          <w:noProof/>
          <w:lang w:eastAsia="es-CO"/>
        </w:rPr>
      </w:pPr>
      <w:hyperlink w:anchor="_Toc54086317" w:history="1">
        <w:r w:rsidR="00501FDB" w:rsidRPr="00532AE1">
          <w:rPr>
            <w:rStyle w:val="Hipervnculo"/>
            <w:noProof/>
          </w:rPr>
          <w:t>Tabla 19 Explicación de la tabla contrato</w:t>
        </w:r>
        <w:r w:rsidR="00501FDB">
          <w:rPr>
            <w:noProof/>
            <w:webHidden/>
          </w:rPr>
          <w:tab/>
        </w:r>
        <w:r w:rsidR="00501FDB">
          <w:rPr>
            <w:noProof/>
            <w:webHidden/>
          </w:rPr>
          <w:fldChar w:fldCharType="begin"/>
        </w:r>
        <w:r w:rsidR="00501FDB">
          <w:rPr>
            <w:noProof/>
            <w:webHidden/>
          </w:rPr>
          <w:instrText xml:space="preserve"> PAGEREF _Toc54086317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5464B6E5" w14:textId="25DFCF51" w:rsidR="00501FDB" w:rsidRDefault="00C93D98">
      <w:pPr>
        <w:pStyle w:val="Tabladeilustraciones"/>
        <w:tabs>
          <w:tab w:val="right" w:leader="dot" w:pos="9350"/>
        </w:tabs>
        <w:rPr>
          <w:rFonts w:asciiTheme="minorHAnsi" w:eastAsiaTheme="minorEastAsia" w:hAnsiTheme="minorHAnsi"/>
          <w:noProof/>
          <w:lang w:eastAsia="es-CO"/>
        </w:rPr>
      </w:pPr>
      <w:hyperlink w:anchor="_Toc54086318" w:history="1">
        <w:r w:rsidR="00501FDB" w:rsidRPr="00532AE1">
          <w:rPr>
            <w:rStyle w:val="Hipervnculo"/>
            <w:noProof/>
          </w:rPr>
          <w:t>Tabla 20 Explicación de los índices de la tabla contrato</w:t>
        </w:r>
        <w:r w:rsidR="00501FDB">
          <w:rPr>
            <w:noProof/>
            <w:webHidden/>
          </w:rPr>
          <w:tab/>
        </w:r>
        <w:r w:rsidR="00501FDB">
          <w:rPr>
            <w:noProof/>
            <w:webHidden/>
          </w:rPr>
          <w:fldChar w:fldCharType="begin"/>
        </w:r>
        <w:r w:rsidR="00501FDB">
          <w:rPr>
            <w:noProof/>
            <w:webHidden/>
          </w:rPr>
          <w:instrText xml:space="preserve"> PAGEREF _Toc54086318 \h </w:instrText>
        </w:r>
        <w:r w:rsidR="00501FDB">
          <w:rPr>
            <w:noProof/>
            <w:webHidden/>
          </w:rPr>
        </w:r>
        <w:r w:rsidR="00501FDB">
          <w:rPr>
            <w:noProof/>
            <w:webHidden/>
          </w:rPr>
          <w:fldChar w:fldCharType="separate"/>
        </w:r>
        <w:r w:rsidR="00501FDB">
          <w:rPr>
            <w:noProof/>
            <w:webHidden/>
          </w:rPr>
          <w:t>58</w:t>
        </w:r>
        <w:r w:rsidR="00501FDB">
          <w:rPr>
            <w:noProof/>
            <w:webHidden/>
          </w:rPr>
          <w:fldChar w:fldCharType="end"/>
        </w:r>
      </w:hyperlink>
    </w:p>
    <w:p w14:paraId="36C95CF6" w14:textId="3629E4DB" w:rsidR="00501FDB" w:rsidRDefault="00C93D98">
      <w:pPr>
        <w:pStyle w:val="Tabladeilustraciones"/>
        <w:tabs>
          <w:tab w:val="right" w:leader="dot" w:pos="9350"/>
        </w:tabs>
        <w:rPr>
          <w:rFonts w:asciiTheme="minorHAnsi" w:eastAsiaTheme="minorEastAsia" w:hAnsiTheme="minorHAnsi"/>
          <w:noProof/>
          <w:lang w:eastAsia="es-CO"/>
        </w:rPr>
      </w:pPr>
      <w:hyperlink w:anchor="_Toc54086319" w:history="1">
        <w:r w:rsidR="00501FDB" w:rsidRPr="00532AE1">
          <w:rPr>
            <w:rStyle w:val="Hipervnculo"/>
            <w:noProof/>
          </w:rPr>
          <w:t>Tabla 21 Explicación de la tabla contrato_licencia</w:t>
        </w:r>
        <w:r w:rsidR="00501FDB">
          <w:rPr>
            <w:noProof/>
            <w:webHidden/>
          </w:rPr>
          <w:tab/>
        </w:r>
        <w:r w:rsidR="00501FDB">
          <w:rPr>
            <w:noProof/>
            <w:webHidden/>
          </w:rPr>
          <w:fldChar w:fldCharType="begin"/>
        </w:r>
        <w:r w:rsidR="00501FDB">
          <w:rPr>
            <w:noProof/>
            <w:webHidden/>
          </w:rPr>
          <w:instrText xml:space="preserve"> PAGEREF _Toc54086319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6600272D" w14:textId="7E36DF70" w:rsidR="00501FDB" w:rsidRDefault="00C93D98">
      <w:pPr>
        <w:pStyle w:val="Tabladeilustraciones"/>
        <w:tabs>
          <w:tab w:val="right" w:leader="dot" w:pos="9350"/>
        </w:tabs>
        <w:rPr>
          <w:rFonts w:asciiTheme="minorHAnsi" w:eastAsiaTheme="minorEastAsia" w:hAnsiTheme="minorHAnsi"/>
          <w:noProof/>
          <w:lang w:eastAsia="es-CO"/>
        </w:rPr>
      </w:pPr>
      <w:hyperlink w:anchor="_Toc54086320" w:history="1">
        <w:r w:rsidR="00501FDB" w:rsidRPr="00532AE1">
          <w:rPr>
            <w:rStyle w:val="Hipervnculo"/>
            <w:noProof/>
          </w:rPr>
          <w:t>Tabla 22 Explicación de los índices de la tabla contrato_licencia</w:t>
        </w:r>
        <w:r w:rsidR="00501FDB">
          <w:rPr>
            <w:noProof/>
            <w:webHidden/>
          </w:rPr>
          <w:tab/>
        </w:r>
        <w:r w:rsidR="00501FDB">
          <w:rPr>
            <w:noProof/>
            <w:webHidden/>
          </w:rPr>
          <w:fldChar w:fldCharType="begin"/>
        </w:r>
        <w:r w:rsidR="00501FDB">
          <w:rPr>
            <w:noProof/>
            <w:webHidden/>
          </w:rPr>
          <w:instrText xml:space="preserve"> PAGEREF _Toc54086320 \h </w:instrText>
        </w:r>
        <w:r w:rsidR="00501FDB">
          <w:rPr>
            <w:noProof/>
            <w:webHidden/>
          </w:rPr>
        </w:r>
        <w:r w:rsidR="00501FDB">
          <w:rPr>
            <w:noProof/>
            <w:webHidden/>
          </w:rPr>
          <w:fldChar w:fldCharType="separate"/>
        </w:r>
        <w:r w:rsidR="00501FDB">
          <w:rPr>
            <w:noProof/>
            <w:webHidden/>
          </w:rPr>
          <w:t>59</w:t>
        </w:r>
        <w:r w:rsidR="00501FDB">
          <w:rPr>
            <w:noProof/>
            <w:webHidden/>
          </w:rPr>
          <w:fldChar w:fldCharType="end"/>
        </w:r>
      </w:hyperlink>
    </w:p>
    <w:p w14:paraId="2EEBD313" w14:textId="5C4138EB" w:rsidR="00501FDB" w:rsidRDefault="00C93D98">
      <w:pPr>
        <w:pStyle w:val="Tabladeilustraciones"/>
        <w:tabs>
          <w:tab w:val="right" w:leader="dot" w:pos="9350"/>
        </w:tabs>
        <w:rPr>
          <w:rFonts w:asciiTheme="minorHAnsi" w:eastAsiaTheme="minorEastAsia" w:hAnsiTheme="minorHAnsi"/>
          <w:noProof/>
          <w:lang w:eastAsia="es-CO"/>
        </w:rPr>
      </w:pPr>
      <w:hyperlink w:anchor="_Toc54086321" w:history="1">
        <w:r w:rsidR="00501FDB" w:rsidRPr="00532AE1">
          <w:rPr>
            <w:rStyle w:val="Hipervnculo"/>
            <w:noProof/>
          </w:rPr>
          <w:t>Tabla 23 Explicación de la tabla cuenta</w:t>
        </w:r>
        <w:r w:rsidR="00501FDB">
          <w:rPr>
            <w:noProof/>
            <w:webHidden/>
          </w:rPr>
          <w:tab/>
        </w:r>
        <w:r w:rsidR="00501FDB">
          <w:rPr>
            <w:noProof/>
            <w:webHidden/>
          </w:rPr>
          <w:fldChar w:fldCharType="begin"/>
        </w:r>
        <w:r w:rsidR="00501FDB">
          <w:rPr>
            <w:noProof/>
            <w:webHidden/>
          </w:rPr>
          <w:instrText xml:space="preserve"> PAGEREF _Toc54086321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280D3EB2" w14:textId="200CD621" w:rsidR="00501FDB" w:rsidRDefault="00C93D98">
      <w:pPr>
        <w:pStyle w:val="Tabladeilustraciones"/>
        <w:tabs>
          <w:tab w:val="right" w:leader="dot" w:pos="9350"/>
        </w:tabs>
        <w:rPr>
          <w:rFonts w:asciiTheme="minorHAnsi" w:eastAsiaTheme="minorEastAsia" w:hAnsiTheme="minorHAnsi"/>
          <w:noProof/>
          <w:lang w:eastAsia="es-CO"/>
        </w:rPr>
      </w:pPr>
      <w:hyperlink w:anchor="_Toc54086322" w:history="1">
        <w:r w:rsidR="00501FDB" w:rsidRPr="00532AE1">
          <w:rPr>
            <w:rStyle w:val="Hipervnculo"/>
            <w:noProof/>
          </w:rPr>
          <w:t>Tabla 24 Explicación de los índices de la tabla cuenta</w:t>
        </w:r>
        <w:r w:rsidR="00501FDB">
          <w:rPr>
            <w:noProof/>
            <w:webHidden/>
          </w:rPr>
          <w:tab/>
        </w:r>
        <w:r w:rsidR="00501FDB">
          <w:rPr>
            <w:noProof/>
            <w:webHidden/>
          </w:rPr>
          <w:fldChar w:fldCharType="begin"/>
        </w:r>
        <w:r w:rsidR="00501FDB">
          <w:rPr>
            <w:noProof/>
            <w:webHidden/>
          </w:rPr>
          <w:instrText xml:space="preserve"> PAGEREF _Toc54086322 \h </w:instrText>
        </w:r>
        <w:r w:rsidR="00501FDB">
          <w:rPr>
            <w:noProof/>
            <w:webHidden/>
          </w:rPr>
        </w:r>
        <w:r w:rsidR="00501FDB">
          <w:rPr>
            <w:noProof/>
            <w:webHidden/>
          </w:rPr>
          <w:fldChar w:fldCharType="separate"/>
        </w:r>
        <w:r w:rsidR="00501FDB">
          <w:rPr>
            <w:noProof/>
            <w:webHidden/>
          </w:rPr>
          <w:t>60</w:t>
        </w:r>
        <w:r w:rsidR="00501FDB">
          <w:rPr>
            <w:noProof/>
            <w:webHidden/>
          </w:rPr>
          <w:fldChar w:fldCharType="end"/>
        </w:r>
      </w:hyperlink>
    </w:p>
    <w:p w14:paraId="1F2AEE62" w14:textId="782BCE08" w:rsidR="00501FDB" w:rsidRDefault="00C93D98">
      <w:pPr>
        <w:pStyle w:val="Tabladeilustraciones"/>
        <w:tabs>
          <w:tab w:val="right" w:leader="dot" w:pos="9350"/>
        </w:tabs>
        <w:rPr>
          <w:rFonts w:asciiTheme="minorHAnsi" w:eastAsiaTheme="minorEastAsia" w:hAnsiTheme="minorHAnsi"/>
          <w:noProof/>
          <w:lang w:eastAsia="es-CO"/>
        </w:rPr>
      </w:pPr>
      <w:hyperlink w:anchor="_Toc54086323" w:history="1">
        <w:r w:rsidR="00501FDB" w:rsidRPr="00532AE1">
          <w:rPr>
            <w:rStyle w:val="Hipervnculo"/>
            <w:noProof/>
          </w:rPr>
          <w:t>Tabla 25 Explicación de la tabla empleado</w:t>
        </w:r>
        <w:r w:rsidR="00501FDB">
          <w:rPr>
            <w:noProof/>
            <w:webHidden/>
          </w:rPr>
          <w:tab/>
        </w:r>
        <w:r w:rsidR="00501FDB">
          <w:rPr>
            <w:noProof/>
            <w:webHidden/>
          </w:rPr>
          <w:fldChar w:fldCharType="begin"/>
        </w:r>
        <w:r w:rsidR="00501FDB">
          <w:rPr>
            <w:noProof/>
            <w:webHidden/>
          </w:rPr>
          <w:instrText xml:space="preserve"> PAGEREF _Toc54086323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D07F686" w14:textId="0F7515C1" w:rsidR="00501FDB" w:rsidRDefault="00C93D98">
      <w:pPr>
        <w:pStyle w:val="Tabladeilustraciones"/>
        <w:tabs>
          <w:tab w:val="right" w:leader="dot" w:pos="9350"/>
        </w:tabs>
        <w:rPr>
          <w:rFonts w:asciiTheme="minorHAnsi" w:eastAsiaTheme="minorEastAsia" w:hAnsiTheme="minorHAnsi"/>
          <w:noProof/>
          <w:lang w:eastAsia="es-CO"/>
        </w:rPr>
      </w:pPr>
      <w:hyperlink w:anchor="_Toc54086324" w:history="1">
        <w:r w:rsidR="00501FDB" w:rsidRPr="00532AE1">
          <w:rPr>
            <w:rStyle w:val="Hipervnculo"/>
            <w:noProof/>
          </w:rPr>
          <w:t>Tabla 26 Explicación de los índices de la tabla empleado</w:t>
        </w:r>
        <w:r w:rsidR="00501FDB">
          <w:rPr>
            <w:noProof/>
            <w:webHidden/>
          </w:rPr>
          <w:tab/>
        </w:r>
        <w:r w:rsidR="00501FDB">
          <w:rPr>
            <w:noProof/>
            <w:webHidden/>
          </w:rPr>
          <w:fldChar w:fldCharType="begin"/>
        </w:r>
        <w:r w:rsidR="00501FDB">
          <w:rPr>
            <w:noProof/>
            <w:webHidden/>
          </w:rPr>
          <w:instrText xml:space="preserve"> PAGEREF _Toc54086324 \h </w:instrText>
        </w:r>
        <w:r w:rsidR="00501FDB">
          <w:rPr>
            <w:noProof/>
            <w:webHidden/>
          </w:rPr>
        </w:r>
        <w:r w:rsidR="00501FDB">
          <w:rPr>
            <w:noProof/>
            <w:webHidden/>
          </w:rPr>
          <w:fldChar w:fldCharType="separate"/>
        </w:r>
        <w:r w:rsidR="00501FDB">
          <w:rPr>
            <w:noProof/>
            <w:webHidden/>
          </w:rPr>
          <w:t>62</w:t>
        </w:r>
        <w:r w:rsidR="00501FDB">
          <w:rPr>
            <w:noProof/>
            <w:webHidden/>
          </w:rPr>
          <w:fldChar w:fldCharType="end"/>
        </w:r>
      </w:hyperlink>
    </w:p>
    <w:p w14:paraId="4589531D" w14:textId="28AD316B" w:rsidR="00501FDB" w:rsidRDefault="00C93D98">
      <w:pPr>
        <w:pStyle w:val="Tabladeilustraciones"/>
        <w:tabs>
          <w:tab w:val="right" w:leader="dot" w:pos="9350"/>
        </w:tabs>
        <w:rPr>
          <w:rFonts w:asciiTheme="minorHAnsi" w:eastAsiaTheme="minorEastAsia" w:hAnsiTheme="minorHAnsi"/>
          <w:noProof/>
          <w:lang w:eastAsia="es-CO"/>
        </w:rPr>
      </w:pPr>
      <w:hyperlink w:anchor="_Toc54086325" w:history="1">
        <w:r w:rsidR="00501FDB" w:rsidRPr="00532AE1">
          <w:rPr>
            <w:rStyle w:val="Hipervnculo"/>
            <w:noProof/>
          </w:rPr>
          <w:t>Tabla 27 Explicación de la tabla Empresa</w:t>
        </w:r>
        <w:r w:rsidR="00501FDB">
          <w:rPr>
            <w:noProof/>
            <w:webHidden/>
          </w:rPr>
          <w:tab/>
        </w:r>
        <w:r w:rsidR="00501FDB">
          <w:rPr>
            <w:noProof/>
            <w:webHidden/>
          </w:rPr>
          <w:fldChar w:fldCharType="begin"/>
        </w:r>
        <w:r w:rsidR="00501FDB">
          <w:rPr>
            <w:noProof/>
            <w:webHidden/>
          </w:rPr>
          <w:instrText xml:space="preserve"> PAGEREF _Toc54086325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4046509C" w14:textId="4F10A60C" w:rsidR="00501FDB" w:rsidRDefault="00C93D98">
      <w:pPr>
        <w:pStyle w:val="Tabladeilustraciones"/>
        <w:tabs>
          <w:tab w:val="right" w:leader="dot" w:pos="9350"/>
        </w:tabs>
        <w:rPr>
          <w:rFonts w:asciiTheme="minorHAnsi" w:eastAsiaTheme="minorEastAsia" w:hAnsiTheme="minorHAnsi"/>
          <w:noProof/>
          <w:lang w:eastAsia="es-CO"/>
        </w:rPr>
      </w:pPr>
      <w:hyperlink w:anchor="_Toc54086326" w:history="1">
        <w:r w:rsidR="00501FDB" w:rsidRPr="00532AE1">
          <w:rPr>
            <w:rStyle w:val="Hipervnculo"/>
            <w:noProof/>
          </w:rPr>
          <w:t>Tabla 28 Explicación de los índices de la tabla empresa</w:t>
        </w:r>
        <w:r w:rsidR="00501FDB">
          <w:rPr>
            <w:noProof/>
            <w:webHidden/>
          </w:rPr>
          <w:tab/>
        </w:r>
        <w:r w:rsidR="00501FDB">
          <w:rPr>
            <w:noProof/>
            <w:webHidden/>
          </w:rPr>
          <w:fldChar w:fldCharType="begin"/>
        </w:r>
        <w:r w:rsidR="00501FDB">
          <w:rPr>
            <w:noProof/>
            <w:webHidden/>
          </w:rPr>
          <w:instrText xml:space="preserve"> PAGEREF _Toc54086326 \h </w:instrText>
        </w:r>
        <w:r w:rsidR="00501FDB">
          <w:rPr>
            <w:noProof/>
            <w:webHidden/>
          </w:rPr>
        </w:r>
        <w:r w:rsidR="00501FDB">
          <w:rPr>
            <w:noProof/>
            <w:webHidden/>
          </w:rPr>
          <w:fldChar w:fldCharType="separate"/>
        </w:r>
        <w:r w:rsidR="00501FDB">
          <w:rPr>
            <w:noProof/>
            <w:webHidden/>
          </w:rPr>
          <w:t>63</w:t>
        </w:r>
        <w:r w:rsidR="00501FDB">
          <w:rPr>
            <w:noProof/>
            <w:webHidden/>
          </w:rPr>
          <w:fldChar w:fldCharType="end"/>
        </w:r>
      </w:hyperlink>
    </w:p>
    <w:p w14:paraId="648F38AD" w14:textId="2F5DAEBA" w:rsidR="00501FDB" w:rsidRDefault="00C93D98">
      <w:pPr>
        <w:pStyle w:val="Tabladeilustraciones"/>
        <w:tabs>
          <w:tab w:val="right" w:leader="dot" w:pos="9350"/>
        </w:tabs>
        <w:rPr>
          <w:rFonts w:asciiTheme="minorHAnsi" w:eastAsiaTheme="minorEastAsia" w:hAnsiTheme="minorHAnsi"/>
          <w:noProof/>
          <w:lang w:eastAsia="es-CO"/>
        </w:rPr>
      </w:pPr>
      <w:hyperlink w:anchor="_Toc54086327" w:history="1">
        <w:r w:rsidR="00501FDB" w:rsidRPr="00532AE1">
          <w:rPr>
            <w:rStyle w:val="Hipervnculo"/>
            <w:noProof/>
          </w:rPr>
          <w:t>Tabla 29 Explicación de la tabla entidad</w:t>
        </w:r>
        <w:r w:rsidR="00501FDB">
          <w:rPr>
            <w:noProof/>
            <w:webHidden/>
          </w:rPr>
          <w:tab/>
        </w:r>
        <w:r w:rsidR="00501FDB">
          <w:rPr>
            <w:noProof/>
            <w:webHidden/>
          </w:rPr>
          <w:fldChar w:fldCharType="begin"/>
        </w:r>
        <w:r w:rsidR="00501FDB">
          <w:rPr>
            <w:noProof/>
            <w:webHidden/>
          </w:rPr>
          <w:instrText xml:space="preserve"> PAGEREF _Toc54086327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657E340A" w14:textId="3F9AE980" w:rsidR="00501FDB" w:rsidRDefault="00C93D98">
      <w:pPr>
        <w:pStyle w:val="Tabladeilustraciones"/>
        <w:tabs>
          <w:tab w:val="right" w:leader="dot" w:pos="9350"/>
        </w:tabs>
        <w:rPr>
          <w:rFonts w:asciiTheme="minorHAnsi" w:eastAsiaTheme="minorEastAsia" w:hAnsiTheme="minorHAnsi"/>
          <w:noProof/>
          <w:lang w:eastAsia="es-CO"/>
        </w:rPr>
      </w:pPr>
      <w:hyperlink w:anchor="_Toc54086328" w:history="1">
        <w:r w:rsidR="00501FDB" w:rsidRPr="00532AE1">
          <w:rPr>
            <w:rStyle w:val="Hipervnculo"/>
            <w:noProof/>
          </w:rPr>
          <w:t>Tabla 30 Explicación de los índices de la tabla entidad</w:t>
        </w:r>
        <w:r w:rsidR="00501FDB">
          <w:rPr>
            <w:noProof/>
            <w:webHidden/>
          </w:rPr>
          <w:tab/>
        </w:r>
        <w:r w:rsidR="00501FDB">
          <w:rPr>
            <w:noProof/>
            <w:webHidden/>
          </w:rPr>
          <w:fldChar w:fldCharType="begin"/>
        </w:r>
        <w:r w:rsidR="00501FDB">
          <w:rPr>
            <w:noProof/>
            <w:webHidden/>
          </w:rPr>
          <w:instrText xml:space="preserve"> PAGEREF _Toc54086328 \h </w:instrText>
        </w:r>
        <w:r w:rsidR="00501FDB">
          <w:rPr>
            <w:noProof/>
            <w:webHidden/>
          </w:rPr>
        </w:r>
        <w:r w:rsidR="00501FDB">
          <w:rPr>
            <w:noProof/>
            <w:webHidden/>
          </w:rPr>
          <w:fldChar w:fldCharType="separate"/>
        </w:r>
        <w:r w:rsidR="00501FDB">
          <w:rPr>
            <w:noProof/>
            <w:webHidden/>
          </w:rPr>
          <w:t>64</w:t>
        </w:r>
        <w:r w:rsidR="00501FDB">
          <w:rPr>
            <w:noProof/>
            <w:webHidden/>
          </w:rPr>
          <w:fldChar w:fldCharType="end"/>
        </w:r>
      </w:hyperlink>
    </w:p>
    <w:p w14:paraId="359F52C1" w14:textId="5B745956" w:rsidR="00501FDB" w:rsidRDefault="00C93D98">
      <w:pPr>
        <w:pStyle w:val="Tabladeilustraciones"/>
        <w:tabs>
          <w:tab w:val="right" w:leader="dot" w:pos="9350"/>
        </w:tabs>
        <w:rPr>
          <w:rFonts w:asciiTheme="minorHAnsi" w:eastAsiaTheme="minorEastAsia" w:hAnsiTheme="minorHAnsi"/>
          <w:noProof/>
          <w:lang w:eastAsia="es-CO"/>
        </w:rPr>
      </w:pPr>
      <w:hyperlink w:anchor="_Toc54086329" w:history="1">
        <w:r w:rsidR="00501FDB" w:rsidRPr="00532AE1">
          <w:rPr>
            <w:rStyle w:val="Hipervnculo"/>
            <w:noProof/>
          </w:rPr>
          <w:t>Tabla 31 Explicación de la tabla incapacidad</w:t>
        </w:r>
        <w:r w:rsidR="00501FDB">
          <w:rPr>
            <w:noProof/>
            <w:webHidden/>
          </w:rPr>
          <w:tab/>
        </w:r>
        <w:r w:rsidR="00501FDB">
          <w:rPr>
            <w:noProof/>
            <w:webHidden/>
          </w:rPr>
          <w:fldChar w:fldCharType="begin"/>
        </w:r>
        <w:r w:rsidR="00501FDB">
          <w:rPr>
            <w:noProof/>
            <w:webHidden/>
          </w:rPr>
          <w:instrText xml:space="preserve"> PAGEREF _Toc54086329 \h </w:instrText>
        </w:r>
        <w:r w:rsidR="00501FDB">
          <w:rPr>
            <w:noProof/>
            <w:webHidden/>
          </w:rPr>
        </w:r>
        <w:r w:rsidR="00501FDB">
          <w:rPr>
            <w:noProof/>
            <w:webHidden/>
          </w:rPr>
          <w:fldChar w:fldCharType="separate"/>
        </w:r>
        <w:r w:rsidR="00501FDB">
          <w:rPr>
            <w:noProof/>
            <w:webHidden/>
          </w:rPr>
          <w:t>65</w:t>
        </w:r>
        <w:r w:rsidR="00501FDB">
          <w:rPr>
            <w:noProof/>
            <w:webHidden/>
          </w:rPr>
          <w:fldChar w:fldCharType="end"/>
        </w:r>
      </w:hyperlink>
    </w:p>
    <w:p w14:paraId="3C3677E7" w14:textId="2CCC61AF" w:rsidR="00501FDB" w:rsidRDefault="00C93D98">
      <w:pPr>
        <w:pStyle w:val="Tabladeilustraciones"/>
        <w:tabs>
          <w:tab w:val="right" w:leader="dot" w:pos="9350"/>
        </w:tabs>
        <w:rPr>
          <w:rFonts w:asciiTheme="minorHAnsi" w:eastAsiaTheme="minorEastAsia" w:hAnsiTheme="minorHAnsi"/>
          <w:noProof/>
          <w:lang w:eastAsia="es-CO"/>
        </w:rPr>
      </w:pPr>
      <w:hyperlink w:anchor="_Toc54086330" w:history="1">
        <w:r w:rsidR="00501FDB" w:rsidRPr="00532AE1">
          <w:rPr>
            <w:rStyle w:val="Hipervnculo"/>
            <w:noProof/>
          </w:rPr>
          <w:t>Tabla 32 Explicación de los índices de la tabla incapacidad</w:t>
        </w:r>
        <w:r w:rsidR="00501FDB">
          <w:rPr>
            <w:noProof/>
            <w:webHidden/>
          </w:rPr>
          <w:tab/>
        </w:r>
        <w:r w:rsidR="00501FDB">
          <w:rPr>
            <w:noProof/>
            <w:webHidden/>
          </w:rPr>
          <w:fldChar w:fldCharType="begin"/>
        </w:r>
        <w:r w:rsidR="00501FDB">
          <w:rPr>
            <w:noProof/>
            <w:webHidden/>
          </w:rPr>
          <w:instrText xml:space="preserve"> PAGEREF _Toc54086330 \h </w:instrText>
        </w:r>
        <w:r w:rsidR="00501FDB">
          <w:rPr>
            <w:noProof/>
            <w:webHidden/>
          </w:rPr>
        </w:r>
        <w:r w:rsidR="00501FDB">
          <w:rPr>
            <w:noProof/>
            <w:webHidden/>
          </w:rPr>
          <w:fldChar w:fldCharType="separate"/>
        </w:r>
        <w:r w:rsidR="00501FDB">
          <w:rPr>
            <w:noProof/>
            <w:webHidden/>
          </w:rPr>
          <w:t>66</w:t>
        </w:r>
        <w:r w:rsidR="00501FDB">
          <w:rPr>
            <w:noProof/>
            <w:webHidden/>
          </w:rPr>
          <w:fldChar w:fldCharType="end"/>
        </w:r>
      </w:hyperlink>
    </w:p>
    <w:p w14:paraId="10A29ED4" w14:textId="06E62C15" w:rsidR="00501FDB" w:rsidRDefault="00C93D98">
      <w:pPr>
        <w:pStyle w:val="Tabladeilustraciones"/>
        <w:tabs>
          <w:tab w:val="right" w:leader="dot" w:pos="9350"/>
        </w:tabs>
        <w:rPr>
          <w:rFonts w:asciiTheme="minorHAnsi" w:eastAsiaTheme="minorEastAsia" w:hAnsiTheme="minorHAnsi"/>
          <w:noProof/>
          <w:lang w:eastAsia="es-CO"/>
        </w:rPr>
      </w:pPr>
      <w:hyperlink w:anchor="_Toc54086331" w:history="1">
        <w:r w:rsidR="00501FDB" w:rsidRPr="00532AE1">
          <w:rPr>
            <w:rStyle w:val="Hipervnculo"/>
            <w:noProof/>
          </w:rPr>
          <w:t>Tabla 33 Explicación de la tabla juego</w:t>
        </w:r>
        <w:r w:rsidR="00501FDB">
          <w:rPr>
            <w:noProof/>
            <w:webHidden/>
          </w:rPr>
          <w:tab/>
        </w:r>
        <w:r w:rsidR="00501FDB">
          <w:rPr>
            <w:noProof/>
            <w:webHidden/>
          </w:rPr>
          <w:fldChar w:fldCharType="begin"/>
        </w:r>
        <w:r w:rsidR="00501FDB">
          <w:rPr>
            <w:noProof/>
            <w:webHidden/>
          </w:rPr>
          <w:instrText xml:space="preserve"> PAGEREF _Toc54086331 \h </w:instrText>
        </w:r>
        <w:r w:rsidR="00501FDB">
          <w:rPr>
            <w:noProof/>
            <w:webHidden/>
          </w:rPr>
        </w:r>
        <w:r w:rsidR="00501FDB">
          <w:rPr>
            <w:noProof/>
            <w:webHidden/>
          </w:rPr>
          <w:fldChar w:fldCharType="separate"/>
        </w:r>
        <w:r w:rsidR="00501FDB">
          <w:rPr>
            <w:noProof/>
            <w:webHidden/>
          </w:rPr>
          <w:t>67</w:t>
        </w:r>
        <w:r w:rsidR="00501FDB">
          <w:rPr>
            <w:noProof/>
            <w:webHidden/>
          </w:rPr>
          <w:fldChar w:fldCharType="end"/>
        </w:r>
      </w:hyperlink>
    </w:p>
    <w:p w14:paraId="49B3F08C" w14:textId="6ADFACF3" w:rsidR="00501FDB" w:rsidRDefault="00C93D98">
      <w:pPr>
        <w:pStyle w:val="Tabladeilustraciones"/>
        <w:tabs>
          <w:tab w:val="right" w:leader="dot" w:pos="9350"/>
        </w:tabs>
        <w:rPr>
          <w:rFonts w:asciiTheme="minorHAnsi" w:eastAsiaTheme="minorEastAsia" w:hAnsiTheme="minorHAnsi"/>
          <w:noProof/>
          <w:lang w:eastAsia="es-CO"/>
        </w:rPr>
      </w:pPr>
      <w:hyperlink w:anchor="_Toc54086332" w:history="1">
        <w:r w:rsidR="00501FDB" w:rsidRPr="00532AE1">
          <w:rPr>
            <w:rStyle w:val="Hipervnculo"/>
            <w:noProof/>
          </w:rPr>
          <w:t>Tabla 34 Explicación de los índices de la tabla juego</w:t>
        </w:r>
        <w:r w:rsidR="00501FDB">
          <w:rPr>
            <w:noProof/>
            <w:webHidden/>
          </w:rPr>
          <w:tab/>
        </w:r>
        <w:r w:rsidR="00501FDB">
          <w:rPr>
            <w:noProof/>
            <w:webHidden/>
          </w:rPr>
          <w:fldChar w:fldCharType="begin"/>
        </w:r>
        <w:r w:rsidR="00501FDB">
          <w:rPr>
            <w:noProof/>
            <w:webHidden/>
          </w:rPr>
          <w:instrText xml:space="preserve"> PAGEREF _Toc54086332 \h </w:instrText>
        </w:r>
        <w:r w:rsidR="00501FDB">
          <w:rPr>
            <w:noProof/>
            <w:webHidden/>
          </w:rPr>
        </w:r>
        <w:r w:rsidR="00501FDB">
          <w:rPr>
            <w:noProof/>
            <w:webHidden/>
          </w:rPr>
          <w:fldChar w:fldCharType="separate"/>
        </w:r>
        <w:r w:rsidR="00501FDB">
          <w:rPr>
            <w:noProof/>
            <w:webHidden/>
          </w:rPr>
          <w:t>68</w:t>
        </w:r>
        <w:r w:rsidR="00501FDB">
          <w:rPr>
            <w:noProof/>
            <w:webHidden/>
          </w:rPr>
          <w:fldChar w:fldCharType="end"/>
        </w:r>
      </w:hyperlink>
    </w:p>
    <w:p w14:paraId="17201A48" w14:textId="27955D72" w:rsidR="00501FDB" w:rsidRDefault="00C93D98">
      <w:pPr>
        <w:pStyle w:val="Tabladeilustraciones"/>
        <w:tabs>
          <w:tab w:val="right" w:leader="dot" w:pos="9350"/>
        </w:tabs>
        <w:rPr>
          <w:rFonts w:asciiTheme="minorHAnsi" w:eastAsiaTheme="minorEastAsia" w:hAnsiTheme="minorHAnsi"/>
          <w:noProof/>
          <w:lang w:eastAsia="es-CO"/>
        </w:rPr>
      </w:pPr>
      <w:hyperlink w:anchor="_Toc54086333" w:history="1">
        <w:r w:rsidR="00501FDB" w:rsidRPr="00532AE1">
          <w:rPr>
            <w:rStyle w:val="Hipervnculo"/>
            <w:noProof/>
          </w:rPr>
          <w:t>Tabla 35 Explicación de la tabla log</w:t>
        </w:r>
        <w:r w:rsidR="00501FDB">
          <w:rPr>
            <w:noProof/>
            <w:webHidden/>
          </w:rPr>
          <w:tab/>
        </w:r>
        <w:r w:rsidR="00501FDB">
          <w:rPr>
            <w:noProof/>
            <w:webHidden/>
          </w:rPr>
          <w:fldChar w:fldCharType="begin"/>
        </w:r>
        <w:r w:rsidR="00501FDB">
          <w:rPr>
            <w:noProof/>
            <w:webHidden/>
          </w:rPr>
          <w:instrText xml:space="preserve"> PAGEREF _Toc54086333 \h </w:instrText>
        </w:r>
        <w:r w:rsidR="00501FDB">
          <w:rPr>
            <w:noProof/>
            <w:webHidden/>
          </w:rPr>
        </w:r>
        <w:r w:rsidR="00501FDB">
          <w:rPr>
            <w:noProof/>
            <w:webHidden/>
          </w:rPr>
          <w:fldChar w:fldCharType="separate"/>
        </w:r>
        <w:r w:rsidR="00501FDB">
          <w:rPr>
            <w:noProof/>
            <w:webHidden/>
          </w:rPr>
          <w:t>69</w:t>
        </w:r>
        <w:r w:rsidR="00501FDB">
          <w:rPr>
            <w:noProof/>
            <w:webHidden/>
          </w:rPr>
          <w:fldChar w:fldCharType="end"/>
        </w:r>
      </w:hyperlink>
    </w:p>
    <w:p w14:paraId="459CF374" w14:textId="356C1E03" w:rsidR="00501FDB" w:rsidRDefault="00C93D98">
      <w:pPr>
        <w:pStyle w:val="Tabladeilustraciones"/>
        <w:tabs>
          <w:tab w:val="right" w:leader="dot" w:pos="9350"/>
        </w:tabs>
        <w:rPr>
          <w:rFonts w:asciiTheme="minorHAnsi" w:eastAsiaTheme="minorEastAsia" w:hAnsiTheme="minorHAnsi"/>
          <w:noProof/>
          <w:lang w:eastAsia="es-CO"/>
        </w:rPr>
      </w:pPr>
      <w:hyperlink w:anchor="_Toc54086334" w:history="1">
        <w:r w:rsidR="00501FDB" w:rsidRPr="00532AE1">
          <w:rPr>
            <w:rStyle w:val="Hipervnculo"/>
            <w:noProof/>
          </w:rPr>
          <w:t>Tabla 36 Explicación de los indices de la tabla log</w:t>
        </w:r>
        <w:r w:rsidR="00501FDB">
          <w:rPr>
            <w:noProof/>
            <w:webHidden/>
          </w:rPr>
          <w:tab/>
        </w:r>
        <w:r w:rsidR="00501FDB">
          <w:rPr>
            <w:noProof/>
            <w:webHidden/>
          </w:rPr>
          <w:fldChar w:fldCharType="begin"/>
        </w:r>
        <w:r w:rsidR="00501FDB">
          <w:rPr>
            <w:noProof/>
            <w:webHidden/>
          </w:rPr>
          <w:instrText xml:space="preserve"> PAGEREF _Toc54086334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313484EE" w14:textId="5154A840" w:rsidR="00501FDB" w:rsidRDefault="00C93D98">
      <w:pPr>
        <w:pStyle w:val="Tabladeilustraciones"/>
        <w:tabs>
          <w:tab w:val="right" w:leader="dot" w:pos="9350"/>
        </w:tabs>
        <w:rPr>
          <w:rFonts w:asciiTheme="minorHAnsi" w:eastAsiaTheme="minorEastAsia" w:hAnsiTheme="minorHAnsi"/>
          <w:noProof/>
          <w:lang w:eastAsia="es-CO"/>
        </w:rPr>
      </w:pPr>
      <w:hyperlink w:anchor="_Toc54086335" w:history="1">
        <w:r w:rsidR="00501FDB" w:rsidRPr="00532AE1">
          <w:rPr>
            <w:rStyle w:val="Hipervnculo"/>
            <w:noProof/>
          </w:rPr>
          <w:t>Tabla 37 Explicación de la tabla nivel_riesgo</w:t>
        </w:r>
        <w:r w:rsidR="00501FDB">
          <w:rPr>
            <w:noProof/>
            <w:webHidden/>
          </w:rPr>
          <w:tab/>
        </w:r>
        <w:r w:rsidR="00501FDB">
          <w:rPr>
            <w:noProof/>
            <w:webHidden/>
          </w:rPr>
          <w:fldChar w:fldCharType="begin"/>
        </w:r>
        <w:r w:rsidR="00501FDB">
          <w:rPr>
            <w:noProof/>
            <w:webHidden/>
          </w:rPr>
          <w:instrText xml:space="preserve"> PAGEREF _Toc54086335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46DC657E" w14:textId="77DF2EE4" w:rsidR="00501FDB" w:rsidRDefault="00C93D98">
      <w:pPr>
        <w:pStyle w:val="Tabladeilustraciones"/>
        <w:tabs>
          <w:tab w:val="right" w:leader="dot" w:pos="9350"/>
        </w:tabs>
        <w:rPr>
          <w:rFonts w:asciiTheme="minorHAnsi" w:eastAsiaTheme="minorEastAsia" w:hAnsiTheme="minorHAnsi"/>
          <w:noProof/>
          <w:lang w:eastAsia="es-CO"/>
        </w:rPr>
      </w:pPr>
      <w:hyperlink w:anchor="_Toc54086336" w:history="1">
        <w:r w:rsidR="00501FDB" w:rsidRPr="00532AE1">
          <w:rPr>
            <w:rStyle w:val="Hipervnculo"/>
            <w:noProof/>
          </w:rPr>
          <w:t>Tabla 38 Explicación de los índices de la tabla nivel_riesgo</w:t>
        </w:r>
        <w:r w:rsidR="00501FDB">
          <w:rPr>
            <w:noProof/>
            <w:webHidden/>
          </w:rPr>
          <w:tab/>
        </w:r>
        <w:r w:rsidR="00501FDB">
          <w:rPr>
            <w:noProof/>
            <w:webHidden/>
          </w:rPr>
          <w:fldChar w:fldCharType="begin"/>
        </w:r>
        <w:r w:rsidR="00501FDB">
          <w:rPr>
            <w:noProof/>
            <w:webHidden/>
          </w:rPr>
          <w:instrText xml:space="preserve"> PAGEREF _Toc54086336 \h </w:instrText>
        </w:r>
        <w:r w:rsidR="00501FDB">
          <w:rPr>
            <w:noProof/>
            <w:webHidden/>
          </w:rPr>
        </w:r>
        <w:r w:rsidR="00501FDB">
          <w:rPr>
            <w:noProof/>
            <w:webHidden/>
          </w:rPr>
          <w:fldChar w:fldCharType="separate"/>
        </w:r>
        <w:r w:rsidR="00501FDB">
          <w:rPr>
            <w:noProof/>
            <w:webHidden/>
          </w:rPr>
          <w:t>70</w:t>
        </w:r>
        <w:r w:rsidR="00501FDB">
          <w:rPr>
            <w:noProof/>
            <w:webHidden/>
          </w:rPr>
          <w:fldChar w:fldCharType="end"/>
        </w:r>
      </w:hyperlink>
    </w:p>
    <w:p w14:paraId="102E741C" w14:textId="2EACAF68" w:rsidR="00501FDB" w:rsidRDefault="00C93D98">
      <w:pPr>
        <w:pStyle w:val="Tabladeilustraciones"/>
        <w:tabs>
          <w:tab w:val="right" w:leader="dot" w:pos="9350"/>
        </w:tabs>
        <w:rPr>
          <w:rFonts w:asciiTheme="minorHAnsi" w:eastAsiaTheme="minorEastAsia" w:hAnsiTheme="minorHAnsi"/>
          <w:noProof/>
          <w:lang w:eastAsia="es-CO"/>
        </w:rPr>
      </w:pPr>
      <w:hyperlink w:anchor="_Toc54086337" w:history="1">
        <w:r w:rsidR="00501FDB" w:rsidRPr="00532AE1">
          <w:rPr>
            <w:rStyle w:val="Hipervnculo"/>
            <w:noProof/>
          </w:rPr>
          <w:t>Tabla 39 Explicación de la tabla partida</w:t>
        </w:r>
        <w:r w:rsidR="00501FDB">
          <w:rPr>
            <w:noProof/>
            <w:webHidden/>
          </w:rPr>
          <w:tab/>
        </w:r>
        <w:r w:rsidR="00501FDB">
          <w:rPr>
            <w:noProof/>
            <w:webHidden/>
          </w:rPr>
          <w:fldChar w:fldCharType="begin"/>
        </w:r>
        <w:r w:rsidR="00501FDB">
          <w:rPr>
            <w:noProof/>
            <w:webHidden/>
          </w:rPr>
          <w:instrText xml:space="preserve"> PAGEREF _Toc54086337 \h </w:instrText>
        </w:r>
        <w:r w:rsidR="00501FDB">
          <w:rPr>
            <w:noProof/>
            <w:webHidden/>
          </w:rPr>
        </w:r>
        <w:r w:rsidR="00501FDB">
          <w:rPr>
            <w:noProof/>
            <w:webHidden/>
          </w:rPr>
          <w:fldChar w:fldCharType="separate"/>
        </w:r>
        <w:r w:rsidR="00501FDB">
          <w:rPr>
            <w:noProof/>
            <w:webHidden/>
          </w:rPr>
          <w:t>71</w:t>
        </w:r>
        <w:r w:rsidR="00501FDB">
          <w:rPr>
            <w:noProof/>
            <w:webHidden/>
          </w:rPr>
          <w:fldChar w:fldCharType="end"/>
        </w:r>
      </w:hyperlink>
    </w:p>
    <w:p w14:paraId="612907C6" w14:textId="12DDFDE8" w:rsidR="00501FDB" w:rsidRDefault="00C93D98">
      <w:pPr>
        <w:pStyle w:val="Tabladeilustraciones"/>
        <w:tabs>
          <w:tab w:val="right" w:leader="dot" w:pos="9350"/>
        </w:tabs>
        <w:rPr>
          <w:rFonts w:asciiTheme="minorHAnsi" w:eastAsiaTheme="minorEastAsia" w:hAnsiTheme="minorHAnsi"/>
          <w:noProof/>
          <w:lang w:eastAsia="es-CO"/>
        </w:rPr>
      </w:pPr>
      <w:hyperlink w:anchor="_Toc54086338" w:history="1">
        <w:r w:rsidR="00501FDB" w:rsidRPr="00532AE1">
          <w:rPr>
            <w:rStyle w:val="Hipervnculo"/>
            <w:noProof/>
          </w:rPr>
          <w:t>Tabla 40 Explicación de los índices de la tabla partida</w:t>
        </w:r>
        <w:r w:rsidR="00501FDB">
          <w:rPr>
            <w:noProof/>
            <w:webHidden/>
          </w:rPr>
          <w:tab/>
        </w:r>
        <w:r w:rsidR="00501FDB">
          <w:rPr>
            <w:noProof/>
            <w:webHidden/>
          </w:rPr>
          <w:fldChar w:fldCharType="begin"/>
        </w:r>
        <w:r w:rsidR="00501FDB">
          <w:rPr>
            <w:noProof/>
            <w:webHidden/>
          </w:rPr>
          <w:instrText xml:space="preserve"> PAGEREF _Toc54086338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7E1C1A35" w14:textId="3973373D" w:rsidR="00501FDB" w:rsidRDefault="00C93D98">
      <w:pPr>
        <w:pStyle w:val="Tabladeilustraciones"/>
        <w:tabs>
          <w:tab w:val="right" w:leader="dot" w:pos="9350"/>
        </w:tabs>
        <w:rPr>
          <w:rFonts w:asciiTheme="minorHAnsi" w:eastAsiaTheme="minorEastAsia" w:hAnsiTheme="minorHAnsi"/>
          <w:noProof/>
          <w:lang w:eastAsia="es-CO"/>
        </w:rPr>
      </w:pPr>
      <w:hyperlink w:anchor="_Toc54086339" w:history="1">
        <w:r w:rsidR="00501FDB" w:rsidRPr="00532AE1">
          <w:rPr>
            <w:rStyle w:val="Hipervnculo"/>
            <w:noProof/>
          </w:rPr>
          <w:t>Tabla 41 Explicación de la tabla rol</w:t>
        </w:r>
        <w:r w:rsidR="00501FDB">
          <w:rPr>
            <w:noProof/>
            <w:webHidden/>
          </w:rPr>
          <w:tab/>
        </w:r>
        <w:r w:rsidR="00501FDB">
          <w:rPr>
            <w:noProof/>
            <w:webHidden/>
          </w:rPr>
          <w:fldChar w:fldCharType="begin"/>
        </w:r>
        <w:r w:rsidR="00501FDB">
          <w:rPr>
            <w:noProof/>
            <w:webHidden/>
          </w:rPr>
          <w:instrText xml:space="preserve"> PAGEREF _Toc54086339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172656F2" w14:textId="6C339B68" w:rsidR="00501FDB" w:rsidRDefault="00C93D98">
      <w:pPr>
        <w:pStyle w:val="Tabladeilustraciones"/>
        <w:tabs>
          <w:tab w:val="right" w:leader="dot" w:pos="9350"/>
        </w:tabs>
        <w:rPr>
          <w:rFonts w:asciiTheme="minorHAnsi" w:eastAsiaTheme="minorEastAsia" w:hAnsiTheme="minorHAnsi"/>
          <w:noProof/>
          <w:lang w:eastAsia="es-CO"/>
        </w:rPr>
      </w:pPr>
      <w:hyperlink w:anchor="_Toc54086340" w:history="1">
        <w:r w:rsidR="00501FDB" w:rsidRPr="00532AE1">
          <w:rPr>
            <w:rStyle w:val="Hipervnculo"/>
            <w:noProof/>
          </w:rPr>
          <w:t>Tabla 42 Explicación de los índices de la tabla rol</w:t>
        </w:r>
        <w:r w:rsidR="00501FDB">
          <w:rPr>
            <w:noProof/>
            <w:webHidden/>
          </w:rPr>
          <w:tab/>
        </w:r>
        <w:r w:rsidR="00501FDB">
          <w:rPr>
            <w:noProof/>
            <w:webHidden/>
          </w:rPr>
          <w:fldChar w:fldCharType="begin"/>
        </w:r>
        <w:r w:rsidR="00501FDB">
          <w:rPr>
            <w:noProof/>
            <w:webHidden/>
          </w:rPr>
          <w:instrText xml:space="preserve"> PAGEREF _Toc54086340 \h </w:instrText>
        </w:r>
        <w:r w:rsidR="00501FDB">
          <w:rPr>
            <w:noProof/>
            <w:webHidden/>
          </w:rPr>
        </w:r>
        <w:r w:rsidR="00501FDB">
          <w:rPr>
            <w:noProof/>
            <w:webHidden/>
          </w:rPr>
          <w:fldChar w:fldCharType="separate"/>
        </w:r>
        <w:r w:rsidR="00501FDB">
          <w:rPr>
            <w:noProof/>
            <w:webHidden/>
          </w:rPr>
          <w:t>72</w:t>
        </w:r>
        <w:r w:rsidR="00501FDB">
          <w:rPr>
            <w:noProof/>
            <w:webHidden/>
          </w:rPr>
          <w:fldChar w:fldCharType="end"/>
        </w:r>
      </w:hyperlink>
    </w:p>
    <w:p w14:paraId="34E246C6" w14:textId="33A8A5B6" w:rsidR="00501FDB" w:rsidRDefault="00C93D98">
      <w:pPr>
        <w:pStyle w:val="Tabladeilustraciones"/>
        <w:tabs>
          <w:tab w:val="right" w:leader="dot" w:pos="9350"/>
        </w:tabs>
        <w:rPr>
          <w:rFonts w:asciiTheme="minorHAnsi" w:eastAsiaTheme="minorEastAsia" w:hAnsiTheme="minorHAnsi"/>
          <w:noProof/>
          <w:lang w:eastAsia="es-CO"/>
        </w:rPr>
      </w:pPr>
      <w:hyperlink w:anchor="_Toc54086341" w:history="1">
        <w:r w:rsidR="00501FDB" w:rsidRPr="00532AE1">
          <w:rPr>
            <w:rStyle w:val="Hipervnculo"/>
            <w:noProof/>
          </w:rPr>
          <w:t>Tabla 43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1 \h </w:instrText>
        </w:r>
        <w:r w:rsidR="00501FDB">
          <w:rPr>
            <w:noProof/>
            <w:webHidden/>
          </w:rPr>
        </w:r>
        <w:r w:rsidR="00501FDB">
          <w:rPr>
            <w:noProof/>
            <w:webHidden/>
          </w:rPr>
          <w:fldChar w:fldCharType="separate"/>
        </w:r>
        <w:r w:rsidR="00501FDB">
          <w:rPr>
            <w:noProof/>
            <w:webHidden/>
          </w:rPr>
          <w:t>73</w:t>
        </w:r>
        <w:r w:rsidR="00501FDB">
          <w:rPr>
            <w:noProof/>
            <w:webHidden/>
          </w:rPr>
          <w:fldChar w:fldCharType="end"/>
        </w:r>
      </w:hyperlink>
    </w:p>
    <w:p w14:paraId="67C1F0FF" w14:textId="0DC81AC4" w:rsidR="00501FDB" w:rsidRDefault="00C93D98">
      <w:pPr>
        <w:pStyle w:val="Tabladeilustraciones"/>
        <w:tabs>
          <w:tab w:val="right" w:leader="dot" w:pos="9350"/>
        </w:tabs>
        <w:rPr>
          <w:rFonts w:asciiTheme="minorHAnsi" w:eastAsiaTheme="minorEastAsia" w:hAnsiTheme="minorHAnsi"/>
          <w:noProof/>
          <w:lang w:eastAsia="es-CO"/>
        </w:rPr>
      </w:pPr>
      <w:hyperlink w:anchor="_Toc54086342" w:history="1">
        <w:r w:rsidR="00501FDB" w:rsidRPr="00532AE1">
          <w:rPr>
            <w:rStyle w:val="Hipervnculo"/>
            <w:noProof/>
          </w:rPr>
          <w:t>Tabla 44 Explicación de los índices de la tabla rol_cuenta</w:t>
        </w:r>
        <w:r w:rsidR="00501FDB">
          <w:rPr>
            <w:noProof/>
            <w:webHidden/>
          </w:rPr>
          <w:tab/>
        </w:r>
        <w:r w:rsidR="00501FDB">
          <w:rPr>
            <w:noProof/>
            <w:webHidden/>
          </w:rPr>
          <w:fldChar w:fldCharType="begin"/>
        </w:r>
        <w:r w:rsidR="00501FDB">
          <w:rPr>
            <w:noProof/>
            <w:webHidden/>
          </w:rPr>
          <w:instrText xml:space="preserve"> PAGEREF _Toc54086342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6474307" w14:textId="6D17B840" w:rsidR="00501FDB" w:rsidRDefault="00C93D98">
      <w:pPr>
        <w:pStyle w:val="Tabladeilustraciones"/>
        <w:tabs>
          <w:tab w:val="right" w:leader="dot" w:pos="9350"/>
        </w:tabs>
        <w:rPr>
          <w:rFonts w:asciiTheme="minorHAnsi" w:eastAsiaTheme="minorEastAsia" w:hAnsiTheme="minorHAnsi"/>
          <w:noProof/>
          <w:lang w:eastAsia="es-CO"/>
        </w:rPr>
      </w:pPr>
      <w:hyperlink w:anchor="_Toc54086343" w:history="1">
        <w:r w:rsidR="00501FDB" w:rsidRPr="00532AE1">
          <w:rPr>
            <w:rStyle w:val="Hipervnculo"/>
            <w:noProof/>
          </w:rPr>
          <w:t>Tabla 45 Explicación de la tabla tipo_afeccion</w:t>
        </w:r>
        <w:r w:rsidR="00501FDB">
          <w:rPr>
            <w:noProof/>
            <w:webHidden/>
          </w:rPr>
          <w:tab/>
        </w:r>
        <w:r w:rsidR="00501FDB">
          <w:rPr>
            <w:noProof/>
            <w:webHidden/>
          </w:rPr>
          <w:fldChar w:fldCharType="begin"/>
        </w:r>
        <w:r w:rsidR="00501FDB">
          <w:rPr>
            <w:noProof/>
            <w:webHidden/>
          </w:rPr>
          <w:instrText xml:space="preserve"> PAGEREF _Toc54086343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46E31598" w14:textId="78C9E2A7" w:rsidR="00501FDB" w:rsidRDefault="00C93D98">
      <w:pPr>
        <w:pStyle w:val="Tabladeilustraciones"/>
        <w:tabs>
          <w:tab w:val="right" w:leader="dot" w:pos="9350"/>
        </w:tabs>
        <w:rPr>
          <w:rFonts w:asciiTheme="minorHAnsi" w:eastAsiaTheme="minorEastAsia" w:hAnsiTheme="minorHAnsi"/>
          <w:noProof/>
          <w:lang w:eastAsia="es-CO"/>
        </w:rPr>
      </w:pPr>
      <w:hyperlink w:anchor="_Toc54086344" w:history="1">
        <w:r w:rsidR="00501FDB" w:rsidRPr="00532AE1">
          <w:rPr>
            <w:rStyle w:val="Hipervnculo"/>
            <w:noProof/>
          </w:rPr>
          <w:t>Tabla 46 Explicación de los índices de la tabla tipo_afeccion</w:t>
        </w:r>
        <w:r w:rsidR="00501FDB">
          <w:rPr>
            <w:noProof/>
            <w:webHidden/>
          </w:rPr>
          <w:tab/>
        </w:r>
        <w:r w:rsidR="00501FDB">
          <w:rPr>
            <w:noProof/>
            <w:webHidden/>
          </w:rPr>
          <w:fldChar w:fldCharType="begin"/>
        </w:r>
        <w:r w:rsidR="00501FDB">
          <w:rPr>
            <w:noProof/>
            <w:webHidden/>
          </w:rPr>
          <w:instrText xml:space="preserve"> PAGEREF _Toc54086344 \h </w:instrText>
        </w:r>
        <w:r w:rsidR="00501FDB">
          <w:rPr>
            <w:noProof/>
            <w:webHidden/>
          </w:rPr>
        </w:r>
        <w:r w:rsidR="00501FDB">
          <w:rPr>
            <w:noProof/>
            <w:webHidden/>
          </w:rPr>
          <w:fldChar w:fldCharType="separate"/>
        </w:r>
        <w:r w:rsidR="00501FDB">
          <w:rPr>
            <w:noProof/>
            <w:webHidden/>
          </w:rPr>
          <w:t>74</w:t>
        </w:r>
        <w:r w:rsidR="00501FDB">
          <w:rPr>
            <w:noProof/>
            <w:webHidden/>
          </w:rPr>
          <w:fldChar w:fldCharType="end"/>
        </w:r>
      </w:hyperlink>
    </w:p>
    <w:p w14:paraId="10C04EF3" w14:textId="6863C49E" w:rsidR="00501FDB" w:rsidRDefault="00C93D98">
      <w:pPr>
        <w:pStyle w:val="Tabladeilustraciones"/>
        <w:tabs>
          <w:tab w:val="right" w:leader="dot" w:pos="9350"/>
        </w:tabs>
        <w:rPr>
          <w:rFonts w:asciiTheme="minorHAnsi" w:eastAsiaTheme="minorEastAsia" w:hAnsiTheme="minorHAnsi"/>
          <w:noProof/>
          <w:lang w:eastAsia="es-CO"/>
        </w:rPr>
      </w:pPr>
      <w:hyperlink w:anchor="_Toc54086345" w:history="1">
        <w:r w:rsidR="00501FDB" w:rsidRPr="00532AE1">
          <w:rPr>
            <w:rStyle w:val="Hipervnculo"/>
            <w:noProof/>
          </w:rPr>
          <w:t>Tabla 47 Explicación de la tabla tipo_contrato</w:t>
        </w:r>
        <w:r w:rsidR="00501FDB">
          <w:rPr>
            <w:noProof/>
            <w:webHidden/>
          </w:rPr>
          <w:tab/>
        </w:r>
        <w:r w:rsidR="00501FDB">
          <w:rPr>
            <w:noProof/>
            <w:webHidden/>
          </w:rPr>
          <w:fldChar w:fldCharType="begin"/>
        </w:r>
        <w:r w:rsidR="00501FDB">
          <w:rPr>
            <w:noProof/>
            <w:webHidden/>
          </w:rPr>
          <w:instrText xml:space="preserve"> PAGEREF _Toc54086345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CA174E1" w14:textId="279ABFF5" w:rsidR="00501FDB" w:rsidRDefault="00C93D98">
      <w:pPr>
        <w:pStyle w:val="Tabladeilustraciones"/>
        <w:tabs>
          <w:tab w:val="right" w:leader="dot" w:pos="9350"/>
        </w:tabs>
        <w:rPr>
          <w:rFonts w:asciiTheme="minorHAnsi" w:eastAsiaTheme="minorEastAsia" w:hAnsiTheme="minorHAnsi"/>
          <w:noProof/>
          <w:lang w:eastAsia="es-CO"/>
        </w:rPr>
      </w:pPr>
      <w:hyperlink w:anchor="_Toc54086346" w:history="1">
        <w:r w:rsidR="00501FDB" w:rsidRPr="00532AE1">
          <w:rPr>
            <w:rStyle w:val="Hipervnculo"/>
            <w:noProof/>
          </w:rPr>
          <w:t>Tabla 48 Explicación de los índices de la tabla tipo_contrato</w:t>
        </w:r>
        <w:r w:rsidR="00501FDB">
          <w:rPr>
            <w:noProof/>
            <w:webHidden/>
          </w:rPr>
          <w:tab/>
        </w:r>
        <w:r w:rsidR="00501FDB">
          <w:rPr>
            <w:noProof/>
            <w:webHidden/>
          </w:rPr>
          <w:fldChar w:fldCharType="begin"/>
        </w:r>
        <w:r w:rsidR="00501FDB">
          <w:rPr>
            <w:noProof/>
            <w:webHidden/>
          </w:rPr>
          <w:instrText xml:space="preserve"> PAGEREF _Toc54086346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190DA2D9" w14:textId="58B03640" w:rsidR="00501FDB" w:rsidRDefault="00C93D98">
      <w:pPr>
        <w:pStyle w:val="Tabladeilustraciones"/>
        <w:tabs>
          <w:tab w:val="right" w:leader="dot" w:pos="9350"/>
        </w:tabs>
        <w:rPr>
          <w:rFonts w:asciiTheme="minorHAnsi" w:eastAsiaTheme="minorEastAsia" w:hAnsiTheme="minorHAnsi"/>
          <w:noProof/>
          <w:lang w:eastAsia="es-CO"/>
        </w:rPr>
      </w:pPr>
      <w:hyperlink w:anchor="_Toc54086347" w:history="1">
        <w:r w:rsidR="00501FDB" w:rsidRPr="00532AE1">
          <w:rPr>
            <w:rStyle w:val="Hipervnculo"/>
            <w:noProof/>
          </w:rPr>
          <w:t>Tabla 49 Explicación de la tabla tipo_evento</w:t>
        </w:r>
        <w:r w:rsidR="00501FDB">
          <w:rPr>
            <w:noProof/>
            <w:webHidden/>
          </w:rPr>
          <w:tab/>
        </w:r>
        <w:r w:rsidR="00501FDB">
          <w:rPr>
            <w:noProof/>
            <w:webHidden/>
          </w:rPr>
          <w:fldChar w:fldCharType="begin"/>
        </w:r>
        <w:r w:rsidR="00501FDB">
          <w:rPr>
            <w:noProof/>
            <w:webHidden/>
          </w:rPr>
          <w:instrText xml:space="preserve"> PAGEREF _Toc54086347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3B2D20C5" w14:textId="1312FE97" w:rsidR="00501FDB" w:rsidRDefault="00C93D98">
      <w:pPr>
        <w:pStyle w:val="Tabladeilustraciones"/>
        <w:tabs>
          <w:tab w:val="right" w:leader="dot" w:pos="9350"/>
        </w:tabs>
        <w:rPr>
          <w:rFonts w:asciiTheme="minorHAnsi" w:eastAsiaTheme="minorEastAsia" w:hAnsiTheme="minorHAnsi"/>
          <w:noProof/>
          <w:lang w:eastAsia="es-CO"/>
        </w:rPr>
      </w:pPr>
      <w:hyperlink w:anchor="_Toc54086348" w:history="1">
        <w:r w:rsidR="00501FDB" w:rsidRPr="00532AE1">
          <w:rPr>
            <w:rStyle w:val="Hipervnculo"/>
            <w:noProof/>
          </w:rPr>
          <w:t>Tabla 50 Explicación de los índices de la tabla tipo_evento</w:t>
        </w:r>
        <w:r w:rsidR="00501FDB">
          <w:rPr>
            <w:noProof/>
            <w:webHidden/>
          </w:rPr>
          <w:tab/>
        </w:r>
        <w:r w:rsidR="00501FDB">
          <w:rPr>
            <w:noProof/>
            <w:webHidden/>
          </w:rPr>
          <w:fldChar w:fldCharType="begin"/>
        </w:r>
        <w:r w:rsidR="00501FDB">
          <w:rPr>
            <w:noProof/>
            <w:webHidden/>
          </w:rPr>
          <w:instrText xml:space="preserve"> PAGEREF _Toc54086348 \h </w:instrText>
        </w:r>
        <w:r w:rsidR="00501FDB">
          <w:rPr>
            <w:noProof/>
            <w:webHidden/>
          </w:rPr>
        </w:r>
        <w:r w:rsidR="00501FDB">
          <w:rPr>
            <w:noProof/>
            <w:webHidden/>
          </w:rPr>
          <w:fldChar w:fldCharType="separate"/>
        </w:r>
        <w:r w:rsidR="00501FDB">
          <w:rPr>
            <w:noProof/>
            <w:webHidden/>
          </w:rPr>
          <w:t>75</w:t>
        </w:r>
        <w:r w:rsidR="00501FDB">
          <w:rPr>
            <w:noProof/>
            <w:webHidden/>
          </w:rPr>
          <w:fldChar w:fldCharType="end"/>
        </w:r>
      </w:hyperlink>
    </w:p>
    <w:p w14:paraId="4D4EF969" w14:textId="4AA417A6" w:rsidR="00501FDB" w:rsidRDefault="00C93D98">
      <w:pPr>
        <w:pStyle w:val="Tabladeilustraciones"/>
        <w:tabs>
          <w:tab w:val="right" w:leader="dot" w:pos="9350"/>
        </w:tabs>
        <w:rPr>
          <w:rFonts w:asciiTheme="minorHAnsi" w:eastAsiaTheme="minorEastAsia" w:hAnsiTheme="minorHAnsi"/>
          <w:noProof/>
          <w:lang w:eastAsia="es-CO"/>
        </w:rPr>
      </w:pPr>
      <w:hyperlink w:anchor="_Toc54086349" w:history="1">
        <w:r w:rsidR="00501FDB" w:rsidRPr="00532AE1">
          <w:rPr>
            <w:rStyle w:val="Hipervnculo"/>
            <w:noProof/>
          </w:rPr>
          <w:t>Tabla 51 Explicación de la tabla tipo_incapacidad</w:t>
        </w:r>
        <w:r w:rsidR="00501FDB">
          <w:rPr>
            <w:noProof/>
            <w:webHidden/>
          </w:rPr>
          <w:tab/>
        </w:r>
        <w:r w:rsidR="00501FDB">
          <w:rPr>
            <w:noProof/>
            <w:webHidden/>
          </w:rPr>
          <w:fldChar w:fldCharType="begin"/>
        </w:r>
        <w:r w:rsidR="00501FDB">
          <w:rPr>
            <w:noProof/>
            <w:webHidden/>
          </w:rPr>
          <w:instrText xml:space="preserve"> PAGEREF _Toc54086349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9C314CC" w14:textId="4B405D3F" w:rsidR="00501FDB" w:rsidRDefault="00C93D98">
      <w:pPr>
        <w:pStyle w:val="Tabladeilustraciones"/>
        <w:tabs>
          <w:tab w:val="right" w:leader="dot" w:pos="9350"/>
        </w:tabs>
        <w:rPr>
          <w:rFonts w:asciiTheme="minorHAnsi" w:eastAsiaTheme="minorEastAsia" w:hAnsiTheme="minorHAnsi"/>
          <w:noProof/>
          <w:lang w:eastAsia="es-CO"/>
        </w:rPr>
      </w:pPr>
      <w:hyperlink w:anchor="_Toc54086350" w:history="1">
        <w:r w:rsidR="00501FDB" w:rsidRPr="00532AE1">
          <w:rPr>
            <w:rStyle w:val="Hipervnculo"/>
            <w:noProof/>
          </w:rPr>
          <w:t>Tabla 52 Explicación de los índices de la tabla tipo_incapacidad</w:t>
        </w:r>
        <w:r w:rsidR="00501FDB">
          <w:rPr>
            <w:noProof/>
            <w:webHidden/>
          </w:rPr>
          <w:tab/>
        </w:r>
        <w:r w:rsidR="00501FDB">
          <w:rPr>
            <w:noProof/>
            <w:webHidden/>
          </w:rPr>
          <w:fldChar w:fldCharType="begin"/>
        </w:r>
        <w:r w:rsidR="00501FDB">
          <w:rPr>
            <w:noProof/>
            <w:webHidden/>
          </w:rPr>
          <w:instrText xml:space="preserve"> PAGEREF _Toc54086350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7C01C646" w14:textId="60B97DAA" w:rsidR="00501FDB" w:rsidRDefault="00C93D98">
      <w:pPr>
        <w:pStyle w:val="Tabladeilustraciones"/>
        <w:tabs>
          <w:tab w:val="right" w:leader="dot" w:pos="9350"/>
        </w:tabs>
        <w:rPr>
          <w:rFonts w:asciiTheme="minorHAnsi" w:eastAsiaTheme="minorEastAsia" w:hAnsiTheme="minorHAnsi"/>
          <w:noProof/>
          <w:lang w:eastAsia="es-CO"/>
        </w:rPr>
      </w:pPr>
      <w:hyperlink w:anchor="_Toc54086351" w:history="1">
        <w:r w:rsidR="00501FDB" w:rsidRPr="00532AE1">
          <w:rPr>
            <w:rStyle w:val="Hipervnculo"/>
            <w:noProof/>
          </w:rPr>
          <w:t>Tabla 53Explicación de la tabla tipo_juego</w:t>
        </w:r>
        <w:r w:rsidR="00501FDB">
          <w:rPr>
            <w:noProof/>
            <w:webHidden/>
          </w:rPr>
          <w:tab/>
        </w:r>
        <w:r w:rsidR="00501FDB">
          <w:rPr>
            <w:noProof/>
            <w:webHidden/>
          </w:rPr>
          <w:fldChar w:fldCharType="begin"/>
        </w:r>
        <w:r w:rsidR="00501FDB">
          <w:rPr>
            <w:noProof/>
            <w:webHidden/>
          </w:rPr>
          <w:instrText xml:space="preserve"> PAGEREF _Toc54086351 \h </w:instrText>
        </w:r>
        <w:r w:rsidR="00501FDB">
          <w:rPr>
            <w:noProof/>
            <w:webHidden/>
          </w:rPr>
        </w:r>
        <w:r w:rsidR="00501FDB">
          <w:rPr>
            <w:noProof/>
            <w:webHidden/>
          </w:rPr>
          <w:fldChar w:fldCharType="separate"/>
        </w:r>
        <w:r w:rsidR="00501FDB">
          <w:rPr>
            <w:noProof/>
            <w:webHidden/>
          </w:rPr>
          <w:t>76</w:t>
        </w:r>
        <w:r w:rsidR="00501FDB">
          <w:rPr>
            <w:noProof/>
            <w:webHidden/>
          </w:rPr>
          <w:fldChar w:fldCharType="end"/>
        </w:r>
      </w:hyperlink>
    </w:p>
    <w:p w14:paraId="6B206868" w14:textId="313AE6D0" w:rsidR="00501FDB" w:rsidRDefault="00C93D98">
      <w:pPr>
        <w:pStyle w:val="Tabladeilustraciones"/>
        <w:tabs>
          <w:tab w:val="right" w:leader="dot" w:pos="9350"/>
        </w:tabs>
        <w:rPr>
          <w:rFonts w:asciiTheme="minorHAnsi" w:eastAsiaTheme="minorEastAsia" w:hAnsiTheme="minorHAnsi"/>
          <w:noProof/>
          <w:lang w:eastAsia="es-CO"/>
        </w:rPr>
      </w:pPr>
      <w:hyperlink w:anchor="_Toc54086352" w:history="1">
        <w:r w:rsidR="00501FDB" w:rsidRPr="00532AE1">
          <w:rPr>
            <w:rStyle w:val="Hipervnculo"/>
            <w:noProof/>
          </w:rPr>
          <w:t>Tabla 54 Explicación de los índices de la tabla tipo_juego</w:t>
        </w:r>
        <w:r w:rsidR="00501FDB">
          <w:rPr>
            <w:noProof/>
            <w:webHidden/>
          </w:rPr>
          <w:tab/>
        </w:r>
        <w:r w:rsidR="00501FDB">
          <w:rPr>
            <w:noProof/>
            <w:webHidden/>
          </w:rPr>
          <w:fldChar w:fldCharType="begin"/>
        </w:r>
        <w:r w:rsidR="00501FDB">
          <w:rPr>
            <w:noProof/>
            <w:webHidden/>
          </w:rPr>
          <w:instrText xml:space="preserve"> PAGEREF _Toc54086352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5525D15" w14:textId="3D9E8FF1" w:rsidR="00501FDB" w:rsidRDefault="00C93D98">
      <w:pPr>
        <w:pStyle w:val="Tabladeilustraciones"/>
        <w:tabs>
          <w:tab w:val="right" w:leader="dot" w:pos="9350"/>
        </w:tabs>
        <w:rPr>
          <w:rFonts w:asciiTheme="minorHAnsi" w:eastAsiaTheme="minorEastAsia" w:hAnsiTheme="minorHAnsi"/>
          <w:noProof/>
          <w:lang w:eastAsia="es-CO"/>
        </w:rPr>
      </w:pPr>
      <w:hyperlink w:anchor="_Toc54086353" w:history="1">
        <w:r w:rsidR="00501FDB" w:rsidRPr="00532AE1">
          <w:rPr>
            <w:rStyle w:val="Hipervnculo"/>
            <w:noProof/>
          </w:rPr>
          <w:t>Tabla 55 Explicación de la tabla tipo_licencia</w:t>
        </w:r>
        <w:r w:rsidR="00501FDB">
          <w:rPr>
            <w:noProof/>
            <w:webHidden/>
          </w:rPr>
          <w:tab/>
        </w:r>
        <w:r w:rsidR="00501FDB">
          <w:rPr>
            <w:noProof/>
            <w:webHidden/>
          </w:rPr>
          <w:fldChar w:fldCharType="begin"/>
        </w:r>
        <w:r w:rsidR="00501FDB">
          <w:rPr>
            <w:noProof/>
            <w:webHidden/>
          </w:rPr>
          <w:instrText xml:space="preserve"> PAGEREF _Toc54086353 \h </w:instrText>
        </w:r>
        <w:r w:rsidR="00501FDB">
          <w:rPr>
            <w:noProof/>
            <w:webHidden/>
          </w:rPr>
        </w:r>
        <w:r w:rsidR="00501FDB">
          <w:rPr>
            <w:noProof/>
            <w:webHidden/>
          </w:rPr>
          <w:fldChar w:fldCharType="separate"/>
        </w:r>
        <w:r w:rsidR="00501FDB">
          <w:rPr>
            <w:noProof/>
            <w:webHidden/>
          </w:rPr>
          <w:t>77</w:t>
        </w:r>
        <w:r w:rsidR="00501FDB">
          <w:rPr>
            <w:noProof/>
            <w:webHidden/>
          </w:rPr>
          <w:fldChar w:fldCharType="end"/>
        </w:r>
      </w:hyperlink>
    </w:p>
    <w:p w14:paraId="53C9DFD8" w14:textId="12201AB1" w:rsidR="00501FDB" w:rsidRDefault="00C93D98">
      <w:pPr>
        <w:pStyle w:val="Tabladeilustraciones"/>
        <w:tabs>
          <w:tab w:val="right" w:leader="dot" w:pos="9350"/>
        </w:tabs>
        <w:rPr>
          <w:rFonts w:asciiTheme="minorHAnsi" w:eastAsiaTheme="minorEastAsia" w:hAnsiTheme="minorHAnsi"/>
          <w:noProof/>
          <w:lang w:eastAsia="es-CO"/>
        </w:rPr>
      </w:pPr>
      <w:hyperlink w:anchor="_Toc54086354" w:history="1">
        <w:r w:rsidR="00501FDB" w:rsidRPr="00532AE1">
          <w:rPr>
            <w:rStyle w:val="Hipervnculo"/>
            <w:noProof/>
          </w:rPr>
          <w:t>Tabla 56 Explicación de los índices de la tabla tipo_licencia</w:t>
        </w:r>
        <w:r w:rsidR="00501FDB">
          <w:rPr>
            <w:noProof/>
            <w:webHidden/>
          </w:rPr>
          <w:tab/>
        </w:r>
        <w:r w:rsidR="00501FDB">
          <w:rPr>
            <w:noProof/>
            <w:webHidden/>
          </w:rPr>
          <w:fldChar w:fldCharType="begin"/>
        </w:r>
        <w:r w:rsidR="00501FDB">
          <w:rPr>
            <w:noProof/>
            <w:webHidden/>
          </w:rPr>
          <w:instrText xml:space="preserve"> PAGEREF _Toc54086354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4C1E97C2" w14:textId="029D4CEC" w:rsidR="0054583F" w:rsidRDefault="0054583F" w:rsidP="0054583F">
      <w:r>
        <w:fldChar w:fldCharType="end"/>
      </w:r>
    </w:p>
    <w:p w14:paraId="0AE5823A" w14:textId="21C1A657" w:rsidR="00546603" w:rsidRDefault="00546603" w:rsidP="0054583F"/>
    <w:p w14:paraId="1D172515" w14:textId="7F7E7BE1" w:rsidR="00546603" w:rsidRDefault="00546603" w:rsidP="00546603">
      <w:pPr>
        <w:pStyle w:val="Ttulo1"/>
      </w:pPr>
      <w:bookmarkStart w:id="288" w:name="_Toc54088352"/>
      <w:r>
        <w:t>ILUSTRACIONES</w:t>
      </w:r>
      <w:bookmarkEnd w:id="288"/>
    </w:p>
    <w:p w14:paraId="6BDE3A4C" w14:textId="6C0ED9C7" w:rsidR="00501FDB" w:rsidRDefault="00546603">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Ilustración" </w:instrText>
      </w:r>
      <w:r>
        <w:fldChar w:fldCharType="separate"/>
      </w:r>
      <w:hyperlink w:anchor="_Toc54086291" w:history="1">
        <w:r w:rsidR="00501FDB" w:rsidRPr="00236AF6">
          <w:rPr>
            <w:rStyle w:val="Hipervnculo"/>
            <w:noProof/>
          </w:rPr>
          <w:t>Ilustración 1 Interfaz de usuario de Pausas activas de la ARL Sura</w:t>
        </w:r>
        <w:r w:rsidR="00501FDB">
          <w:rPr>
            <w:noProof/>
            <w:webHidden/>
          </w:rPr>
          <w:tab/>
        </w:r>
        <w:r w:rsidR="00501FDB">
          <w:rPr>
            <w:noProof/>
            <w:webHidden/>
          </w:rPr>
          <w:fldChar w:fldCharType="begin"/>
        </w:r>
        <w:r w:rsidR="00501FDB">
          <w:rPr>
            <w:noProof/>
            <w:webHidden/>
          </w:rPr>
          <w:instrText xml:space="preserve"> PAGEREF _Toc54086291 \h </w:instrText>
        </w:r>
        <w:r w:rsidR="00501FDB">
          <w:rPr>
            <w:noProof/>
            <w:webHidden/>
          </w:rPr>
        </w:r>
        <w:r w:rsidR="00501FDB">
          <w:rPr>
            <w:noProof/>
            <w:webHidden/>
          </w:rPr>
          <w:fldChar w:fldCharType="separate"/>
        </w:r>
        <w:r w:rsidR="00501FDB">
          <w:rPr>
            <w:noProof/>
            <w:webHidden/>
          </w:rPr>
          <w:t>37</w:t>
        </w:r>
        <w:r w:rsidR="00501FDB">
          <w:rPr>
            <w:noProof/>
            <w:webHidden/>
          </w:rPr>
          <w:fldChar w:fldCharType="end"/>
        </w:r>
      </w:hyperlink>
    </w:p>
    <w:p w14:paraId="476F5824" w14:textId="3C7F6F6B" w:rsidR="00501FDB" w:rsidRDefault="00C93D98">
      <w:pPr>
        <w:pStyle w:val="Tabladeilustraciones"/>
        <w:tabs>
          <w:tab w:val="right" w:leader="dot" w:pos="9350"/>
        </w:tabs>
        <w:rPr>
          <w:rFonts w:asciiTheme="minorHAnsi" w:eastAsiaTheme="minorEastAsia" w:hAnsiTheme="minorHAnsi"/>
          <w:noProof/>
          <w:lang w:eastAsia="es-CO"/>
        </w:rPr>
      </w:pPr>
      <w:hyperlink w:anchor="_Toc54086292" w:history="1">
        <w:r w:rsidR="00501FDB" w:rsidRPr="00236AF6">
          <w:rPr>
            <w:rStyle w:val="Hipervnculo"/>
            <w:noProof/>
          </w:rPr>
          <w:t>Ilustración 2 Interfaz de usuario de Futura Activa 4.0</w:t>
        </w:r>
        <w:r w:rsidR="00501FDB">
          <w:rPr>
            <w:noProof/>
            <w:webHidden/>
          </w:rPr>
          <w:tab/>
        </w:r>
        <w:r w:rsidR="00501FDB">
          <w:rPr>
            <w:noProof/>
            <w:webHidden/>
          </w:rPr>
          <w:fldChar w:fldCharType="begin"/>
        </w:r>
        <w:r w:rsidR="00501FDB">
          <w:rPr>
            <w:noProof/>
            <w:webHidden/>
          </w:rPr>
          <w:instrText xml:space="preserve"> PAGEREF _Toc54086292 \h </w:instrText>
        </w:r>
        <w:r w:rsidR="00501FDB">
          <w:rPr>
            <w:noProof/>
            <w:webHidden/>
          </w:rPr>
        </w:r>
        <w:r w:rsidR="00501FDB">
          <w:rPr>
            <w:noProof/>
            <w:webHidden/>
          </w:rPr>
          <w:fldChar w:fldCharType="separate"/>
        </w:r>
        <w:r w:rsidR="00501FDB">
          <w:rPr>
            <w:noProof/>
            <w:webHidden/>
          </w:rPr>
          <w:t>38</w:t>
        </w:r>
        <w:r w:rsidR="00501FDB">
          <w:rPr>
            <w:noProof/>
            <w:webHidden/>
          </w:rPr>
          <w:fldChar w:fldCharType="end"/>
        </w:r>
      </w:hyperlink>
    </w:p>
    <w:p w14:paraId="15953186" w14:textId="6727C8A1" w:rsidR="00501FDB" w:rsidRDefault="00C93D98">
      <w:pPr>
        <w:pStyle w:val="Tabladeilustraciones"/>
        <w:tabs>
          <w:tab w:val="right" w:leader="dot" w:pos="9350"/>
        </w:tabs>
        <w:rPr>
          <w:rFonts w:asciiTheme="minorHAnsi" w:eastAsiaTheme="minorEastAsia" w:hAnsiTheme="minorHAnsi"/>
          <w:noProof/>
          <w:lang w:eastAsia="es-CO"/>
        </w:rPr>
      </w:pPr>
      <w:hyperlink w:anchor="_Toc54086293" w:history="1">
        <w:r w:rsidR="00501FDB" w:rsidRPr="00236AF6">
          <w:rPr>
            <w:rStyle w:val="Hipervnculo"/>
            <w:noProof/>
          </w:rPr>
          <w:t>Ilustración 3 Interfaz de usuario de Pausapp</w:t>
        </w:r>
        <w:r w:rsidR="00501FDB">
          <w:rPr>
            <w:noProof/>
            <w:webHidden/>
          </w:rPr>
          <w:tab/>
        </w:r>
        <w:r w:rsidR="00501FDB">
          <w:rPr>
            <w:noProof/>
            <w:webHidden/>
          </w:rPr>
          <w:fldChar w:fldCharType="begin"/>
        </w:r>
        <w:r w:rsidR="00501FDB">
          <w:rPr>
            <w:noProof/>
            <w:webHidden/>
          </w:rPr>
          <w:instrText xml:space="preserve"> PAGEREF _Toc54086293 \h </w:instrText>
        </w:r>
        <w:r w:rsidR="00501FDB">
          <w:rPr>
            <w:noProof/>
            <w:webHidden/>
          </w:rPr>
        </w:r>
        <w:r w:rsidR="00501FDB">
          <w:rPr>
            <w:noProof/>
            <w:webHidden/>
          </w:rPr>
          <w:fldChar w:fldCharType="separate"/>
        </w:r>
        <w:r w:rsidR="00501FDB">
          <w:rPr>
            <w:noProof/>
            <w:webHidden/>
          </w:rPr>
          <w:t>39</w:t>
        </w:r>
        <w:r w:rsidR="00501FDB">
          <w:rPr>
            <w:noProof/>
            <w:webHidden/>
          </w:rPr>
          <w:fldChar w:fldCharType="end"/>
        </w:r>
      </w:hyperlink>
    </w:p>
    <w:p w14:paraId="1799B05B" w14:textId="26FFE483" w:rsidR="00501FDB" w:rsidRDefault="00C93D98">
      <w:pPr>
        <w:pStyle w:val="Tabladeilustraciones"/>
        <w:tabs>
          <w:tab w:val="right" w:leader="dot" w:pos="9350"/>
        </w:tabs>
        <w:rPr>
          <w:rFonts w:asciiTheme="minorHAnsi" w:eastAsiaTheme="minorEastAsia" w:hAnsiTheme="minorHAnsi"/>
          <w:noProof/>
          <w:lang w:eastAsia="es-CO"/>
        </w:rPr>
      </w:pPr>
      <w:hyperlink w:anchor="_Toc54086294" w:history="1">
        <w:r w:rsidR="00501FDB" w:rsidRPr="00236AF6">
          <w:rPr>
            <w:rStyle w:val="Hipervnculo"/>
            <w:noProof/>
          </w:rPr>
          <w:t>Ilustración 4 Diagrama de arquitectura del proyecto</w:t>
        </w:r>
        <w:r w:rsidR="00501FDB">
          <w:rPr>
            <w:noProof/>
            <w:webHidden/>
          </w:rPr>
          <w:tab/>
        </w:r>
        <w:r w:rsidR="00501FDB">
          <w:rPr>
            <w:noProof/>
            <w:webHidden/>
          </w:rPr>
          <w:fldChar w:fldCharType="begin"/>
        </w:r>
        <w:r w:rsidR="00501FDB">
          <w:rPr>
            <w:noProof/>
            <w:webHidden/>
          </w:rPr>
          <w:instrText xml:space="preserve"> PAGEREF _Toc54086294 \h </w:instrText>
        </w:r>
        <w:r w:rsidR="00501FDB">
          <w:rPr>
            <w:noProof/>
            <w:webHidden/>
          </w:rPr>
        </w:r>
        <w:r w:rsidR="00501FDB">
          <w:rPr>
            <w:noProof/>
            <w:webHidden/>
          </w:rPr>
          <w:fldChar w:fldCharType="separate"/>
        </w:r>
        <w:r w:rsidR="00501FDB">
          <w:rPr>
            <w:noProof/>
            <w:webHidden/>
          </w:rPr>
          <w:t>47</w:t>
        </w:r>
        <w:r w:rsidR="00501FDB">
          <w:rPr>
            <w:noProof/>
            <w:webHidden/>
          </w:rPr>
          <w:fldChar w:fldCharType="end"/>
        </w:r>
      </w:hyperlink>
    </w:p>
    <w:p w14:paraId="7E0F6241" w14:textId="723F4083" w:rsidR="00501FDB" w:rsidRDefault="00C93D98">
      <w:pPr>
        <w:pStyle w:val="Tabladeilustraciones"/>
        <w:tabs>
          <w:tab w:val="right" w:leader="dot" w:pos="9350"/>
        </w:tabs>
        <w:rPr>
          <w:rFonts w:asciiTheme="minorHAnsi" w:eastAsiaTheme="minorEastAsia" w:hAnsiTheme="minorHAnsi"/>
          <w:noProof/>
          <w:lang w:eastAsia="es-CO"/>
        </w:rPr>
      </w:pPr>
      <w:hyperlink w:anchor="_Toc54086295" w:history="1">
        <w:r w:rsidR="00501FDB" w:rsidRPr="00236AF6">
          <w:rPr>
            <w:rStyle w:val="Hipervnculo"/>
            <w:noProof/>
          </w:rPr>
          <w:t>Ilustración 5 Diagrama de despliegue del proyecto</w:t>
        </w:r>
        <w:r w:rsidR="00501FDB">
          <w:rPr>
            <w:noProof/>
            <w:webHidden/>
          </w:rPr>
          <w:tab/>
        </w:r>
        <w:r w:rsidR="00501FDB">
          <w:rPr>
            <w:noProof/>
            <w:webHidden/>
          </w:rPr>
          <w:fldChar w:fldCharType="begin"/>
        </w:r>
        <w:r w:rsidR="00501FDB">
          <w:rPr>
            <w:noProof/>
            <w:webHidden/>
          </w:rPr>
          <w:instrText xml:space="preserve"> PAGEREF _Toc54086295 \h </w:instrText>
        </w:r>
        <w:r w:rsidR="00501FDB">
          <w:rPr>
            <w:noProof/>
            <w:webHidden/>
          </w:rPr>
        </w:r>
        <w:r w:rsidR="00501FDB">
          <w:rPr>
            <w:noProof/>
            <w:webHidden/>
          </w:rPr>
          <w:fldChar w:fldCharType="separate"/>
        </w:r>
        <w:r w:rsidR="00501FDB">
          <w:rPr>
            <w:noProof/>
            <w:webHidden/>
          </w:rPr>
          <w:t>49</w:t>
        </w:r>
        <w:r w:rsidR="00501FDB">
          <w:rPr>
            <w:noProof/>
            <w:webHidden/>
          </w:rPr>
          <w:fldChar w:fldCharType="end"/>
        </w:r>
      </w:hyperlink>
    </w:p>
    <w:p w14:paraId="2F395798" w14:textId="1B2916B9" w:rsidR="00501FDB" w:rsidRDefault="00C93D98">
      <w:pPr>
        <w:pStyle w:val="Tabladeilustraciones"/>
        <w:tabs>
          <w:tab w:val="right" w:leader="dot" w:pos="9350"/>
        </w:tabs>
        <w:rPr>
          <w:rFonts w:asciiTheme="minorHAnsi" w:eastAsiaTheme="minorEastAsia" w:hAnsiTheme="minorHAnsi"/>
          <w:noProof/>
          <w:lang w:eastAsia="es-CO"/>
        </w:rPr>
      </w:pPr>
      <w:hyperlink w:anchor="_Toc54086296" w:history="1">
        <w:r w:rsidR="00501FDB" w:rsidRPr="00236AF6">
          <w:rPr>
            <w:rStyle w:val="Hipervnculo"/>
            <w:noProof/>
          </w:rPr>
          <w:t>Ilustración 6 Modelo entidad relación de la base de datos del proyecto</w:t>
        </w:r>
        <w:r w:rsidR="00501FDB">
          <w:rPr>
            <w:noProof/>
            <w:webHidden/>
          </w:rPr>
          <w:tab/>
        </w:r>
        <w:r w:rsidR="00501FDB">
          <w:rPr>
            <w:noProof/>
            <w:webHidden/>
          </w:rPr>
          <w:fldChar w:fldCharType="begin"/>
        </w:r>
        <w:r w:rsidR="00501FDB">
          <w:rPr>
            <w:noProof/>
            <w:webHidden/>
          </w:rPr>
          <w:instrText xml:space="preserve"> PAGEREF _Toc54086296 \h </w:instrText>
        </w:r>
        <w:r w:rsidR="00501FDB">
          <w:rPr>
            <w:noProof/>
            <w:webHidden/>
          </w:rPr>
        </w:r>
        <w:r w:rsidR="00501FDB">
          <w:rPr>
            <w:noProof/>
            <w:webHidden/>
          </w:rPr>
          <w:fldChar w:fldCharType="separate"/>
        </w:r>
        <w:r w:rsidR="00501FDB">
          <w:rPr>
            <w:noProof/>
            <w:webHidden/>
          </w:rPr>
          <w:t>50</w:t>
        </w:r>
        <w:r w:rsidR="00501FDB">
          <w:rPr>
            <w:noProof/>
            <w:webHidden/>
          </w:rPr>
          <w:fldChar w:fldCharType="end"/>
        </w:r>
      </w:hyperlink>
    </w:p>
    <w:p w14:paraId="45E21EFC" w14:textId="03BD5B2A" w:rsidR="00501FDB" w:rsidRDefault="00C93D98">
      <w:pPr>
        <w:pStyle w:val="Tabladeilustraciones"/>
        <w:tabs>
          <w:tab w:val="right" w:leader="dot" w:pos="9350"/>
        </w:tabs>
        <w:rPr>
          <w:rFonts w:asciiTheme="minorHAnsi" w:eastAsiaTheme="minorEastAsia" w:hAnsiTheme="minorHAnsi"/>
          <w:noProof/>
          <w:lang w:eastAsia="es-CO"/>
        </w:rPr>
      </w:pPr>
      <w:hyperlink w:anchor="_Toc54086297" w:history="1">
        <w:r w:rsidR="00501FDB" w:rsidRPr="00236AF6">
          <w:rPr>
            <w:rStyle w:val="Hipervnculo"/>
            <w:noProof/>
          </w:rPr>
          <w:t>Ilustración 7 Diagrama de modulos del proyecto de APPAUSA.</w:t>
        </w:r>
        <w:r w:rsidR="00501FDB">
          <w:rPr>
            <w:noProof/>
            <w:webHidden/>
          </w:rPr>
          <w:tab/>
        </w:r>
        <w:r w:rsidR="00501FDB">
          <w:rPr>
            <w:noProof/>
            <w:webHidden/>
          </w:rPr>
          <w:fldChar w:fldCharType="begin"/>
        </w:r>
        <w:r w:rsidR="00501FDB">
          <w:rPr>
            <w:noProof/>
            <w:webHidden/>
          </w:rPr>
          <w:instrText xml:space="preserve"> PAGEREF _Toc54086297 \h </w:instrText>
        </w:r>
        <w:r w:rsidR="00501FDB">
          <w:rPr>
            <w:noProof/>
            <w:webHidden/>
          </w:rPr>
        </w:r>
        <w:r w:rsidR="00501FDB">
          <w:rPr>
            <w:noProof/>
            <w:webHidden/>
          </w:rPr>
          <w:fldChar w:fldCharType="separate"/>
        </w:r>
        <w:r w:rsidR="00501FDB">
          <w:rPr>
            <w:noProof/>
            <w:webHidden/>
          </w:rPr>
          <w:t>78</w:t>
        </w:r>
        <w:r w:rsidR="00501FDB">
          <w:rPr>
            <w:noProof/>
            <w:webHidden/>
          </w:rPr>
          <w:fldChar w:fldCharType="end"/>
        </w:r>
      </w:hyperlink>
    </w:p>
    <w:p w14:paraId="32635063" w14:textId="0ECB8F4E" w:rsidR="00546603" w:rsidRPr="00546603" w:rsidRDefault="00546603" w:rsidP="00546603">
      <w:r>
        <w:fldChar w:fldCharType="end"/>
      </w:r>
    </w:p>
    <w:sectPr w:rsidR="00546603" w:rsidRPr="00546603" w:rsidSect="008E0C9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8D0779" w14:textId="77777777" w:rsidR="00C93D98" w:rsidRDefault="00C93D98" w:rsidP="00476702">
      <w:pPr>
        <w:spacing w:after="0" w:line="240" w:lineRule="auto"/>
      </w:pPr>
      <w:r>
        <w:separator/>
      </w:r>
    </w:p>
  </w:endnote>
  <w:endnote w:type="continuationSeparator" w:id="0">
    <w:p w14:paraId="7F0763A0" w14:textId="77777777" w:rsidR="00C93D98" w:rsidRDefault="00C93D98" w:rsidP="00476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D84464" w14:textId="77777777" w:rsidR="00C93D98" w:rsidRDefault="00C93D98" w:rsidP="00476702">
      <w:pPr>
        <w:spacing w:after="0" w:line="240" w:lineRule="auto"/>
      </w:pPr>
      <w:r>
        <w:separator/>
      </w:r>
    </w:p>
  </w:footnote>
  <w:footnote w:type="continuationSeparator" w:id="0">
    <w:p w14:paraId="2F5D632B" w14:textId="77777777" w:rsidR="00C93D98" w:rsidRDefault="00C93D98" w:rsidP="00476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4441"/>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28C6310"/>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782657"/>
    <w:multiLevelType w:val="hybridMultilevel"/>
    <w:tmpl w:val="2214E1F4"/>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 w15:restartNumberingAfterBreak="0">
    <w:nsid w:val="166C714F"/>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5" w15:restartNumberingAfterBreak="0">
    <w:nsid w:val="1A8D50DC"/>
    <w:multiLevelType w:val="hybridMultilevel"/>
    <w:tmpl w:val="DF1A64C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19403E"/>
    <w:multiLevelType w:val="multilevel"/>
    <w:tmpl w:val="A50EB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C761E"/>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E2503"/>
    <w:multiLevelType w:val="hybridMultilevel"/>
    <w:tmpl w:val="19AA0E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39F315D"/>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1"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DC16AD"/>
    <w:multiLevelType w:val="hybridMultilevel"/>
    <w:tmpl w:val="3B2EC1EA"/>
    <w:lvl w:ilvl="0" w:tplc="B5BEDBD6">
      <w:start w:val="1"/>
      <w:numFmt w:val="bullet"/>
      <w:lvlText w:val=""/>
      <w:lvlJc w:val="left"/>
      <w:pPr>
        <w:tabs>
          <w:tab w:val="num" w:pos="720"/>
        </w:tabs>
        <w:ind w:left="720" w:hanging="360"/>
      </w:pPr>
      <w:rPr>
        <w:rFonts w:ascii="Wingdings 2" w:hAnsi="Wingdings 2" w:hint="default"/>
      </w:rPr>
    </w:lvl>
    <w:lvl w:ilvl="1" w:tplc="1B1A1332" w:tentative="1">
      <w:start w:val="1"/>
      <w:numFmt w:val="bullet"/>
      <w:lvlText w:val=""/>
      <w:lvlJc w:val="left"/>
      <w:pPr>
        <w:tabs>
          <w:tab w:val="num" w:pos="1440"/>
        </w:tabs>
        <w:ind w:left="1440" w:hanging="360"/>
      </w:pPr>
      <w:rPr>
        <w:rFonts w:ascii="Wingdings 2" w:hAnsi="Wingdings 2" w:hint="default"/>
      </w:rPr>
    </w:lvl>
    <w:lvl w:ilvl="2" w:tplc="EBFEEDBA" w:tentative="1">
      <w:start w:val="1"/>
      <w:numFmt w:val="bullet"/>
      <w:lvlText w:val=""/>
      <w:lvlJc w:val="left"/>
      <w:pPr>
        <w:tabs>
          <w:tab w:val="num" w:pos="2160"/>
        </w:tabs>
        <w:ind w:left="2160" w:hanging="360"/>
      </w:pPr>
      <w:rPr>
        <w:rFonts w:ascii="Wingdings 2" w:hAnsi="Wingdings 2" w:hint="default"/>
      </w:rPr>
    </w:lvl>
    <w:lvl w:ilvl="3" w:tplc="9A1EF3FA" w:tentative="1">
      <w:start w:val="1"/>
      <w:numFmt w:val="bullet"/>
      <w:lvlText w:val=""/>
      <w:lvlJc w:val="left"/>
      <w:pPr>
        <w:tabs>
          <w:tab w:val="num" w:pos="2880"/>
        </w:tabs>
        <w:ind w:left="2880" w:hanging="360"/>
      </w:pPr>
      <w:rPr>
        <w:rFonts w:ascii="Wingdings 2" w:hAnsi="Wingdings 2" w:hint="default"/>
      </w:rPr>
    </w:lvl>
    <w:lvl w:ilvl="4" w:tplc="4202BFE6" w:tentative="1">
      <w:start w:val="1"/>
      <w:numFmt w:val="bullet"/>
      <w:lvlText w:val=""/>
      <w:lvlJc w:val="left"/>
      <w:pPr>
        <w:tabs>
          <w:tab w:val="num" w:pos="3600"/>
        </w:tabs>
        <w:ind w:left="3600" w:hanging="360"/>
      </w:pPr>
      <w:rPr>
        <w:rFonts w:ascii="Wingdings 2" w:hAnsi="Wingdings 2" w:hint="default"/>
      </w:rPr>
    </w:lvl>
    <w:lvl w:ilvl="5" w:tplc="8FAE8F96" w:tentative="1">
      <w:start w:val="1"/>
      <w:numFmt w:val="bullet"/>
      <w:lvlText w:val=""/>
      <w:lvlJc w:val="left"/>
      <w:pPr>
        <w:tabs>
          <w:tab w:val="num" w:pos="4320"/>
        </w:tabs>
        <w:ind w:left="4320" w:hanging="360"/>
      </w:pPr>
      <w:rPr>
        <w:rFonts w:ascii="Wingdings 2" w:hAnsi="Wingdings 2" w:hint="default"/>
      </w:rPr>
    </w:lvl>
    <w:lvl w:ilvl="6" w:tplc="0F824E9C" w:tentative="1">
      <w:start w:val="1"/>
      <w:numFmt w:val="bullet"/>
      <w:lvlText w:val=""/>
      <w:lvlJc w:val="left"/>
      <w:pPr>
        <w:tabs>
          <w:tab w:val="num" w:pos="5040"/>
        </w:tabs>
        <w:ind w:left="5040" w:hanging="360"/>
      </w:pPr>
      <w:rPr>
        <w:rFonts w:ascii="Wingdings 2" w:hAnsi="Wingdings 2" w:hint="default"/>
      </w:rPr>
    </w:lvl>
    <w:lvl w:ilvl="7" w:tplc="2F02BEF6" w:tentative="1">
      <w:start w:val="1"/>
      <w:numFmt w:val="bullet"/>
      <w:lvlText w:val=""/>
      <w:lvlJc w:val="left"/>
      <w:pPr>
        <w:tabs>
          <w:tab w:val="num" w:pos="5760"/>
        </w:tabs>
        <w:ind w:left="5760" w:hanging="360"/>
      </w:pPr>
      <w:rPr>
        <w:rFonts w:ascii="Wingdings 2" w:hAnsi="Wingdings 2" w:hint="default"/>
      </w:rPr>
    </w:lvl>
    <w:lvl w:ilvl="8" w:tplc="58B22D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B4C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731B68"/>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6" w15:restartNumberingAfterBreak="0">
    <w:nsid w:val="3E6A3017"/>
    <w:multiLevelType w:val="hybridMultilevel"/>
    <w:tmpl w:val="6230667A"/>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cs="Wingdings" w:hint="default"/>
      </w:rPr>
    </w:lvl>
    <w:lvl w:ilvl="3" w:tplc="240A0001" w:tentative="1">
      <w:start w:val="1"/>
      <w:numFmt w:val="bullet"/>
      <w:lvlText w:val=""/>
      <w:lvlJc w:val="left"/>
      <w:pPr>
        <w:ind w:left="2945" w:hanging="360"/>
      </w:pPr>
      <w:rPr>
        <w:rFonts w:ascii="Symbol" w:hAnsi="Symbol" w:cs="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cs="Wingdings" w:hint="default"/>
      </w:rPr>
    </w:lvl>
    <w:lvl w:ilvl="6" w:tplc="240A0001" w:tentative="1">
      <w:start w:val="1"/>
      <w:numFmt w:val="bullet"/>
      <w:lvlText w:val=""/>
      <w:lvlJc w:val="left"/>
      <w:pPr>
        <w:ind w:left="5105" w:hanging="360"/>
      </w:pPr>
      <w:rPr>
        <w:rFonts w:ascii="Symbol" w:hAnsi="Symbol" w:cs="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cs="Wingdings" w:hint="default"/>
      </w:rPr>
    </w:lvl>
  </w:abstractNum>
  <w:abstractNum w:abstractNumId="17" w15:restartNumberingAfterBreak="0">
    <w:nsid w:val="48B800C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295D0A"/>
    <w:multiLevelType w:val="hybridMultilevel"/>
    <w:tmpl w:val="21062E52"/>
    <w:lvl w:ilvl="0" w:tplc="653E837E">
      <w:start w:val="1"/>
      <w:numFmt w:val="bullet"/>
      <w:lvlText w:val=""/>
      <w:lvlJc w:val="left"/>
      <w:pPr>
        <w:tabs>
          <w:tab w:val="num" w:pos="1203"/>
        </w:tabs>
        <w:ind w:left="1203" w:hanging="360"/>
      </w:pPr>
      <w:rPr>
        <w:rFonts w:ascii="Wingdings 2" w:hAnsi="Wingdings 2" w:hint="default"/>
      </w:rPr>
    </w:lvl>
    <w:lvl w:ilvl="1" w:tplc="0FD0DC80" w:tentative="1">
      <w:start w:val="1"/>
      <w:numFmt w:val="bullet"/>
      <w:lvlText w:val=""/>
      <w:lvlJc w:val="left"/>
      <w:pPr>
        <w:tabs>
          <w:tab w:val="num" w:pos="1923"/>
        </w:tabs>
        <w:ind w:left="1923" w:hanging="360"/>
      </w:pPr>
      <w:rPr>
        <w:rFonts w:ascii="Wingdings 2" w:hAnsi="Wingdings 2" w:hint="default"/>
      </w:rPr>
    </w:lvl>
    <w:lvl w:ilvl="2" w:tplc="D9A8A9C6" w:tentative="1">
      <w:start w:val="1"/>
      <w:numFmt w:val="bullet"/>
      <w:lvlText w:val=""/>
      <w:lvlJc w:val="left"/>
      <w:pPr>
        <w:tabs>
          <w:tab w:val="num" w:pos="2643"/>
        </w:tabs>
        <w:ind w:left="2643" w:hanging="360"/>
      </w:pPr>
      <w:rPr>
        <w:rFonts w:ascii="Wingdings 2" w:hAnsi="Wingdings 2" w:hint="default"/>
      </w:rPr>
    </w:lvl>
    <w:lvl w:ilvl="3" w:tplc="A0DA4F24" w:tentative="1">
      <w:start w:val="1"/>
      <w:numFmt w:val="bullet"/>
      <w:lvlText w:val=""/>
      <w:lvlJc w:val="left"/>
      <w:pPr>
        <w:tabs>
          <w:tab w:val="num" w:pos="3363"/>
        </w:tabs>
        <w:ind w:left="3363" w:hanging="360"/>
      </w:pPr>
      <w:rPr>
        <w:rFonts w:ascii="Wingdings 2" w:hAnsi="Wingdings 2" w:hint="default"/>
      </w:rPr>
    </w:lvl>
    <w:lvl w:ilvl="4" w:tplc="6888B22E" w:tentative="1">
      <w:start w:val="1"/>
      <w:numFmt w:val="bullet"/>
      <w:lvlText w:val=""/>
      <w:lvlJc w:val="left"/>
      <w:pPr>
        <w:tabs>
          <w:tab w:val="num" w:pos="4083"/>
        </w:tabs>
        <w:ind w:left="4083" w:hanging="360"/>
      </w:pPr>
      <w:rPr>
        <w:rFonts w:ascii="Wingdings 2" w:hAnsi="Wingdings 2" w:hint="default"/>
      </w:rPr>
    </w:lvl>
    <w:lvl w:ilvl="5" w:tplc="0F4C12D6" w:tentative="1">
      <w:start w:val="1"/>
      <w:numFmt w:val="bullet"/>
      <w:lvlText w:val=""/>
      <w:lvlJc w:val="left"/>
      <w:pPr>
        <w:tabs>
          <w:tab w:val="num" w:pos="4803"/>
        </w:tabs>
        <w:ind w:left="4803" w:hanging="360"/>
      </w:pPr>
      <w:rPr>
        <w:rFonts w:ascii="Wingdings 2" w:hAnsi="Wingdings 2" w:hint="default"/>
      </w:rPr>
    </w:lvl>
    <w:lvl w:ilvl="6" w:tplc="FEC46528" w:tentative="1">
      <w:start w:val="1"/>
      <w:numFmt w:val="bullet"/>
      <w:lvlText w:val=""/>
      <w:lvlJc w:val="left"/>
      <w:pPr>
        <w:tabs>
          <w:tab w:val="num" w:pos="5523"/>
        </w:tabs>
        <w:ind w:left="5523" w:hanging="360"/>
      </w:pPr>
      <w:rPr>
        <w:rFonts w:ascii="Wingdings 2" w:hAnsi="Wingdings 2" w:hint="default"/>
      </w:rPr>
    </w:lvl>
    <w:lvl w:ilvl="7" w:tplc="0EF65922" w:tentative="1">
      <w:start w:val="1"/>
      <w:numFmt w:val="bullet"/>
      <w:lvlText w:val=""/>
      <w:lvlJc w:val="left"/>
      <w:pPr>
        <w:tabs>
          <w:tab w:val="num" w:pos="6243"/>
        </w:tabs>
        <w:ind w:left="6243" w:hanging="360"/>
      </w:pPr>
      <w:rPr>
        <w:rFonts w:ascii="Wingdings 2" w:hAnsi="Wingdings 2" w:hint="default"/>
      </w:rPr>
    </w:lvl>
    <w:lvl w:ilvl="8" w:tplc="F21CAC1A" w:tentative="1">
      <w:start w:val="1"/>
      <w:numFmt w:val="bullet"/>
      <w:lvlText w:val=""/>
      <w:lvlJc w:val="left"/>
      <w:pPr>
        <w:tabs>
          <w:tab w:val="num" w:pos="6963"/>
        </w:tabs>
        <w:ind w:left="6963" w:hanging="360"/>
      </w:pPr>
      <w:rPr>
        <w:rFonts w:ascii="Wingdings 2" w:hAnsi="Wingdings 2" w:hint="default"/>
      </w:rPr>
    </w:lvl>
  </w:abstractNum>
  <w:abstractNum w:abstractNumId="19" w15:restartNumberingAfterBreak="0">
    <w:nsid w:val="52F00973"/>
    <w:multiLevelType w:val="hybridMultilevel"/>
    <w:tmpl w:val="56C8A5BE"/>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0"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5B42DEE"/>
    <w:multiLevelType w:val="hybridMultilevel"/>
    <w:tmpl w:val="09C2A7D8"/>
    <w:lvl w:ilvl="0" w:tplc="240A0015">
      <w:start w:val="1"/>
      <w:numFmt w:val="upp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D4C769F"/>
    <w:multiLevelType w:val="multilevel"/>
    <w:tmpl w:val="1992745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AF4C6B"/>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5" w15:restartNumberingAfterBreak="0">
    <w:nsid w:val="62C6074D"/>
    <w:multiLevelType w:val="hybridMultilevel"/>
    <w:tmpl w:val="7744EAC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6" w15:restartNumberingAfterBreak="0">
    <w:nsid w:val="6D2E4C03"/>
    <w:multiLevelType w:val="hybridMultilevel"/>
    <w:tmpl w:val="C0CE264E"/>
    <w:lvl w:ilvl="0" w:tplc="F864D6D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390A2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13E2E36"/>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7526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EE51E0"/>
    <w:multiLevelType w:val="multilevel"/>
    <w:tmpl w:val="240A001D"/>
    <w:lvl w:ilvl="0">
      <w:start w:val="1"/>
      <w:numFmt w:val="decimal"/>
      <w:lvlText w:val="%1)"/>
      <w:lvlJc w:val="left"/>
      <w:pPr>
        <w:ind w:left="1428" w:hanging="360"/>
      </w:pPr>
      <w:rPr>
        <w:rFonts w:hint="default"/>
      </w:rPr>
    </w:lvl>
    <w:lvl w:ilvl="1">
      <w:start w:val="1"/>
      <w:numFmt w:val="lowerLetter"/>
      <w:lvlText w:val="%2)"/>
      <w:lvlJc w:val="left"/>
      <w:pPr>
        <w:ind w:left="1788" w:hanging="360"/>
      </w:pPr>
      <w:rPr>
        <w:rFonts w:hint="default"/>
      </w:rPr>
    </w:lvl>
    <w:lvl w:ilvl="2">
      <w:start w:val="1"/>
      <w:numFmt w:val="lowerRoman"/>
      <w:lvlText w:val="%3)"/>
      <w:lvlJc w:val="left"/>
      <w:pPr>
        <w:ind w:left="2148" w:hanging="360"/>
      </w:pPr>
      <w:rPr>
        <w:rFonts w:hint="default"/>
      </w:rPr>
    </w:lvl>
    <w:lvl w:ilvl="3">
      <w:start w:val="1"/>
      <w:numFmt w:val="decimal"/>
      <w:lvlText w:val="(%4)"/>
      <w:lvlJc w:val="left"/>
      <w:pPr>
        <w:ind w:left="2508" w:hanging="360"/>
      </w:pPr>
      <w:rPr>
        <w:rFonts w:hint="default"/>
      </w:rPr>
    </w:lvl>
    <w:lvl w:ilvl="4">
      <w:start w:val="1"/>
      <w:numFmt w:val="lowerLetter"/>
      <w:lvlText w:val="(%5)"/>
      <w:lvlJc w:val="left"/>
      <w:pPr>
        <w:ind w:left="2868" w:hanging="360"/>
      </w:pPr>
      <w:rPr>
        <w:rFonts w:hint="default"/>
      </w:rPr>
    </w:lvl>
    <w:lvl w:ilvl="5">
      <w:start w:val="1"/>
      <w:numFmt w:val="lowerRoman"/>
      <w:lvlText w:val="(%6)"/>
      <w:lvlJc w:val="left"/>
      <w:pPr>
        <w:ind w:left="3228" w:hanging="360"/>
      </w:pPr>
      <w:rPr>
        <w:rFonts w:hint="default"/>
      </w:rPr>
    </w:lvl>
    <w:lvl w:ilvl="6">
      <w:start w:val="1"/>
      <w:numFmt w:val="decimal"/>
      <w:lvlText w:val="%7."/>
      <w:lvlJc w:val="left"/>
      <w:pPr>
        <w:ind w:left="3588" w:hanging="360"/>
      </w:pPr>
      <w:rPr>
        <w:rFonts w:hint="default"/>
      </w:rPr>
    </w:lvl>
    <w:lvl w:ilvl="7">
      <w:start w:val="1"/>
      <w:numFmt w:val="lowerLetter"/>
      <w:lvlText w:val="%8."/>
      <w:lvlJc w:val="left"/>
      <w:pPr>
        <w:ind w:left="3948" w:hanging="360"/>
      </w:pPr>
      <w:rPr>
        <w:rFonts w:hint="default"/>
      </w:rPr>
    </w:lvl>
    <w:lvl w:ilvl="8">
      <w:start w:val="1"/>
      <w:numFmt w:val="lowerRoman"/>
      <w:lvlText w:val="%9."/>
      <w:lvlJc w:val="left"/>
      <w:pPr>
        <w:ind w:left="4308" w:hanging="360"/>
      </w:pPr>
      <w:rPr>
        <w:rFonts w:hint="default"/>
      </w:rPr>
    </w:lvl>
  </w:abstractNum>
  <w:num w:numId="1">
    <w:abstractNumId w:val="6"/>
  </w:num>
  <w:num w:numId="2">
    <w:abstractNumId w:val="25"/>
  </w:num>
  <w:num w:numId="3">
    <w:abstractNumId w:val="11"/>
  </w:num>
  <w:num w:numId="4">
    <w:abstractNumId w:val="24"/>
  </w:num>
  <w:num w:numId="5">
    <w:abstractNumId w:val="3"/>
  </w:num>
  <w:num w:numId="6">
    <w:abstractNumId w:val="19"/>
  </w:num>
  <w:num w:numId="7">
    <w:abstractNumId w:val="2"/>
  </w:num>
  <w:num w:numId="8">
    <w:abstractNumId w:val="13"/>
  </w:num>
  <w:num w:numId="9">
    <w:abstractNumId w:val="8"/>
  </w:num>
  <w:num w:numId="10">
    <w:abstractNumId w:val="9"/>
  </w:num>
  <w:num w:numId="11">
    <w:abstractNumId w:val="18"/>
  </w:num>
  <w:num w:numId="12">
    <w:abstractNumId w:val="26"/>
  </w:num>
  <w:num w:numId="13">
    <w:abstractNumId w:val="22"/>
  </w:num>
  <w:num w:numId="14">
    <w:abstractNumId w:val="30"/>
  </w:num>
  <w:num w:numId="15">
    <w:abstractNumId w:val="1"/>
  </w:num>
  <w:num w:numId="16">
    <w:abstractNumId w:val="7"/>
  </w:num>
  <w:num w:numId="17">
    <w:abstractNumId w:val="15"/>
  </w:num>
  <w:num w:numId="18">
    <w:abstractNumId w:val="4"/>
  </w:num>
  <w:num w:numId="19">
    <w:abstractNumId w:val="10"/>
  </w:num>
  <w:num w:numId="20">
    <w:abstractNumId w:val="29"/>
  </w:num>
  <w:num w:numId="21">
    <w:abstractNumId w:val="0"/>
  </w:num>
  <w:num w:numId="22">
    <w:abstractNumId w:val="17"/>
  </w:num>
  <w:num w:numId="23">
    <w:abstractNumId w:val="14"/>
  </w:num>
  <w:num w:numId="24">
    <w:abstractNumId w:val="21"/>
  </w:num>
  <w:num w:numId="25">
    <w:abstractNumId w:val="5"/>
  </w:num>
  <w:num w:numId="26">
    <w:abstractNumId w:val="23"/>
  </w:num>
  <w:num w:numId="27">
    <w:abstractNumId w:val="27"/>
  </w:num>
  <w:num w:numId="28">
    <w:abstractNumId w:val="28"/>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4096" w:nlCheck="1" w:checkStyle="0"/>
  <w:activeWritingStyle w:appName="MSWord" w:lang="es-ES" w:vendorID="64" w:dllVersion="4096" w:nlCheck="1" w:checkStyle="0"/>
  <w:activeWritingStyle w:appName="MSWord" w:lang="en-US"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ED9"/>
    <w:rsid w:val="000140D6"/>
    <w:rsid w:val="0001703D"/>
    <w:rsid w:val="00022612"/>
    <w:rsid w:val="00026744"/>
    <w:rsid w:val="00030E52"/>
    <w:rsid w:val="00045345"/>
    <w:rsid w:val="0006001C"/>
    <w:rsid w:val="0006522A"/>
    <w:rsid w:val="00071952"/>
    <w:rsid w:val="00081A08"/>
    <w:rsid w:val="00082E91"/>
    <w:rsid w:val="00083E0A"/>
    <w:rsid w:val="000902FE"/>
    <w:rsid w:val="00094A1B"/>
    <w:rsid w:val="0009643D"/>
    <w:rsid w:val="000A6977"/>
    <w:rsid w:val="000B2F28"/>
    <w:rsid w:val="000C0E2B"/>
    <w:rsid w:val="000C73EA"/>
    <w:rsid w:val="000D29F3"/>
    <w:rsid w:val="000F25ED"/>
    <w:rsid w:val="000F46E3"/>
    <w:rsid w:val="00105063"/>
    <w:rsid w:val="0011369E"/>
    <w:rsid w:val="00126C81"/>
    <w:rsid w:val="00131B9E"/>
    <w:rsid w:val="00154B26"/>
    <w:rsid w:val="00174023"/>
    <w:rsid w:val="00192943"/>
    <w:rsid w:val="001A36BD"/>
    <w:rsid w:val="001A7AB8"/>
    <w:rsid w:val="001B518A"/>
    <w:rsid w:val="001C1A35"/>
    <w:rsid w:val="001C4D26"/>
    <w:rsid w:val="001D23D2"/>
    <w:rsid w:val="001E065E"/>
    <w:rsid w:val="001E100F"/>
    <w:rsid w:val="002054C1"/>
    <w:rsid w:val="00210C04"/>
    <w:rsid w:val="00214939"/>
    <w:rsid w:val="002157F3"/>
    <w:rsid w:val="00217495"/>
    <w:rsid w:val="0023336A"/>
    <w:rsid w:val="00246F04"/>
    <w:rsid w:val="0025456B"/>
    <w:rsid w:val="00273400"/>
    <w:rsid w:val="002743EE"/>
    <w:rsid w:val="002763D1"/>
    <w:rsid w:val="0028163F"/>
    <w:rsid w:val="00290155"/>
    <w:rsid w:val="00291B78"/>
    <w:rsid w:val="002941D2"/>
    <w:rsid w:val="002E1481"/>
    <w:rsid w:val="002E6164"/>
    <w:rsid w:val="002E6AE7"/>
    <w:rsid w:val="002F52C3"/>
    <w:rsid w:val="00313EE0"/>
    <w:rsid w:val="00315857"/>
    <w:rsid w:val="0031716B"/>
    <w:rsid w:val="0031799B"/>
    <w:rsid w:val="00324766"/>
    <w:rsid w:val="003252C6"/>
    <w:rsid w:val="003462BC"/>
    <w:rsid w:val="00346DDA"/>
    <w:rsid w:val="003509D1"/>
    <w:rsid w:val="00362A25"/>
    <w:rsid w:val="00363F24"/>
    <w:rsid w:val="003943C6"/>
    <w:rsid w:val="003979CC"/>
    <w:rsid w:val="003A25EA"/>
    <w:rsid w:val="003A3DDD"/>
    <w:rsid w:val="003B1C7A"/>
    <w:rsid w:val="003B460E"/>
    <w:rsid w:val="003C3A60"/>
    <w:rsid w:val="003C5D73"/>
    <w:rsid w:val="003D3B8E"/>
    <w:rsid w:val="003E5938"/>
    <w:rsid w:val="003F0DF5"/>
    <w:rsid w:val="003F61AD"/>
    <w:rsid w:val="003F73E4"/>
    <w:rsid w:val="0040680F"/>
    <w:rsid w:val="00410333"/>
    <w:rsid w:val="004204FF"/>
    <w:rsid w:val="00423336"/>
    <w:rsid w:val="00424738"/>
    <w:rsid w:val="00426A82"/>
    <w:rsid w:val="00427328"/>
    <w:rsid w:val="004371FB"/>
    <w:rsid w:val="00444EFA"/>
    <w:rsid w:val="0044670D"/>
    <w:rsid w:val="004513BC"/>
    <w:rsid w:val="00453CFA"/>
    <w:rsid w:val="00454349"/>
    <w:rsid w:val="0047555E"/>
    <w:rsid w:val="00476702"/>
    <w:rsid w:val="00487DCC"/>
    <w:rsid w:val="004958ED"/>
    <w:rsid w:val="00497EE0"/>
    <w:rsid w:val="004A537D"/>
    <w:rsid w:val="004B013C"/>
    <w:rsid w:val="004D0ED9"/>
    <w:rsid w:val="004D34CD"/>
    <w:rsid w:val="004D59D2"/>
    <w:rsid w:val="004D7E46"/>
    <w:rsid w:val="004E35B3"/>
    <w:rsid w:val="004E68CC"/>
    <w:rsid w:val="00501FDB"/>
    <w:rsid w:val="005147A8"/>
    <w:rsid w:val="00514969"/>
    <w:rsid w:val="00521ABB"/>
    <w:rsid w:val="00531C3C"/>
    <w:rsid w:val="00533083"/>
    <w:rsid w:val="0054583F"/>
    <w:rsid w:val="00546603"/>
    <w:rsid w:val="0055468E"/>
    <w:rsid w:val="00555D37"/>
    <w:rsid w:val="0056609E"/>
    <w:rsid w:val="005670B0"/>
    <w:rsid w:val="00573647"/>
    <w:rsid w:val="00575BF8"/>
    <w:rsid w:val="00577537"/>
    <w:rsid w:val="00587121"/>
    <w:rsid w:val="005912C7"/>
    <w:rsid w:val="005B1AE4"/>
    <w:rsid w:val="005D5FFF"/>
    <w:rsid w:val="006116E8"/>
    <w:rsid w:val="00613533"/>
    <w:rsid w:val="006163CC"/>
    <w:rsid w:val="00642624"/>
    <w:rsid w:val="006563FD"/>
    <w:rsid w:val="006A5AA7"/>
    <w:rsid w:val="006A5F8F"/>
    <w:rsid w:val="006A6EEA"/>
    <w:rsid w:val="006C0B6F"/>
    <w:rsid w:val="006C16F3"/>
    <w:rsid w:val="006C4F0C"/>
    <w:rsid w:val="006D17E7"/>
    <w:rsid w:val="006D266A"/>
    <w:rsid w:val="006E71A7"/>
    <w:rsid w:val="006F32C4"/>
    <w:rsid w:val="007000C7"/>
    <w:rsid w:val="00701328"/>
    <w:rsid w:val="00711424"/>
    <w:rsid w:val="00712B1A"/>
    <w:rsid w:val="0071671E"/>
    <w:rsid w:val="007202A1"/>
    <w:rsid w:val="00725542"/>
    <w:rsid w:val="00744EF4"/>
    <w:rsid w:val="007538FE"/>
    <w:rsid w:val="00754BE9"/>
    <w:rsid w:val="00755B3C"/>
    <w:rsid w:val="007603E2"/>
    <w:rsid w:val="00770E0E"/>
    <w:rsid w:val="00791F95"/>
    <w:rsid w:val="007A588D"/>
    <w:rsid w:val="007B01EA"/>
    <w:rsid w:val="007C6CC6"/>
    <w:rsid w:val="007C7AD7"/>
    <w:rsid w:val="007F1DFC"/>
    <w:rsid w:val="007F2A3C"/>
    <w:rsid w:val="0080756C"/>
    <w:rsid w:val="008200B0"/>
    <w:rsid w:val="00824C62"/>
    <w:rsid w:val="00833E74"/>
    <w:rsid w:val="00881BC0"/>
    <w:rsid w:val="0088278D"/>
    <w:rsid w:val="00884672"/>
    <w:rsid w:val="00887FA5"/>
    <w:rsid w:val="008B08D1"/>
    <w:rsid w:val="008C3B3B"/>
    <w:rsid w:val="008C46B2"/>
    <w:rsid w:val="008D17FE"/>
    <w:rsid w:val="008D24E6"/>
    <w:rsid w:val="008E0C9D"/>
    <w:rsid w:val="008E42E1"/>
    <w:rsid w:val="008E71B5"/>
    <w:rsid w:val="008F1CD3"/>
    <w:rsid w:val="008F25A9"/>
    <w:rsid w:val="008F2679"/>
    <w:rsid w:val="00903EBA"/>
    <w:rsid w:val="00922BF8"/>
    <w:rsid w:val="009539F1"/>
    <w:rsid w:val="00955792"/>
    <w:rsid w:val="00961476"/>
    <w:rsid w:val="009648C7"/>
    <w:rsid w:val="009679B4"/>
    <w:rsid w:val="0098462B"/>
    <w:rsid w:val="00992E76"/>
    <w:rsid w:val="009B6F7E"/>
    <w:rsid w:val="009C61FD"/>
    <w:rsid w:val="009D527E"/>
    <w:rsid w:val="009E2074"/>
    <w:rsid w:val="009E65E4"/>
    <w:rsid w:val="009F4C6D"/>
    <w:rsid w:val="00A07EC8"/>
    <w:rsid w:val="00A13B36"/>
    <w:rsid w:val="00A32AE1"/>
    <w:rsid w:val="00A33ABB"/>
    <w:rsid w:val="00A6365A"/>
    <w:rsid w:val="00A70F8D"/>
    <w:rsid w:val="00A810AA"/>
    <w:rsid w:val="00A83CDE"/>
    <w:rsid w:val="00A84A82"/>
    <w:rsid w:val="00A87D7C"/>
    <w:rsid w:val="00AA36DC"/>
    <w:rsid w:val="00AA65B3"/>
    <w:rsid w:val="00AB332A"/>
    <w:rsid w:val="00AB6BB7"/>
    <w:rsid w:val="00AC2EC9"/>
    <w:rsid w:val="00AC573B"/>
    <w:rsid w:val="00AC795B"/>
    <w:rsid w:val="00AD1EFA"/>
    <w:rsid w:val="00AD6CEA"/>
    <w:rsid w:val="00AD7A72"/>
    <w:rsid w:val="00AF2C25"/>
    <w:rsid w:val="00AF5C41"/>
    <w:rsid w:val="00AF76E4"/>
    <w:rsid w:val="00B04FFF"/>
    <w:rsid w:val="00B0685A"/>
    <w:rsid w:val="00B16F68"/>
    <w:rsid w:val="00B176D7"/>
    <w:rsid w:val="00B435C8"/>
    <w:rsid w:val="00B63643"/>
    <w:rsid w:val="00B71851"/>
    <w:rsid w:val="00B71C9A"/>
    <w:rsid w:val="00B753EC"/>
    <w:rsid w:val="00B77BD4"/>
    <w:rsid w:val="00B902EB"/>
    <w:rsid w:val="00B9303A"/>
    <w:rsid w:val="00BA4ABA"/>
    <w:rsid w:val="00BA4B41"/>
    <w:rsid w:val="00BA66EF"/>
    <w:rsid w:val="00BB0C8B"/>
    <w:rsid w:val="00BB2159"/>
    <w:rsid w:val="00BB6BCC"/>
    <w:rsid w:val="00BC4340"/>
    <w:rsid w:val="00BC5919"/>
    <w:rsid w:val="00BD330D"/>
    <w:rsid w:val="00BE1122"/>
    <w:rsid w:val="00BE557E"/>
    <w:rsid w:val="00C15159"/>
    <w:rsid w:val="00C22352"/>
    <w:rsid w:val="00C240B3"/>
    <w:rsid w:val="00C4602B"/>
    <w:rsid w:val="00C65FFC"/>
    <w:rsid w:val="00C70944"/>
    <w:rsid w:val="00C75411"/>
    <w:rsid w:val="00C826FE"/>
    <w:rsid w:val="00C82D99"/>
    <w:rsid w:val="00C91C49"/>
    <w:rsid w:val="00C93D98"/>
    <w:rsid w:val="00C94E93"/>
    <w:rsid w:val="00CA7EB7"/>
    <w:rsid w:val="00CB5F84"/>
    <w:rsid w:val="00CC28B4"/>
    <w:rsid w:val="00CC5A0E"/>
    <w:rsid w:val="00D0394F"/>
    <w:rsid w:val="00D10E34"/>
    <w:rsid w:val="00D255ED"/>
    <w:rsid w:val="00D311FF"/>
    <w:rsid w:val="00D33B85"/>
    <w:rsid w:val="00D46584"/>
    <w:rsid w:val="00D5535D"/>
    <w:rsid w:val="00D61639"/>
    <w:rsid w:val="00D63AC6"/>
    <w:rsid w:val="00D71B70"/>
    <w:rsid w:val="00D83687"/>
    <w:rsid w:val="00D94A94"/>
    <w:rsid w:val="00DB36D7"/>
    <w:rsid w:val="00DB6D86"/>
    <w:rsid w:val="00DB76A6"/>
    <w:rsid w:val="00DC2A5A"/>
    <w:rsid w:val="00DE08D3"/>
    <w:rsid w:val="00DE366B"/>
    <w:rsid w:val="00E0247E"/>
    <w:rsid w:val="00E03410"/>
    <w:rsid w:val="00E03C31"/>
    <w:rsid w:val="00E040F1"/>
    <w:rsid w:val="00E13BEF"/>
    <w:rsid w:val="00E16970"/>
    <w:rsid w:val="00E20133"/>
    <w:rsid w:val="00E20586"/>
    <w:rsid w:val="00E3408A"/>
    <w:rsid w:val="00E42FED"/>
    <w:rsid w:val="00E552EA"/>
    <w:rsid w:val="00E56B36"/>
    <w:rsid w:val="00E660CE"/>
    <w:rsid w:val="00E70341"/>
    <w:rsid w:val="00E823C5"/>
    <w:rsid w:val="00E849B1"/>
    <w:rsid w:val="00EA2478"/>
    <w:rsid w:val="00EA47B2"/>
    <w:rsid w:val="00EA754F"/>
    <w:rsid w:val="00EB1FED"/>
    <w:rsid w:val="00EC208C"/>
    <w:rsid w:val="00EC3365"/>
    <w:rsid w:val="00EC491F"/>
    <w:rsid w:val="00ED00DC"/>
    <w:rsid w:val="00ED13F1"/>
    <w:rsid w:val="00ED5010"/>
    <w:rsid w:val="00EE785A"/>
    <w:rsid w:val="00F05133"/>
    <w:rsid w:val="00F05EE8"/>
    <w:rsid w:val="00F11E97"/>
    <w:rsid w:val="00F15D0E"/>
    <w:rsid w:val="00F44587"/>
    <w:rsid w:val="00F52D09"/>
    <w:rsid w:val="00F5645B"/>
    <w:rsid w:val="00F7045A"/>
    <w:rsid w:val="00F7553F"/>
    <w:rsid w:val="00F777AB"/>
    <w:rsid w:val="00FA3504"/>
    <w:rsid w:val="00FA3BBA"/>
    <w:rsid w:val="00FB3B37"/>
    <w:rsid w:val="00FB3FCD"/>
    <w:rsid w:val="00FC4292"/>
    <w:rsid w:val="00FD25D6"/>
    <w:rsid w:val="00FD3B54"/>
    <w:rsid w:val="00FD68A4"/>
    <w:rsid w:val="00FE03DC"/>
    <w:rsid w:val="00FE447F"/>
    <w:rsid w:val="00FE746B"/>
    <w:rsid w:val="00FF5D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18A38"/>
  <w15:chartTrackingRefBased/>
  <w15:docId w15:val="{AAB561D9-3585-47F0-94EB-A6E17AFB1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02"/>
    <w:pPr>
      <w:jc w:val="both"/>
    </w:pPr>
    <w:rPr>
      <w:rFonts w:ascii="Century Gothic" w:hAnsi="Century Gothic"/>
    </w:rPr>
  </w:style>
  <w:style w:type="paragraph" w:styleId="Ttulo1">
    <w:name w:val="heading 1"/>
    <w:basedOn w:val="Normal"/>
    <w:next w:val="Normal"/>
    <w:link w:val="Ttulo1Car"/>
    <w:uiPriority w:val="9"/>
    <w:qFormat/>
    <w:rsid w:val="00315857"/>
    <w:pPr>
      <w:keepNext/>
      <w:keepLines/>
      <w:spacing w:before="240" w:after="0"/>
      <w:jc w:val="center"/>
      <w:outlineLvl w:val="0"/>
    </w:pPr>
    <w:rPr>
      <w:rFonts w:eastAsiaTheme="majorEastAsia" w:cstheme="majorBidi"/>
      <w:color w:val="C45911" w:themeColor="accent2" w:themeShade="BF"/>
      <w:sz w:val="28"/>
      <w:szCs w:val="32"/>
    </w:rPr>
  </w:style>
  <w:style w:type="paragraph" w:styleId="Ttulo2">
    <w:name w:val="heading 2"/>
    <w:basedOn w:val="Normal"/>
    <w:next w:val="Normal"/>
    <w:link w:val="Ttulo2Car"/>
    <w:uiPriority w:val="9"/>
    <w:unhideWhenUsed/>
    <w:qFormat/>
    <w:rsid w:val="00D71B70"/>
    <w:pPr>
      <w:keepNext/>
      <w:keepLines/>
      <w:spacing w:before="40" w:after="0"/>
      <w:outlineLvl w:val="1"/>
    </w:pPr>
    <w:rPr>
      <w:rFonts w:eastAsiaTheme="majorEastAsia" w:cstheme="majorBidi"/>
      <w:color w:val="F4B083" w:themeColor="accent2" w:themeTint="99"/>
      <w:sz w:val="26"/>
      <w:szCs w:val="26"/>
    </w:rPr>
  </w:style>
  <w:style w:type="paragraph" w:styleId="Ttulo3">
    <w:name w:val="heading 3"/>
    <w:basedOn w:val="Normal"/>
    <w:next w:val="Normal"/>
    <w:link w:val="Ttulo3Car"/>
    <w:uiPriority w:val="9"/>
    <w:unhideWhenUsed/>
    <w:qFormat/>
    <w:rsid w:val="00D71B70"/>
    <w:pPr>
      <w:keepNext/>
      <w:keepLines/>
      <w:spacing w:before="40" w:after="0"/>
      <w:outlineLvl w:val="2"/>
    </w:pPr>
    <w:rPr>
      <w:rFonts w:eastAsiaTheme="majorEastAsia" w:cstheme="majorBidi"/>
      <w:color w:val="C45911" w:themeColor="accent2" w:themeShade="BF"/>
      <w:sz w:val="24"/>
      <w:szCs w:val="24"/>
    </w:rPr>
  </w:style>
  <w:style w:type="paragraph" w:styleId="Ttulo4">
    <w:name w:val="heading 4"/>
    <w:basedOn w:val="Normal"/>
    <w:next w:val="Normal"/>
    <w:link w:val="Ttulo4Car"/>
    <w:uiPriority w:val="9"/>
    <w:unhideWhenUsed/>
    <w:qFormat/>
    <w:rsid w:val="00D71B70"/>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5857"/>
    <w:rPr>
      <w:rFonts w:ascii="Century Gothic" w:eastAsiaTheme="majorEastAsia" w:hAnsi="Century Gothic" w:cstheme="majorBidi"/>
      <w:color w:val="C45911" w:themeColor="accent2" w:themeShade="BF"/>
      <w:sz w:val="28"/>
      <w:szCs w:val="32"/>
    </w:rPr>
  </w:style>
  <w:style w:type="character" w:customStyle="1" w:styleId="Ttulo2Car">
    <w:name w:val="Título 2 Car"/>
    <w:basedOn w:val="Fuentedeprrafopredeter"/>
    <w:link w:val="Ttulo2"/>
    <w:uiPriority w:val="9"/>
    <w:rsid w:val="00D71B70"/>
    <w:rPr>
      <w:rFonts w:ascii="Century Gothic" w:eastAsiaTheme="majorEastAsia" w:hAnsi="Century Gothic" w:cstheme="majorBidi"/>
      <w:color w:val="F4B083" w:themeColor="accent2" w:themeTint="99"/>
      <w:sz w:val="26"/>
      <w:szCs w:val="26"/>
    </w:rPr>
  </w:style>
  <w:style w:type="character" w:customStyle="1" w:styleId="Ttulo3Car">
    <w:name w:val="Título 3 Car"/>
    <w:basedOn w:val="Fuentedeprrafopredeter"/>
    <w:link w:val="Ttulo3"/>
    <w:uiPriority w:val="9"/>
    <w:rsid w:val="00D71B70"/>
    <w:rPr>
      <w:rFonts w:ascii="Century Gothic" w:eastAsiaTheme="majorEastAsia" w:hAnsi="Century Gothic" w:cstheme="majorBidi"/>
      <w:color w:val="C45911" w:themeColor="accent2" w:themeShade="BF"/>
      <w:sz w:val="24"/>
      <w:szCs w:val="24"/>
    </w:rPr>
  </w:style>
  <w:style w:type="character" w:customStyle="1" w:styleId="Ttulo4Car">
    <w:name w:val="Título 4 Car"/>
    <w:basedOn w:val="Fuentedeprrafopredeter"/>
    <w:link w:val="Ttulo4"/>
    <w:uiPriority w:val="9"/>
    <w:rsid w:val="00D71B70"/>
    <w:rPr>
      <w:rFonts w:ascii="Century Gothic" w:eastAsiaTheme="majorEastAsia" w:hAnsi="Century Gothic" w:cstheme="majorBidi"/>
      <w:i/>
      <w:iCs/>
      <w:color w:val="C45911" w:themeColor="accent2" w:themeShade="BF"/>
    </w:rPr>
  </w:style>
  <w:style w:type="paragraph" w:styleId="TtuloTDC">
    <w:name w:val="TOC Heading"/>
    <w:basedOn w:val="Ttulo1"/>
    <w:next w:val="Normal"/>
    <w:uiPriority w:val="39"/>
    <w:unhideWhenUsed/>
    <w:qFormat/>
    <w:rsid w:val="004D0ED9"/>
    <w:pPr>
      <w:outlineLvl w:val="9"/>
    </w:pPr>
    <w:rPr>
      <w:lang w:eastAsia="es-CO"/>
    </w:rPr>
  </w:style>
  <w:style w:type="paragraph" w:styleId="TDC1">
    <w:name w:val="toc 1"/>
    <w:basedOn w:val="Normal"/>
    <w:next w:val="Normal"/>
    <w:autoRedefine/>
    <w:uiPriority w:val="39"/>
    <w:unhideWhenUsed/>
    <w:rsid w:val="004D0ED9"/>
    <w:pPr>
      <w:spacing w:after="100"/>
    </w:pPr>
  </w:style>
  <w:style w:type="paragraph" w:styleId="TDC2">
    <w:name w:val="toc 2"/>
    <w:basedOn w:val="Normal"/>
    <w:next w:val="Normal"/>
    <w:autoRedefine/>
    <w:uiPriority w:val="39"/>
    <w:unhideWhenUsed/>
    <w:rsid w:val="004D0ED9"/>
    <w:pPr>
      <w:spacing w:after="100"/>
      <w:ind w:left="220"/>
    </w:pPr>
  </w:style>
  <w:style w:type="paragraph" w:styleId="TDC3">
    <w:name w:val="toc 3"/>
    <w:basedOn w:val="Normal"/>
    <w:next w:val="Normal"/>
    <w:autoRedefine/>
    <w:uiPriority w:val="39"/>
    <w:unhideWhenUsed/>
    <w:rsid w:val="004D0ED9"/>
    <w:pPr>
      <w:spacing w:after="100"/>
      <w:ind w:left="440"/>
    </w:pPr>
  </w:style>
  <w:style w:type="character" w:styleId="Hipervnculo">
    <w:name w:val="Hyperlink"/>
    <w:basedOn w:val="Fuentedeprrafopredeter"/>
    <w:uiPriority w:val="99"/>
    <w:unhideWhenUsed/>
    <w:rsid w:val="004D0ED9"/>
    <w:rPr>
      <w:color w:val="0563C1" w:themeColor="hyperlink"/>
      <w:u w:val="single"/>
    </w:rPr>
  </w:style>
  <w:style w:type="character" w:customStyle="1" w:styleId="Mencinsinresolver1">
    <w:name w:val="Mención sin resolver1"/>
    <w:basedOn w:val="Fuentedeprrafopredeter"/>
    <w:uiPriority w:val="99"/>
    <w:semiHidden/>
    <w:unhideWhenUsed/>
    <w:rsid w:val="006C4F0C"/>
    <w:rPr>
      <w:color w:val="605E5C"/>
      <w:shd w:val="clear" w:color="auto" w:fill="E1DFDD"/>
    </w:rPr>
  </w:style>
  <w:style w:type="paragraph" w:styleId="Prrafodelista">
    <w:name w:val="List Paragraph"/>
    <w:basedOn w:val="Normal"/>
    <w:uiPriority w:val="34"/>
    <w:qFormat/>
    <w:rsid w:val="00192943"/>
    <w:pPr>
      <w:ind w:left="720"/>
      <w:contextualSpacing/>
    </w:pPr>
  </w:style>
  <w:style w:type="paragraph" w:styleId="Ttulo">
    <w:name w:val="Title"/>
    <w:basedOn w:val="Normal"/>
    <w:next w:val="Normal"/>
    <w:link w:val="TtuloCar"/>
    <w:uiPriority w:val="10"/>
    <w:qFormat/>
    <w:rsid w:val="00D71B70"/>
    <w:pPr>
      <w:spacing w:after="0" w:line="240" w:lineRule="auto"/>
      <w:contextualSpacing/>
    </w:pPr>
    <w:rPr>
      <w:rFonts w:asciiTheme="majorHAnsi" w:eastAsiaTheme="majorEastAsia" w:hAnsiTheme="majorHAnsi" w:cstheme="majorBidi"/>
      <w:color w:val="4472C4" w:themeColor="accent1"/>
      <w:kern w:val="28"/>
      <w:sz w:val="72"/>
      <w:szCs w:val="72"/>
      <w:lang w:eastAsia="ja-JP"/>
    </w:rPr>
  </w:style>
  <w:style w:type="character" w:customStyle="1" w:styleId="TtuloCar">
    <w:name w:val="Título Car"/>
    <w:basedOn w:val="Fuentedeprrafopredeter"/>
    <w:link w:val="Ttulo"/>
    <w:uiPriority w:val="10"/>
    <w:rsid w:val="00D71B70"/>
    <w:rPr>
      <w:rFonts w:asciiTheme="majorHAnsi" w:eastAsiaTheme="majorEastAsia" w:hAnsiTheme="majorHAnsi" w:cstheme="majorBidi"/>
      <w:color w:val="4472C4" w:themeColor="accent1"/>
      <w:kern w:val="28"/>
      <w:sz w:val="72"/>
      <w:szCs w:val="72"/>
      <w:lang w:eastAsia="ja-JP"/>
    </w:rPr>
  </w:style>
  <w:style w:type="character" w:styleId="Hipervnculovisitado">
    <w:name w:val="FollowedHyperlink"/>
    <w:basedOn w:val="Fuentedeprrafopredeter"/>
    <w:uiPriority w:val="99"/>
    <w:semiHidden/>
    <w:unhideWhenUsed/>
    <w:rsid w:val="009C61FD"/>
    <w:rPr>
      <w:color w:val="954F72" w:themeColor="followedHyperlink"/>
      <w:u w:val="single"/>
    </w:rPr>
  </w:style>
  <w:style w:type="character" w:styleId="Textoennegrita">
    <w:name w:val="Strong"/>
    <w:basedOn w:val="Fuentedeprrafopredeter"/>
    <w:uiPriority w:val="22"/>
    <w:qFormat/>
    <w:rsid w:val="008B08D1"/>
    <w:rPr>
      <w:b/>
      <w:bCs/>
    </w:rPr>
  </w:style>
  <w:style w:type="paragraph" w:styleId="NormalWeb">
    <w:name w:val="Normal (Web)"/>
    <w:basedOn w:val="Normal"/>
    <w:uiPriority w:val="99"/>
    <w:semiHidden/>
    <w:unhideWhenUsed/>
    <w:rsid w:val="008B08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476702"/>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767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6702"/>
  </w:style>
  <w:style w:type="paragraph" w:styleId="Piedepgina">
    <w:name w:val="footer"/>
    <w:basedOn w:val="Normal"/>
    <w:link w:val="PiedepginaCar"/>
    <w:uiPriority w:val="99"/>
    <w:unhideWhenUsed/>
    <w:rsid w:val="004767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6702"/>
  </w:style>
  <w:style w:type="paragraph" w:styleId="Tabladeilustraciones">
    <w:name w:val="table of figures"/>
    <w:basedOn w:val="Normal"/>
    <w:next w:val="Normal"/>
    <w:uiPriority w:val="99"/>
    <w:unhideWhenUsed/>
    <w:rsid w:val="0054583F"/>
    <w:pPr>
      <w:spacing w:after="0"/>
    </w:pPr>
  </w:style>
  <w:style w:type="character" w:customStyle="1" w:styleId="Mencinsinresolver2">
    <w:name w:val="Mención sin resolver2"/>
    <w:basedOn w:val="Fuentedeprrafopredeter"/>
    <w:uiPriority w:val="99"/>
    <w:semiHidden/>
    <w:unhideWhenUsed/>
    <w:rsid w:val="002157F3"/>
    <w:rPr>
      <w:color w:val="605E5C"/>
      <w:shd w:val="clear" w:color="auto" w:fill="E1DFDD"/>
    </w:rPr>
  </w:style>
  <w:style w:type="paragraph" w:styleId="TDC4">
    <w:name w:val="toc 4"/>
    <w:basedOn w:val="Normal"/>
    <w:next w:val="Normal"/>
    <w:autoRedefine/>
    <w:uiPriority w:val="39"/>
    <w:unhideWhenUsed/>
    <w:rsid w:val="00D311FF"/>
    <w:pPr>
      <w:spacing w:after="100"/>
      <w:ind w:left="660"/>
    </w:pPr>
  </w:style>
  <w:style w:type="paragraph" w:styleId="Textonotapie">
    <w:name w:val="footnote text"/>
    <w:basedOn w:val="Normal"/>
    <w:link w:val="TextonotapieCar"/>
    <w:uiPriority w:val="99"/>
    <w:semiHidden/>
    <w:unhideWhenUsed/>
    <w:rsid w:val="00C94E9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4E93"/>
    <w:rPr>
      <w:rFonts w:ascii="Century Gothic" w:hAnsi="Century Gothic"/>
      <w:sz w:val="20"/>
      <w:szCs w:val="20"/>
    </w:rPr>
  </w:style>
  <w:style w:type="character" w:styleId="Refdenotaalpie">
    <w:name w:val="footnote reference"/>
    <w:basedOn w:val="Fuentedeprrafopredeter"/>
    <w:uiPriority w:val="99"/>
    <w:semiHidden/>
    <w:unhideWhenUsed/>
    <w:rsid w:val="00C94E93"/>
    <w:rPr>
      <w:vertAlign w:val="superscript"/>
    </w:rPr>
  </w:style>
  <w:style w:type="paragraph" w:styleId="Sinespaciado">
    <w:name w:val="No Spacing"/>
    <w:uiPriority w:val="1"/>
    <w:qFormat/>
    <w:rsid w:val="00AF76E4"/>
    <w:pPr>
      <w:spacing w:after="0" w:line="240" w:lineRule="auto"/>
    </w:pPr>
    <w:rPr>
      <w:rFonts w:ascii="Century Gothic" w:hAnsi="Century Gothic"/>
    </w:rPr>
  </w:style>
  <w:style w:type="table" w:styleId="Tablaconcuadrcula5oscura-nfasis1">
    <w:name w:val="Grid Table 5 Dark Accent 1"/>
    <w:basedOn w:val="Tablanormal"/>
    <w:uiPriority w:val="50"/>
    <w:rsid w:val="00126C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
    <w:name w:val="Table Grid"/>
    <w:basedOn w:val="Tablanormal"/>
    <w:uiPriority w:val="39"/>
    <w:rsid w:val="004D3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z-PrincipiodelformularioCar">
    <w:name w:val="z-Principio del formulario Car"/>
    <w:basedOn w:val="Fuentedeprrafopredeter"/>
    <w:link w:val="z-Principiodelformulario"/>
    <w:uiPriority w:val="99"/>
    <w:semiHidden/>
    <w:rsid w:val="00E70341"/>
    <w:rPr>
      <w:rFonts w:ascii="Arial" w:eastAsia="Times New Roman" w:hAnsi="Arial" w:cs="Arial"/>
      <w:vanish/>
      <w:sz w:val="16"/>
      <w:szCs w:val="16"/>
      <w:lang w:eastAsia="es-CO"/>
    </w:rPr>
  </w:style>
  <w:style w:type="paragraph" w:styleId="z-Principiodelformulario">
    <w:name w:val="HTML Top of Form"/>
    <w:basedOn w:val="Normal"/>
    <w:next w:val="Normal"/>
    <w:link w:val="z-PrincipiodelformularioCar"/>
    <w:hidden/>
    <w:uiPriority w:val="99"/>
    <w:semiHidden/>
    <w:unhideWhenUsed/>
    <w:rsid w:val="00E70341"/>
    <w:pPr>
      <w:pBdr>
        <w:bottom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FinaldelformularioCar">
    <w:name w:val="z-Final del formulario Car"/>
    <w:basedOn w:val="Fuentedeprrafopredeter"/>
    <w:link w:val="z-Finaldelformulario"/>
    <w:uiPriority w:val="99"/>
    <w:rsid w:val="00E70341"/>
    <w:rPr>
      <w:rFonts w:ascii="Arial" w:eastAsia="Times New Roman" w:hAnsi="Arial" w:cs="Arial"/>
      <w:vanish/>
      <w:sz w:val="16"/>
      <w:szCs w:val="16"/>
      <w:lang w:eastAsia="es-CO"/>
    </w:rPr>
  </w:style>
  <w:style w:type="paragraph" w:styleId="z-Finaldelformulario">
    <w:name w:val="HTML Bottom of Form"/>
    <w:basedOn w:val="Normal"/>
    <w:next w:val="Normal"/>
    <w:link w:val="z-FinaldelformularioCar"/>
    <w:hidden/>
    <w:uiPriority w:val="99"/>
    <w:unhideWhenUsed/>
    <w:rsid w:val="00E70341"/>
    <w:pPr>
      <w:pBdr>
        <w:top w:val="single" w:sz="6" w:space="1" w:color="auto"/>
      </w:pBdr>
      <w:spacing w:after="0" w:line="240" w:lineRule="auto"/>
      <w:jc w:val="center"/>
    </w:pPr>
    <w:rPr>
      <w:rFonts w:ascii="Arial" w:eastAsia="Times New Roman" w:hAnsi="Arial" w:cs="Arial"/>
      <w:vanish/>
      <w:sz w:val="16"/>
      <w:szCs w:val="16"/>
      <w:lang w:eastAsia="es-CO"/>
    </w:rPr>
  </w:style>
  <w:style w:type="character" w:styleId="DefinicinHTML">
    <w:name w:val="HTML Definition"/>
    <w:basedOn w:val="Fuentedeprrafopredeter"/>
    <w:uiPriority w:val="99"/>
    <w:semiHidden/>
    <w:unhideWhenUsed/>
    <w:rsid w:val="00E70341"/>
    <w:rPr>
      <w:i/>
      <w:iCs/>
    </w:rPr>
  </w:style>
  <w:style w:type="character" w:customStyle="1" w:styleId="unit">
    <w:name w:val="unit"/>
    <w:basedOn w:val="Fuentedeprrafopredeter"/>
    <w:rsid w:val="00E70341"/>
  </w:style>
  <w:style w:type="paragraph" w:styleId="TDC5">
    <w:name w:val="toc 5"/>
    <w:basedOn w:val="Normal"/>
    <w:next w:val="Normal"/>
    <w:autoRedefine/>
    <w:uiPriority w:val="39"/>
    <w:unhideWhenUsed/>
    <w:rsid w:val="008200B0"/>
    <w:pPr>
      <w:spacing w:after="100"/>
      <w:ind w:left="880"/>
      <w:jc w:val="left"/>
    </w:pPr>
    <w:rPr>
      <w:rFonts w:asciiTheme="minorHAnsi" w:eastAsiaTheme="minorEastAsia" w:hAnsiTheme="minorHAnsi"/>
      <w:lang w:eastAsia="es-CO"/>
    </w:rPr>
  </w:style>
  <w:style w:type="paragraph" w:styleId="TDC6">
    <w:name w:val="toc 6"/>
    <w:basedOn w:val="Normal"/>
    <w:next w:val="Normal"/>
    <w:autoRedefine/>
    <w:uiPriority w:val="39"/>
    <w:unhideWhenUsed/>
    <w:rsid w:val="008200B0"/>
    <w:pPr>
      <w:spacing w:after="100"/>
      <w:ind w:left="1100"/>
      <w:jc w:val="left"/>
    </w:pPr>
    <w:rPr>
      <w:rFonts w:asciiTheme="minorHAnsi" w:eastAsiaTheme="minorEastAsia" w:hAnsiTheme="minorHAnsi"/>
      <w:lang w:eastAsia="es-CO"/>
    </w:rPr>
  </w:style>
  <w:style w:type="paragraph" w:styleId="TDC7">
    <w:name w:val="toc 7"/>
    <w:basedOn w:val="Normal"/>
    <w:next w:val="Normal"/>
    <w:autoRedefine/>
    <w:uiPriority w:val="39"/>
    <w:unhideWhenUsed/>
    <w:rsid w:val="008200B0"/>
    <w:pPr>
      <w:spacing w:after="100"/>
      <w:ind w:left="1320"/>
      <w:jc w:val="left"/>
    </w:pPr>
    <w:rPr>
      <w:rFonts w:asciiTheme="minorHAnsi" w:eastAsiaTheme="minorEastAsia" w:hAnsiTheme="minorHAnsi"/>
      <w:lang w:eastAsia="es-CO"/>
    </w:rPr>
  </w:style>
  <w:style w:type="paragraph" w:styleId="TDC8">
    <w:name w:val="toc 8"/>
    <w:basedOn w:val="Normal"/>
    <w:next w:val="Normal"/>
    <w:autoRedefine/>
    <w:uiPriority w:val="39"/>
    <w:unhideWhenUsed/>
    <w:rsid w:val="008200B0"/>
    <w:pPr>
      <w:spacing w:after="100"/>
      <w:ind w:left="1540"/>
      <w:jc w:val="left"/>
    </w:pPr>
    <w:rPr>
      <w:rFonts w:asciiTheme="minorHAnsi" w:eastAsiaTheme="minorEastAsia" w:hAnsiTheme="minorHAnsi"/>
      <w:lang w:eastAsia="es-CO"/>
    </w:rPr>
  </w:style>
  <w:style w:type="paragraph" w:styleId="TDC9">
    <w:name w:val="toc 9"/>
    <w:basedOn w:val="Normal"/>
    <w:next w:val="Normal"/>
    <w:autoRedefine/>
    <w:uiPriority w:val="39"/>
    <w:unhideWhenUsed/>
    <w:rsid w:val="008200B0"/>
    <w:pPr>
      <w:spacing w:after="100"/>
      <w:ind w:left="1760"/>
      <w:jc w:val="left"/>
    </w:pPr>
    <w:rPr>
      <w:rFonts w:asciiTheme="minorHAnsi" w:eastAsiaTheme="minorEastAsia" w:hAnsiTheme="minorHAnsi"/>
      <w:lang w:eastAsia="es-CO"/>
    </w:rPr>
  </w:style>
  <w:style w:type="character" w:styleId="Mencinsinresolver">
    <w:name w:val="Unresolved Mention"/>
    <w:basedOn w:val="Fuentedeprrafopredeter"/>
    <w:uiPriority w:val="99"/>
    <w:semiHidden/>
    <w:unhideWhenUsed/>
    <w:rsid w:val="00820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608935">
      <w:bodyDiv w:val="1"/>
      <w:marLeft w:val="0"/>
      <w:marRight w:val="0"/>
      <w:marTop w:val="0"/>
      <w:marBottom w:val="0"/>
      <w:divBdr>
        <w:top w:val="none" w:sz="0" w:space="0" w:color="auto"/>
        <w:left w:val="none" w:sz="0" w:space="0" w:color="auto"/>
        <w:bottom w:val="none" w:sz="0" w:space="0" w:color="auto"/>
        <w:right w:val="none" w:sz="0" w:space="0" w:color="auto"/>
      </w:divBdr>
      <w:divsChild>
        <w:div w:id="5984927">
          <w:marLeft w:val="547"/>
          <w:marRight w:val="0"/>
          <w:marTop w:val="82"/>
          <w:marBottom w:val="120"/>
          <w:divBdr>
            <w:top w:val="none" w:sz="0" w:space="0" w:color="auto"/>
            <w:left w:val="none" w:sz="0" w:space="0" w:color="auto"/>
            <w:bottom w:val="none" w:sz="0" w:space="0" w:color="auto"/>
            <w:right w:val="none" w:sz="0" w:space="0" w:color="auto"/>
          </w:divBdr>
        </w:div>
        <w:div w:id="785929349">
          <w:marLeft w:val="547"/>
          <w:marRight w:val="0"/>
          <w:marTop w:val="82"/>
          <w:marBottom w:val="120"/>
          <w:divBdr>
            <w:top w:val="none" w:sz="0" w:space="0" w:color="auto"/>
            <w:left w:val="none" w:sz="0" w:space="0" w:color="auto"/>
            <w:bottom w:val="none" w:sz="0" w:space="0" w:color="auto"/>
            <w:right w:val="none" w:sz="0" w:space="0" w:color="auto"/>
          </w:divBdr>
        </w:div>
        <w:div w:id="107746742">
          <w:marLeft w:val="547"/>
          <w:marRight w:val="0"/>
          <w:marTop w:val="82"/>
          <w:marBottom w:val="120"/>
          <w:divBdr>
            <w:top w:val="none" w:sz="0" w:space="0" w:color="auto"/>
            <w:left w:val="none" w:sz="0" w:space="0" w:color="auto"/>
            <w:bottom w:val="none" w:sz="0" w:space="0" w:color="auto"/>
            <w:right w:val="none" w:sz="0" w:space="0" w:color="auto"/>
          </w:divBdr>
        </w:div>
        <w:div w:id="1405714348">
          <w:marLeft w:val="547"/>
          <w:marRight w:val="0"/>
          <w:marTop w:val="82"/>
          <w:marBottom w:val="120"/>
          <w:divBdr>
            <w:top w:val="none" w:sz="0" w:space="0" w:color="auto"/>
            <w:left w:val="none" w:sz="0" w:space="0" w:color="auto"/>
            <w:bottom w:val="none" w:sz="0" w:space="0" w:color="auto"/>
            <w:right w:val="none" w:sz="0" w:space="0" w:color="auto"/>
          </w:divBdr>
        </w:div>
      </w:divsChild>
    </w:div>
    <w:div w:id="254287385">
      <w:bodyDiv w:val="1"/>
      <w:marLeft w:val="0"/>
      <w:marRight w:val="0"/>
      <w:marTop w:val="0"/>
      <w:marBottom w:val="0"/>
      <w:divBdr>
        <w:top w:val="none" w:sz="0" w:space="0" w:color="auto"/>
        <w:left w:val="none" w:sz="0" w:space="0" w:color="auto"/>
        <w:bottom w:val="none" w:sz="0" w:space="0" w:color="auto"/>
        <w:right w:val="none" w:sz="0" w:space="0" w:color="auto"/>
      </w:divBdr>
      <w:divsChild>
        <w:div w:id="1372651937">
          <w:marLeft w:val="-1425"/>
          <w:marRight w:val="0"/>
          <w:marTop w:val="0"/>
          <w:marBottom w:val="0"/>
          <w:divBdr>
            <w:top w:val="none" w:sz="0" w:space="0" w:color="auto"/>
            <w:left w:val="none" w:sz="0" w:space="0" w:color="auto"/>
            <w:bottom w:val="none" w:sz="0" w:space="0" w:color="auto"/>
            <w:right w:val="none" w:sz="0" w:space="0" w:color="auto"/>
          </w:divBdr>
        </w:div>
      </w:divsChild>
    </w:div>
    <w:div w:id="272633876">
      <w:bodyDiv w:val="1"/>
      <w:marLeft w:val="0"/>
      <w:marRight w:val="0"/>
      <w:marTop w:val="0"/>
      <w:marBottom w:val="0"/>
      <w:divBdr>
        <w:top w:val="none" w:sz="0" w:space="0" w:color="auto"/>
        <w:left w:val="none" w:sz="0" w:space="0" w:color="auto"/>
        <w:bottom w:val="none" w:sz="0" w:space="0" w:color="auto"/>
        <w:right w:val="none" w:sz="0" w:space="0" w:color="auto"/>
      </w:divBdr>
      <w:divsChild>
        <w:div w:id="1471167532">
          <w:marLeft w:val="0"/>
          <w:marRight w:val="0"/>
          <w:marTop w:val="225"/>
          <w:marBottom w:val="300"/>
          <w:divBdr>
            <w:top w:val="single" w:sz="6" w:space="11" w:color="DCDCDC"/>
            <w:left w:val="single" w:sz="6" w:space="23" w:color="DCDCDC"/>
            <w:bottom w:val="single" w:sz="6" w:space="11" w:color="DCDCDC"/>
            <w:right w:val="single" w:sz="6" w:space="23" w:color="DCDCDC"/>
          </w:divBdr>
          <w:divsChild>
            <w:div w:id="9029107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443884054">
      <w:bodyDiv w:val="1"/>
      <w:marLeft w:val="0"/>
      <w:marRight w:val="0"/>
      <w:marTop w:val="0"/>
      <w:marBottom w:val="0"/>
      <w:divBdr>
        <w:top w:val="none" w:sz="0" w:space="0" w:color="auto"/>
        <w:left w:val="none" w:sz="0" w:space="0" w:color="auto"/>
        <w:bottom w:val="none" w:sz="0" w:space="0" w:color="auto"/>
        <w:right w:val="none" w:sz="0" w:space="0" w:color="auto"/>
      </w:divBdr>
    </w:div>
    <w:div w:id="582376060">
      <w:bodyDiv w:val="1"/>
      <w:marLeft w:val="0"/>
      <w:marRight w:val="0"/>
      <w:marTop w:val="0"/>
      <w:marBottom w:val="0"/>
      <w:divBdr>
        <w:top w:val="none" w:sz="0" w:space="0" w:color="auto"/>
        <w:left w:val="none" w:sz="0" w:space="0" w:color="auto"/>
        <w:bottom w:val="none" w:sz="0" w:space="0" w:color="auto"/>
        <w:right w:val="none" w:sz="0" w:space="0" w:color="auto"/>
      </w:divBdr>
    </w:div>
    <w:div w:id="665978501">
      <w:bodyDiv w:val="1"/>
      <w:marLeft w:val="0"/>
      <w:marRight w:val="0"/>
      <w:marTop w:val="0"/>
      <w:marBottom w:val="0"/>
      <w:divBdr>
        <w:top w:val="none" w:sz="0" w:space="0" w:color="auto"/>
        <w:left w:val="none" w:sz="0" w:space="0" w:color="auto"/>
        <w:bottom w:val="none" w:sz="0" w:space="0" w:color="auto"/>
        <w:right w:val="none" w:sz="0" w:space="0" w:color="auto"/>
      </w:divBdr>
    </w:div>
    <w:div w:id="815335854">
      <w:bodyDiv w:val="1"/>
      <w:marLeft w:val="0"/>
      <w:marRight w:val="0"/>
      <w:marTop w:val="0"/>
      <w:marBottom w:val="0"/>
      <w:divBdr>
        <w:top w:val="none" w:sz="0" w:space="0" w:color="auto"/>
        <w:left w:val="none" w:sz="0" w:space="0" w:color="auto"/>
        <w:bottom w:val="none" w:sz="0" w:space="0" w:color="auto"/>
        <w:right w:val="none" w:sz="0" w:space="0" w:color="auto"/>
      </w:divBdr>
      <w:divsChild>
        <w:div w:id="456219362">
          <w:marLeft w:val="547"/>
          <w:marRight w:val="0"/>
          <w:marTop w:val="53"/>
          <w:marBottom w:val="120"/>
          <w:divBdr>
            <w:top w:val="none" w:sz="0" w:space="0" w:color="auto"/>
            <w:left w:val="none" w:sz="0" w:space="0" w:color="auto"/>
            <w:bottom w:val="none" w:sz="0" w:space="0" w:color="auto"/>
            <w:right w:val="none" w:sz="0" w:space="0" w:color="auto"/>
          </w:divBdr>
        </w:div>
        <w:div w:id="2081053587">
          <w:marLeft w:val="547"/>
          <w:marRight w:val="0"/>
          <w:marTop w:val="53"/>
          <w:marBottom w:val="120"/>
          <w:divBdr>
            <w:top w:val="none" w:sz="0" w:space="0" w:color="auto"/>
            <w:left w:val="none" w:sz="0" w:space="0" w:color="auto"/>
            <w:bottom w:val="none" w:sz="0" w:space="0" w:color="auto"/>
            <w:right w:val="none" w:sz="0" w:space="0" w:color="auto"/>
          </w:divBdr>
        </w:div>
        <w:div w:id="1923755504">
          <w:marLeft w:val="547"/>
          <w:marRight w:val="0"/>
          <w:marTop w:val="53"/>
          <w:marBottom w:val="120"/>
          <w:divBdr>
            <w:top w:val="none" w:sz="0" w:space="0" w:color="auto"/>
            <w:left w:val="none" w:sz="0" w:space="0" w:color="auto"/>
            <w:bottom w:val="none" w:sz="0" w:space="0" w:color="auto"/>
            <w:right w:val="none" w:sz="0" w:space="0" w:color="auto"/>
          </w:divBdr>
        </w:div>
        <w:div w:id="584924252">
          <w:marLeft w:val="547"/>
          <w:marRight w:val="0"/>
          <w:marTop w:val="53"/>
          <w:marBottom w:val="120"/>
          <w:divBdr>
            <w:top w:val="none" w:sz="0" w:space="0" w:color="auto"/>
            <w:left w:val="none" w:sz="0" w:space="0" w:color="auto"/>
            <w:bottom w:val="none" w:sz="0" w:space="0" w:color="auto"/>
            <w:right w:val="none" w:sz="0" w:space="0" w:color="auto"/>
          </w:divBdr>
        </w:div>
        <w:div w:id="1243178699">
          <w:marLeft w:val="547"/>
          <w:marRight w:val="0"/>
          <w:marTop w:val="53"/>
          <w:marBottom w:val="120"/>
          <w:divBdr>
            <w:top w:val="none" w:sz="0" w:space="0" w:color="auto"/>
            <w:left w:val="none" w:sz="0" w:space="0" w:color="auto"/>
            <w:bottom w:val="none" w:sz="0" w:space="0" w:color="auto"/>
            <w:right w:val="none" w:sz="0" w:space="0" w:color="auto"/>
          </w:divBdr>
        </w:div>
        <w:div w:id="528108234">
          <w:marLeft w:val="547"/>
          <w:marRight w:val="0"/>
          <w:marTop w:val="53"/>
          <w:marBottom w:val="120"/>
          <w:divBdr>
            <w:top w:val="none" w:sz="0" w:space="0" w:color="auto"/>
            <w:left w:val="none" w:sz="0" w:space="0" w:color="auto"/>
            <w:bottom w:val="none" w:sz="0" w:space="0" w:color="auto"/>
            <w:right w:val="none" w:sz="0" w:space="0" w:color="auto"/>
          </w:divBdr>
        </w:div>
        <w:div w:id="1422949969">
          <w:marLeft w:val="547"/>
          <w:marRight w:val="0"/>
          <w:marTop w:val="53"/>
          <w:marBottom w:val="120"/>
          <w:divBdr>
            <w:top w:val="none" w:sz="0" w:space="0" w:color="auto"/>
            <w:left w:val="none" w:sz="0" w:space="0" w:color="auto"/>
            <w:bottom w:val="none" w:sz="0" w:space="0" w:color="auto"/>
            <w:right w:val="none" w:sz="0" w:space="0" w:color="auto"/>
          </w:divBdr>
        </w:div>
        <w:div w:id="858543689">
          <w:marLeft w:val="547"/>
          <w:marRight w:val="0"/>
          <w:marTop w:val="53"/>
          <w:marBottom w:val="120"/>
          <w:divBdr>
            <w:top w:val="none" w:sz="0" w:space="0" w:color="auto"/>
            <w:left w:val="none" w:sz="0" w:space="0" w:color="auto"/>
            <w:bottom w:val="none" w:sz="0" w:space="0" w:color="auto"/>
            <w:right w:val="none" w:sz="0" w:space="0" w:color="auto"/>
          </w:divBdr>
        </w:div>
        <w:div w:id="1564490663">
          <w:marLeft w:val="547"/>
          <w:marRight w:val="0"/>
          <w:marTop w:val="53"/>
          <w:marBottom w:val="120"/>
          <w:divBdr>
            <w:top w:val="none" w:sz="0" w:space="0" w:color="auto"/>
            <w:left w:val="none" w:sz="0" w:space="0" w:color="auto"/>
            <w:bottom w:val="none" w:sz="0" w:space="0" w:color="auto"/>
            <w:right w:val="none" w:sz="0" w:space="0" w:color="auto"/>
          </w:divBdr>
        </w:div>
        <w:div w:id="2059208784">
          <w:marLeft w:val="547"/>
          <w:marRight w:val="0"/>
          <w:marTop w:val="53"/>
          <w:marBottom w:val="120"/>
          <w:divBdr>
            <w:top w:val="none" w:sz="0" w:space="0" w:color="auto"/>
            <w:left w:val="none" w:sz="0" w:space="0" w:color="auto"/>
            <w:bottom w:val="none" w:sz="0" w:space="0" w:color="auto"/>
            <w:right w:val="none" w:sz="0" w:space="0" w:color="auto"/>
          </w:divBdr>
        </w:div>
        <w:div w:id="1597206073">
          <w:marLeft w:val="547"/>
          <w:marRight w:val="0"/>
          <w:marTop w:val="53"/>
          <w:marBottom w:val="120"/>
          <w:divBdr>
            <w:top w:val="none" w:sz="0" w:space="0" w:color="auto"/>
            <w:left w:val="none" w:sz="0" w:space="0" w:color="auto"/>
            <w:bottom w:val="none" w:sz="0" w:space="0" w:color="auto"/>
            <w:right w:val="none" w:sz="0" w:space="0" w:color="auto"/>
          </w:divBdr>
        </w:div>
        <w:div w:id="212814114">
          <w:marLeft w:val="547"/>
          <w:marRight w:val="0"/>
          <w:marTop w:val="53"/>
          <w:marBottom w:val="120"/>
          <w:divBdr>
            <w:top w:val="none" w:sz="0" w:space="0" w:color="auto"/>
            <w:left w:val="none" w:sz="0" w:space="0" w:color="auto"/>
            <w:bottom w:val="none" w:sz="0" w:space="0" w:color="auto"/>
            <w:right w:val="none" w:sz="0" w:space="0" w:color="auto"/>
          </w:divBdr>
        </w:div>
      </w:divsChild>
    </w:div>
    <w:div w:id="936861925">
      <w:bodyDiv w:val="1"/>
      <w:marLeft w:val="0"/>
      <w:marRight w:val="0"/>
      <w:marTop w:val="0"/>
      <w:marBottom w:val="0"/>
      <w:divBdr>
        <w:top w:val="none" w:sz="0" w:space="0" w:color="auto"/>
        <w:left w:val="none" w:sz="0" w:space="0" w:color="auto"/>
        <w:bottom w:val="none" w:sz="0" w:space="0" w:color="auto"/>
        <w:right w:val="none" w:sz="0" w:space="0" w:color="auto"/>
      </w:divBdr>
      <w:divsChild>
        <w:div w:id="1689133960">
          <w:marLeft w:val="-1425"/>
          <w:marRight w:val="0"/>
          <w:marTop w:val="0"/>
          <w:marBottom w:val="0"/>
          <w:divBdr>
            <w:top w:val="none" w:sz="0" w:space="0" w:color="auto"/>
            <w:left w:val="none" w:sz="0" w:space="0" w:color="auto"/>
            <w:bottom w:val="none" w:sz="0" w:space="0" w:color="auto"/>
            <w:right w:val="none" w:sz="0" w:space="0" w:color="auto"/>
          </w:divBdr>
        </w:div>
      </w:divsChild>
    </w:div>
    <w:div w:id="957637550">
      <w:bodyDiv w:val="1"/>
      <w:marLeft w:val="0"/>
      <w:marRight w:val="0"/>
      <w:marTop w:val="0"/>
      <w:marBottom w:val="0"/>
      <w:divBdr>
        <w:top w:val="none" w:sz="0" w:space="0" w:color="auto"/>
        <w:left w:val="none" w:sz="0" w:space="0" w:color="auto"/>
        <w:bottom w:val="none" w:sz="0" w:space="0" w:color="auto"/>
        <w:right w:val="none" w:sz="0" w:space="0" w:color="auto"/>
      </w:divBdr>
    </w:div>
    <w:div w:id="991447726">
      <w:bodyDiv w:val="1"/>
      <w:marLeft w:val="0"/>
      <w:marRight w:val="0"/>
      <w:marTop w:val="0"/>
      <w:marBottom w:val="0"/>
      <w:divBdr>
        <w:top w:val="none" w:sz="0" w:space="0" w:color="auto"/>
        <w:left w:val="none" w:sz="0" w:space="0" w:color="auto"/>
        <w:bottom w:val="none" w:sz="0" w:space="0" w:color="auto"/>
        <w:right w:val="none" w:sz="0" w:space="0" w:color="auto"/>
      </w:divBdr>
    </w:div>
    <w:div w:id="1511216108">
      <w:bodyDiv w:val="1"/>
      <w:marLeft w:val="0"/>
      <w:marRight w:val="0"/>
      <w:marTop w:val="0"/>
      <w:marBottom w:val="0"/>
      <w:divBdr>
        <w:top w:val="none" w:sz="0" w:space="0" w:color="auto"/>
        <w:left w:val="none" w:sz="0" w:space="0" w:color="auto"/>
        <w:bottom w:val="none" w:sz="0" w:space="0" w:color="auto"/>
        <w:right w:val="none" w:sz="0" w:space="0" w:color="auto"/>
      </w:divBdr>
      <w:divsChild>
        <w:div w:id="1283221877">
          <w:marLeft w:val="547"/>
          <w:marRight w:val="0"/>
          <w:marTop w:val="86"/>
          <w:marBottom w:val="120"/>
          <w:divBdr>
            <w:top w:val="none" w:sz="0" w:space="0" w:color="auto"/>
            <w:left w:val="none" w:sz="0" w:space="0" w:color="auto"/>
            <w:bottom w:val="none" w:sz="0" w:space="0" w:color="auto"/>
            <w:right w:val="none" w:sz="0" w:space="0" w:color="auto"/>
          </w:divBdr>
        </w:div>
        <w:div w:id="541327703">
          <w:marLeft w:val="547"/>
          <w:marRight w:val="0"/>
          <w:marTop w:val="86"/>
          <w:marBottom w:val="120"/>
          <w:divBdr>
            <w:top w:val="none" w:sz="0" w:space="0" w:color="auto"/>
            <w:left w:val="none" w:sz="0" w:space="0" w:color="auto"/>
            <w:bottom w:val="none" w:sz="0" w:space="0" w:color="auto"/>
            <w:right w:val="none" w:sz="0" w:space="0" w:color="auto"/>
          </w:divBdr>
        </w:div>
        <w:div w:id="504521016">
          <w:marLeft w:val="547"/>
          <w:marRight w:val="0"/>
          <w:marTop w:val="86"/>
          <w:marBottom w:val="120"/>
          <w:divBdr>
            <w:top w:val="none" w:sz="0" w:space="0" w:color="auto"/>
            <w:left w:val="none" w:sz="0" w:space="0" w:color="auto"/>
            <w:bottom w:val="none" w:sz="0" w:space="0" w:color="auto"/>
            <w:right w:val="none" w:sz="0" w:space="0" w:color="auto"/>
          </w:divBdr>
        </w:div>
        <w:div w:id="425198866">
          <w:marLeft w:val="547"/>
          <w:marRight w:val="0"/>
          <w:marTop w:val="86"/>
          <w:marBottom w:val="120"/>
          <w:divBdr>
            <w:top w:val="none" w:sz="0" w:space="0" w:color="auto"/>
            <w:left w:val="none" w:sz="0" w:space="0" w:color="auto"/>
            <w:bottom w:val="none" w:sz="0" w:space="0" w:color="auto"/>
            <w:right w:val="none" w:sz="0" w:space="0" w:color="auto"/>
          </w:divBdr>
        </w:div>
        <w:div w:id="1830828849">
          <w:marLeft w:val="547"/>
          <w:marRight w:val="0"/>
          <w:marTop w:val="86"/>
          <w:marBottom w:val="120"/>
          <w:divBdr>
            <w:top w:val="none" w:sz="0" w:space="0" w:color="auto"/>
            <w:left w:val="none" w:sz="0" w:space="0" w:color="auto"/>
            <w:bottom w:val="none" w:sz="0" w:space="0" w:color="auto"/>
            <w:right w:val="none" w:sz="0" w:space="0" w:color="auto"/>
          </w:divBdr>
        </w:div>
      </w:divsChild>
    </w:div>
    <w:div w:id="1720133239">
      <w:bodyDiv w:val="1"/>
      <w:marLeft w:val="0"/>
      <w:marRight w:val="0"/>
      <w:marTop w:val="0"/>
      <w:marBottom w:val="0"/>
      <w:divBdr>
        <w:top w:val="none" w:sz="0" w:space="0" w:color="auto"/>
        <w:left w:val="none" w:sz="0" w:space="0" w:color="auto"/>
        <w:bottom w:val="none" w:sz="0" w:space="0" w:color="auto"/>
        <w:right w:val="none" w:sz="0" w:space="0" w:color="auto"/>
      </w:divBdr>
      <w:divsChild>
        <w:div w:id="306515948">
          <w:marLeft w:val="547"/>
          <w:marRight w:val="0"/>
          <w:marTop w:val="53"/>
          <w:marBottom w:val="120"/>
          <w:divBdr>
            <w:top w:val="none" w:sz="0" w:space="0" w:color="auto"/>
            <w:left w:val="none" w:sz="0" w:space="0" w:color="auto"/>
            <w:bottom w:val="none" w:sz="0" w:space="0" w:color="auto"/>
            <w:right w:val="none" w:sz="0" w:space="0" w:color="auto"/>
          </w:divBdr>
        </w:div>
        <w:div w:id="1008408913">
          <w:marLeft w:val="547"/>
          <w:marRight w:val="0"/>
          <w:marTop w:val="53"/>
          <w:marBottom w:val="120"/>
          <w:divBdr>
            <w:top w:val="none" w:sz="0" w:space="0" w:color="auto"/>
            <w:left w:val="none" w:sz="0" w:space="0" w:color="auto"/>
            <w:bottom w:val="none" w:sz="0" w:space="0" w:color="auto"/>
            <w:right w:val="none" w:sz="0" w:space="0" w:color="auto"/>
          </w:divBdr>
        </w:div>
        <w:div w:id="271284245">
          <w:marLeft w:val="547"/>
          <w:marRight w:val="0"/>
          <w:marTop w:val="53"/>
          <w:marBottom w:val="120"/>
          <w:divBdr>
            <w:top w:val="none" w:sz="0" w:space="0" w:color="auto"/>
            <w:left w:val="none" w:sz="0" w:space="0" w:color="auto"/>
            <w:bottom w:val="none" w:sz="0" w:space="0" w:color="auto"/>
            <w:right w:val="none" w:sz="0" w:space="0" w:color="auto"/>
          </w:divBdr>
        </w:div>
        <w:div w:id="1720855282">
          <w:marLeft w:val="547"/>
          <w:marRight w:val="0"/>
          <w:marTop w:val="53"/>
          <w:marBottom w:val="120"/>
          <w:divBdr>
            <w:top w:val="none" w:sz="0" w:space="0" w:color="auto"/>
            <w:left w:val="none" w:sz="0" w:space="0" w:color="auto"/>
            <w:bottom w:val="none" w:sz="0" w:space="0" w:color="auto"/>
            <w:right w:val="none" w:sz="0" w:space="0" w:color="auto"/>
          </w:divBdr>
        </w:div>
        <w:div w:id="196936879">
          <w:marLeft w:val="547"/>
          <w:marRight w:val="0"/>
          <w:marTop w:val="53"/>
          <w:marBottom w:val="120"/>
          <w:divBdr>
            <w:top w:val="none" w:sz="0" w:space="0" w:color="auto"/>
            <w:left w:val="none" w:sz="0" w:space="0" w:color="auto"/>
            <w:bottom w:val="none" w:sz="0" w:space="0" w:color="auto"/>
            <w:right w:val="none" w:sz="0" w:space="0" w:color="auto"/>
          </w:divBdr>
        </w:div>
        <w:div w:id="1571891673">
          <w:marLeft w:val="547"/>
          <w:marRight w:val="0"/>
          <w:marTop w:val="53"/>
          <w:marBottom w:val="120"/>
          <w:divBdr>
            <w:top w:val="none" w:sz="0" w:space="0" w:color="auto"/>
            <w:left w:val="none" w:sz="0" w:space="0" w:color="auto"/>
            <w:bottom w:val="none" w:sz="0" w:space="0" w:color="auto"/>
            <w:right w:val="none" w:sz="0" w:space="0" w:color="auto"/>
          </w:divBdr>
        </w:div>
        <w:div w:id="2019040118">
          <w:marLeft w:val="547"/>
          <w:marRight w:val="0"/>
          <w:marTop w:val="53"/>
          <w:marBottom w:val="120"/>
          <w:divBdr>
            <w:top w:val="none" w:sz="0" w:space="0" w:color="auto"/>
            <w:left w:val="none" w:sz="0" w:space="0" w:color="auto"/>
            <w:bottom w:val="none" w:sz="0" w:space="0" w:color="auto"/>
            <w:right w:val="none" w:sz="0" w:space="0" w:color="auto"/>
          </w:divBdr>
        </w:div>
        <w:div w:id="487938641">
          <w:marLeft w:val="547"/>
          <w:marRight w:val="0"/>
          <w:marTop w:val="53"/>
          <w:marBottom w:val="120"/>
          <w:divBdr>
            <w:top w:val="none" w:sz="0" w:space="0" w:color="auto"/>
            <w:left w:val="none" w:sz="0" w:space="0" w:color="auto"/>
            <w:bottom w:val="none" w:sz="0" w:space="0" w:color="auto"/>
            <w:right w:val="none" w:sz="0" w:space="0" w:color="auto"/>
          </w:divBdr>
        </w:div>
        <w:div w:id="133059959">
          <w:marLeft w:val="547"/>
          <w:marRight w:val="0"/>
          <w:marTop w:val="53"/>
          <w:marBottom w:val="120"/>
          <w:divBdr>
            <w:top w:val="none" w:sz="0" w:space="0" w:color="auto"/>
            <w:left w:val="none" w:sz="0" w:space="0" w:color="auto"/>
            <w:bottom w:val="none" w:sz="0" w:space="0" w:color="auto"/>
            <w:right w:val="none" w:sz="0" w:space="0" w:color="auto"/>
          </w:divBdr>
        </w:div>
        <w:div w:id="972100811">
          <w:marLeft w:val="547"/>
          <w:marRight w:val="0"/>
          <w:marTop w:val="53"/>
          <w:marBottom w:val="120"/>
          <w:divBdr>
            <w:top w:val="none" w:sz="0" w:space="0" w:color="auto"/>
            <w:left w:val="none" w:sz="0" w:space="0" w:color="auto"/>
            <w:bottom w:val="none" w:sz="0" w:space="0" w:color="auto"/>
            <w:right w:val="none" w:sz="0" w:space="0" w:color="auto"/>
          </w:divBdr>
        </w:div>
        <w:div w:id="1867669271">
          <w:marLeft w:val="547"/>
          <w:marRight w:val="0"/>
          <w:marTop w:val="53"/>
          <w:marBottom w:val="120"/>
          <w:divBdr>
            <w:top w:val="none" w:sz="0" w:space="0" w:color="auto"/>
            <w:left w:val="none" w:sz="0" w:space="0" w:color="auto"/>
            <w:bottom w:val="none" w:sz="0" w:space="0" w:color="auto"/>
            <w:right w:val="none" w:sz="0" w:space="0" w:color="auto"/>
          </w:divBdr>
        </w:div>
        <w:div w:id="505563284">
          <w:marLeft w:val="547"/>
          <w:marRight w:val="0"/>
          <w:marTop w:val="53"/>
          <w:marBottom w:val="120"/>
          <w:divBdr>
            <w:top w:val="none" w:sz="0" w:space="0" w:color="auto"/>
            <w:left w:val="none" w:sz="0" w:space="0" w:color="auto"/>
            <w:bottom w:val="none" w:sz="0" w:space="0" w:color="auto"/>
            <w:right w:val="none" w:sz="0" w:space="0" w:color="auto"/>
          </w:divBdr>
        </w:div>
      </w:divsChild>
    </w:div>
    <w:div w:id="1768233216">
      <w:bodyDiv w:val="1"/>
      <w:marLeft w:val="0"/>
      <w:marRight w:val="0"/>
      <w:marTop w:val="0"/>
      <w:marBottom w:val="0"/>
      <w:divBdr>
        <w:top w:val="none" w:sz="0" w:space="0" w:color="auto"/>
        <w:left w:val="none" w:sz="0" w:space="0" w:color="auto"/>
        <w:bottom w:val="none" w:sz="0" w:space="0" w:color="auto"/>
        <w:right w:val="none" w:sz="0" w:space="0" w:color="auto"/>
      </w:divBdr>
    </w:div>
    <w:div w:id="1837570703">
      <w:bodyDiv w:val="1"/>
      <w:marLeft w:val="0"/>
      <w:marRight w:val="0"/>
      <w:marTop w:val="0"/>
      <w:marBottom w:val="0"/>
      <w:divBdr>
        <w:top w:val="none" w:sz="0" w:space="0" w:color="auto"/>
        <w:left w:val="none" w:sz="0" w:space="0" w:color="auto"/>
        <w:bottom w:val="none" w:sz="0" w:space="0" w:color="auto"/>
        <w:right w:val="none" w:sz="0" w:space="0" w:color="auto"/>
      </w:divBdr>
    </w:div>
    <w:div w:id="2006742247">
      <w:bodyDiv w:val="1"/>
      <w:marLeft w:val="0"/>
      <w:marRight w:val="0"/>
      <w:marTop w:val="0"/>
      <w:marBottom w:val="0"/>
      <w:divBdr>
        <w:top w:val="none" w:sz="0" w:space="0" w:color="auto"/>
        <w:left w:val="none" w:sz="0" w:space="0" w:color="auto"/>
        <w:bottom w:val="none" w:sz="0" w:space="0" w:color="auto"/>
        <w:right w:val="none" w:sz="0" w:space="0" w:color="auto"/>
      </w:divBdr>
    </w:div>
    <w:div w:id="2051033598">
      <w:bodyDiv w:val="1"/>
      <w:marLeft w:val="0"/>
      <w:marRight w:val="0"/>
      <w:marTop w:val="0"/>
      <w:marBottom w:val="0"/>
      <w:divBdr>
        <w:top w:val="none" w:sz="0" w:space="0" w:color="auto"/>
        <w:left w:val="none" w:sz="0" w:space="0" w:color="auto"/>
        <w:bottom w:val="none" w:sz="0" w:space="0" w:color="auto"/>
        <w:right w:val="none" w:sz="0" w:space="0" w:color="auto"/>
      </w:divBdr>
      <w:divsChild>
        <w:div w:id="1388147985">
          <w:marLeft w:val="547"/>
          <w:marRight w:val="0"/>
          <w:marTop w:val="77"/>
          <w:marBottom w:val="120"/>
          <w:divBdr>
            <w:top w:val="none" w:sz="0" w:space="0" w:color="auto"/>
            <w:left w:val="none" w:sz="0" w:space="0" w:color="auto"/>
            <w:bottom w:val="none" w:sz="0" w:space="0" w:color="auto"/>
            <w:right w:val="none" w:sz="0" w:space="0" w:color="auto"/>
          </w:divBdr>
        </w:div>
        <w:div w:id="1689484136">
          <w:marLeft w:val="547"/>
          <w:marRight w:val="0"/>
          <w:marTop w:val="77"/>
          <w:marBottom w:val="120"/>
          <w:divBdr>
            <w:top w:val="none" w:sz="0" w:space="0" w:color="auto"/>
            <w:left w:val="none" w:sz="0" w:space="0" w:color="auto"/>
            <w:bottom w:val="none" w:sz="0" w:space="0" w:color="auto"/>
            <w:right w:val="none" w:sz="0" w:space="0" w:color="auto"/>
          </w:divBdr>
        </w:div>
        <w:div w:id="1516338164">
          <w:marLeft w:val="547"/>
          <w:marRight w:val="0"/>
          <w:marTop w:val="77"/>
          <w:marBottom w:val="120"/>
          <w:divBdr>
            <w:top w:val="none" w:sz="0" w:space="0" w:color="auto"/>
            <w:left w:val="none" w:sz="0" w:space="0" w:color="auto"/>
            <w:bottom w:val="none" w:sz="0" w:space="0" w:color="auto"/>
            <w:right w:val="none" w:sz="0" w:space="0" w:color="auto"/>
          </w:divBdr>
        </w:div>
        <w:div w:id="1439838336">
          <w:marLeft w:val="547"/>
          <w:marRight w:val="0"/>
          <w:marTop w:val="77"/>
          <w:marBottom w:val="120"/>
          <w:divBdr>
            <w:top w:val="none" w:sz="0" w:space="0" w:color="auto"/>
            <w:left w:val="none" w:sz="0" w:space="0" w:color="auto"/>
            <w:bottom w:val="none" w:sz="0" w:space="0" w:color="auto"/>
            <w:right w:val="none" w:sz="0" w:space="0" w:color="auto"/>
          </w:divBdr>
        </w:div>
        <w:div w:id="268506931">
          <w:marLeft w:val="547"/>
          <w:marRight w:val="0"/>
          <w:marTop w:val="77"/>
          <w:marBottom w:val="120"/>
          <w:divBdr>
            <w:top w:val="none" w:sz="0" w:space="0" w:color="auto"/>
            <w:left w:val="none" w:sz="0" w:space="0" w:color="auto"/>
            <w:bottom w:val="none" w:sz="0" w:space="0" w:color="auto"/>
            <w:right w:val="none" w:sz="0" w:space="0" w:color="auto"/>
          </w:divBdr>
        </w:div>
        <w:div w:id="1825005414">
          <w:marLeft w:val="547"/>
          <w:marRight w:val="0"/>
          <w:marTop w:val="77"/>
          <w:marBottom w:val="120"/>
          <w:divBdr>
            <w:top w:val="none" w:sz="0" w:space="0" w:color="auto"/>
            <w:left w:val="none" w:sz="0" w:space="0" w:color="auto"/>
            <w:bottom w:val="none" w:sz="0" w:space="0" w:color="auto"/>
            <w:right w:val="none" w:sz="0" w:space="0" w:color="auto"/>
          </w:divBdr>
        </w:div>
        <w:div w:id="870724121">
          <w:marLeft w:val="547"/>
          <w:marRight w:val="0"/>
          <w:marTop w:val="77"/>
          <w:marBottom w:val="120"/>
          <w:divBdr>
            <w:top w:val="none" w:sz="0" w:space="0" w:color="auto"/>
            <w:left w:val="none" w:sz="0" w:space="0" w:color="auto"/>
            <w:bottom w:val="none" w:sz="0" w:space="0" w:color="auto"/>
            <w:right w:val="none" w:sz="0" w:space="0" w:color="auto"/>
          </w:divBdr>
        </w:div>
      </w:divsChild>
    </w:div>
    <w:div w:id="2075740178">
      <w:bodyDiv w:val="1"/>
      <w:marLeft w:val="0"/>
      <w:marRight w:val="0"/>
      <w:marTop w:val="0"/>
      <w:marBottom w:val="0"/>
      <w:divBdr>
        <w:top w:val="none" w:sz="0" w:space="0" w:color="auto"/>
        <w:left w:val="none" w:sz="0" w:space="0" w:color="auto"/>
        <w:bottom w:val="none" w:sz="0" w:space="0" w:color="auto"/>
        <w:right w:val="none" w:sz="0" w:space="0" w:color="auto"/>
      </w:divBdr>
      <w:divsChild>
        <w:div w:id="573010920">
          <w:marLeft w:val="547"/>
          <w:marRight w:val="0"/>
          <w:marTop w:val="53"/>
          <w:marBottom w:val="120"/>
          <w:divBdr>
            <w:top w:val="none" w:sz="0" w:space="0" w:color="auto"/>
            <w:left w:val="none" w:sz="0" w:space="0" w:color="auto"/>
            <w:bottom w:val="none" w:sz="0" w:space="0" w:color="auto"/>
            <w:right w:val="none" w:sz="0" w:space="0" w:color="auto"/>
          </w:divBdr>
        </w:div>
        <w:div w:id="1758863373">
          <w:marLeft w:val="547"/>
          <w:marRight w:val="0"/>
          <w:marTop w:val="53"/>
          <w:marBottom w:val="120"/>
          <w:divBdr>
            <w:top w:val="none" w:sz="0" w:space="0" w:color="auto"/>
            <w:left w:val="none" w:sz="0" w:space="0" w:color="auto"/>
            <w:bottom w:val="none" w:sz="0" w:space="0" w:color="auto"/>
            <w:right w:val="none" w:sz="0" w:space="0" w:color="auto"/>
          </w:divBdr>
        </w:div>
        <w:div w:id="1630815873">
          <w:marLeft w:val="547"/>
          <w:marRight w:val="0"/>
          <w:marTop w:val="53"/>
          <w:marBottom w:val="120"/>
          <w:divBdr>
            <w:top w:val="none" w:sz="0" w:space="0" w:color="auto"/>
            <w:left w:val="none" w:sz="0" w:space="0" w:color="auto"/>
            <w:bottom w:val="none" w:sz="0" w:space="0" w:color="auto"/>
            <w:right w:val="none" w:sz="0" w:space="0" w:color="auto"/>
          </w:divBdr>
        </w:div>
        <w:div w:id="1208105387">
          <w:marLeft w:val="547"/>
          <w:marRight w:val="0"/>
          <w:marTop w:val="53"/>
          <w:marBottom w:val="120"/>
          <w:divBdr>
            <w:top w:val="none" w:sz="0" w:space="0" w:color="auto"/>
            <w:left w:val="none" w:sz="0" w:space="0" w:color="auto"/>
            <w:bottom w:val="none" w:sz="0" w:space="0" w:color="auto"/>
            <w:right w:val="none" w:sz="0" w:space="0" w:color="auto"/>
          </w:divBdr>
        </w:div>
        <w:div w:id="1360930917">
          <w:marLeft w:val="547"/>
          <w:marRight w:val="0"/>
          <w:marTop w:val="53"/>
          <w:marBottom w:val="120"/>
          <w:divBdr>
            <w:top w:val="none" w:sz="0" w:space="0" w:color="auto"/>
            <w:left w:val="none" w:sz="0" w:space="0" w:color="auto"/>
            <w:bottom w:val="none" w:sz="0" w:space="0" w:color="auto"/>
            <w:right w:val="none" w:sz="0" w:space="0" w:color="auto"/>
          </w:divBdr>
        </w:div>
        <w:div w:id="543567107">
          <w:marLeft w:val="547"/>
          <w:marRight w:val="0"/>
          <w:marTop w:val="53"/>
          <w:marBottom w:val="120"/>
          <w:divBdr>
            <w:top w:val="none" w:sz="0" w:space="0" w:color="auto"/>
            <w:left w:val="none" w:sz="0" w:space="0" w:color="auto"/>
            <w:bottom w:val="none" w:sz="0" w:space="0" w:color="auto"/>
            <w:right w:val="none" w:sz="0" w:space="0" w:color="auto"/>
          </w:divBdr>
        </w:div>
        <w:div w:id="755323192">
          <w:marLeft w:val="547"/>
          <w:marRight w:val="0"/>
          <w:marTop w:val="53"/>
          <w:marBottom w:val="120"/>
          <w:divBdr>
            <w:top w:val="none" w:sz="0" w:space="0" w:color="auto"/>
            <w:left w:val="none" w:sz="0" w:space="0" w:color="auto"/>
            <w:bottom w:val="none" w:sz="0" w:space="0" w:color="auto"/>
            <w:right w:val="none" w:sz="0" w:space="0" w:color="auto"/>
          </w:divBdr>
        </w:div>
        <w:div w:id="729158529">
          <w:marLeft w:val="547"/>
          <w:marRight w:val="0"/>
          <w:marTop w:val="53"/>
          <w:marBottom w:val="120"/>
          <w:divBdr>
            <w:top w:val="none" w:sz="0" w:space="0" w:color="auto"/>
            <w:left w:val="none" w:sz="0" w:space="0" w:color="auto"/>
            <w:bottom w:val="none" w:sz="0" w:space="0" w:color="auto"/>
            <w:right w:val="none" w:sz="0" w:space="0" w:color="auto"/>
          </w:divBdr>
        </w:div>
        <w:div w:id="1337070821">
          <w:marLeft w:val="547"/>
          <w:marRight w:val="0"/>
          <w:marTop w:val="53"/>
          <w:marBottom w:val="120"/>
          <w:divBdr>
            <w:top w:val="none" w:sz="0" w:space="0" w:color="auto"/>
            <w:left w:val="none" w:sz="0" w:space="0" w:color="auto"/>
            <w:bottom w:val="none" w:sz="0" w:space="0" w:color="auto"/>
            <w:right w:val="none" w:sz="0" w:space="0" w:color="auto"/>
          </w:divBdr>
        </w:div>
        <w:div w:id="83964355">
          <w:marLeft w:val="547"/>
          <w:marRight w:val="0"/>
          <w:marTop w:val="53"/>
          <w:marBottom w:val="120"/>
          <w:divBdr>
            <w:top w:val="none" w:sz="0" w:space="0" w:color="auto"/>
            <w:left w:val="none" w:sz="0" w:space="0" w:color="auto"/>
            <w:bottom w:val="none" w:sz="0" w:space="0" w:color="auto"/>
            <w:right w:val="none" w:sz="0" w:space="0" w:color="auto"/>
          </w:divBdr>
        </w:div>
        <w:div w:id="1276327396">
          <w:marLeft w:val="547"/>
          <w:marRight w:val="0"/>
          <w:marTop w:val="53"/>
          <w:marBottom w:val="120"/>
          <w:divBdr>
            <w:top w:val="none" w:sz="0" w:space="0" w:color="auto"/>
            <w:left w:val="none" w:sz="0" w:space="0" w:color="auto"/>
            <w:bottom w:val="none" w:sz="0" w:space="0" w:color="auto"/>
            <w:right w:val="none" w:sz="0" w:space="0" w:color="auto"/>
          </w:divBdr>
        </w:div>
        <w:div w:id="2078088264">
          <w:marLeft w:val="547"/>
          <w:marRight w:val="0"/>
          <w:marTop w:val="53"/>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localhost/phpmyadmin/tbl_structure.php?db=ingusb_appausa&amp;table=afeccion_empleado" TargetMode="External"/><Relationship Id="rId21" Type="http://schemas.openxmlformats.org/officeDocument/2006/relationships/hyperlink" Target="http://localhost/phpmyadmin/db_structure.php?db=ingusb_appausa&amp;pos=0&amp;sort=records&amp;sort_order=DESC" TargetMode="External"/><Relationship Id="rId42" Type="http://schemas.openxmlformats.org/officeDocument/2006/relationships/hyperlink" Target="http://localhost/phpmyadmin/tbl_structure.php?db=ingusb_appausa&amp;table=contrato_licencia" TargetMode="External"/><Relationship Id="rId47" Type="http://schemas.openxmlformats.org/officeDocument/2006/relationships/hyperlink" Target="http://localhost/phpmyadmin/sql.php?db=ingusb_appausa&amp;table=empresa&amp;pos=0" TargetMode="External"/><Relationship Id="rId63" Type="http://schemas.openxmlformats.org/officeDocument/2006/relationships/hyperlink" Target="http://localhost/phpmyadmin/sql.php?db=ingusb_appausa&amp;table=rol_cuenta&amp;pos=0" TargetMode="External"/><Relationship Id="rId68" Type="http://schemas.openxmlformats.org/officeDocument/2006/relationships/hyperlink" Target="http://localhost/phpmyadmin/tbl_structure.php?db=ingusb_appausa&amp;table=tipo_contrato" TargetMode="External"/><Relationship Id="rId16" Type="http://schemas.openxmlformats.org/officeDocument/2006/relationships/image" Target="media/image8.png"/><Relationship Id="rId11" Type="http://schemas.openxmlformats.org/officeDocument/2006/relationships/image" Target="media/image4.png"/><Relationship Id="rId32" Type="http://schemas.openxmlformats.org/officeDocument/2006/relationships/hyperlink" Target="http://localhost/phpmyadmin/tbl_structure.php?db=ingusb_appausa&amp;table=afiliacion_empleado" TargetMode="External"/><Relationship Id="rId37" Type="http://schemas.openxmlformats.org/officeDocument/2006/relationships/hyperlink" Target="http://localhost/phpmyadmin/sql.php?db=ingusb_appausa&amp;table=consulta_medica&amp;pos=0" TargetMode="External"/><Relationship Id="rId53" Type="http://schemas.openxmlformats.org/officeDocument/2006/relationships/hyperlink" Target="http://localhost/phpmyadmin/sql.php?db=ingusb_appausa&amp;table=juego&amp;pos=0" TargetMode="External"/><Relationship Id="rId58" Type="http://schemas.openxmlformats.org/officeDocument/2006/relationships/hyperlink" Target="http://localhost/phpmyadmin/tbl_structure.php?db=ingusb_appausa&amp;table=nivel_riesgo" TargetMode="External"/><Relationship Id="rId74" Type="http://schemas.openxmlformats.org/officeDocument/2006/relationships/hyperlink" Target="http://localhost/phpmyadmin/tbl_structure.php?db=ingusb_appausa&amp;table=tipo_juego" TargetMode="External"/><Relationship Id="rId79" Type="http://schemas.openxmlformats.org/officeDocument/2006/relationships/image" Target="media/image14.png"/><Relationship Id="rId5" Type="http://schemas.openxmlformats.org/officeDocument/2006/relationships/webSettings" Target="webSettings.xml"/><Relationship Id="rId61" Type="http://schemas.openxmlformats.org/officeDocument/2006/relationships/hyperlink" Target="http://localhost/phpmyadmin/sql.php?db=ingusb_appausa&amp;table=rol&amp;pos=0" TargetMode="External"/><Relationship Id="rId19" Type="http://schemas.openxmlformats.org/officeDocument/2006/relationships/hyperlink" Target="http://localhost/phpmyadmin/db_structure.php?db=ingusb_appausa&amp;pos=0&amp;sort=table&amp;sort_order=DESC" TargetMode="External"/><Relationship Id="rId14" Type="http://schemas.openxmlformats.org/officeDocument/2006/relationships/image" Target="media/image6.png"/><Relationship Id="rId22" Type="http://schemas.openxmlformats.org/officeDocument/2006/relationships/hyperlink" Target="http://localhost/phpmyadmin/db_structure.php?db=ingusb_appausa&amp;pos=0&amp;sort=type&amp;sort_order=ASC" TargetMode="External"/><Relationship Id="rId27" Type="http://schemas.openxmlformats.org/officeDocument/2006/relationships/hyperlink" Target="http://localhost/phpmyadmin/sql.php?db=ingusb_appausa&amp;table=afeccion_medica&amp;pos=0" TargetMode="External"/><Relationship Id="rId30" Type="http://schemas.openxmlformats.org/officeDocument/2006/relationships/hyperlink" Target="http://localhost/phpmyadmin/tbl_structure.php?db=ingusb_appausa&amp;table=afiliacion_contrato" TargetMode="External"/><Relationship Id="rId35" Type="http://schemas.openxmlformats.org/officeDocument/2006/relationships/hyperlink" Target="http://localhost/phpmyadmin/sql.php?db=ingusb_appausa&amp;table=comentario&amp;pos=0" TargetMode="External"/><Relationship Id="rId43" Type="http://schemas.openxmlformats.org/officeDocument/2006/relationships/hyperlink" Target="http://localhost/phpmyadmin/sql.php?db=ingusb_appausa&amp;table=cuenta&amp;pos=0" TargetMode="External"/><Relationship Id="rId48" Type="http://schemas.openxmlformats.org/officeDocument/2006/relationships/hyperlink" Target="http://localhost/phpmyadmin/tbl_structure.php?db=ingusb_appausa&amp;table=empresa" TargetMode="External"/><Relationship Id="rId56" Type="http://schemas.openxmlformats.org/officeDocument/2006/relationships/hyperlink" Target="http://localhost/phpmyadmin/tbl_structure.php?db=ingusb_appausa&amp;table=log" TargetMode="External"/><Relationship Id="rId64" Type="http://schemas.openxmlformats.org/officeDocument/2006/relationships/hyperlink" Target="http://localhost/phpmyadmin/tbl_structure.php?db=ingusb_appausa&amp;table=rol_cuenta" TargetMode="External"/><Relationship Id="rId69" Type="http://schemas.openxmlformats.org/officeDocument/2006/relationships/hyperlink" Target="http://localhost/phpmyadmin/sql.php?db=ingusb_appausa&amp;table=tipo_evento&amp;pos=0" TargetMode="External"/><Relationship Id="rId77" Type="http://schemas.openxmlformats.org/officeDocument/2006/relationships/image" Target="media/image12.jpeg"/><Relationship Id="rId8" Type="http://schemas.openxmlformats.org/officeDocument/2006/relationships/image" Target="media/image1.png"/><Relationship Id="rId51" Type="http://schemas.openxmlformats.org/officeDocument/2006/relationships/hyperlink" Target="http://localhost/phpmyadmin/sql.php?db=ingusb_appausa&amp;table=incapacidad&amp;pos=0" TargetMode="External"/><Relationship Id="rId72" Type="http://schemas.openxmlformats.org/officeDocument/2006/relationships/hyperlink" Target="http://localhost/phpmyadmin/tbl_structure.php?db=ingusb_appausa&amp;table=tipo_incapacidad"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9.jpg"/><Relationship Id="rId25" Type="http://schemas.openxmlformats.org/officeDocument/2006/relationships/hyperlink" Target="http://localhost/phpmyadmin/sql.php?db=ingusb_appausa&amp;table=afeccion_empleado&amp;pos=0" TargetMode="External"/><Relationship Id="rId33" Type="http://schemas.openxmlformats.org/officeDocument/2006/relationships/hyperlink" Target="http://localhost/phpmyadmin/sql.php?db=ingusb_appausa&amp;table=afiliacion_empresa&amp;pos=0" TargetMode="External"/><Relationship Id="rId38" Type="http://schemas.openxmlformats.org/officeDocument/2006/relationships/hyperlink" Target="http://localhost/phpmyadmin/tbl_structure.php?db=ingusb_appausa&amp;table=consulta_medica" TargetMode="External"/><Relationship Id="rId46" Type="http://schemas.openxmlformats.org/officeDocument/2006/relationships/hyperlink" Target="http://localhost/phpmyadmin/tbl_structure.php?db=ingusb_appausa&amp;table=empleado" TargetMode="External"/><Relationship Id="rId59" Type="http://schemas.openxmlformats.org/officeDocument/2006/relationships/hyperlink" Target="http://localhost/phpmyadmin/sql.php?db=ingusb_appausa&amp;table=partida&amp;pos=0" TargetMode="External"/><Relationship Id="rId67" Type="http://schemas.openxmlformats.org/officeDocument/2006/relationships/hyperlink" Target="http://localhost/phpmyadmin/sql.php?db=ingusb_appausa&amp;table=tipo_contrato&amp;pos=0" TargetMode="External"/><Relationship Id="rId20" Type="http://schemas.openxmlformats.org/officeDocument/2006/relationships/image" Target="media/image11.gif"/><Relationship Id="rId41" Type="http://schemas.openxmlformats.org/officeDocument/2006/relationships/hyperlink" Target="http://localhost/phpmyadmin/sql.php?db=ingusb_appausa&amp;table=contrato_licencia&amp;pos=0" TargetMode="External"/><Relationship Id="rId54" Type="http://schemas.openxmlformats.org/officeDocument/2006/relationships/hyperlink" Target="http://localhost/phpmyadmin/tbl_structure.php?db=ingusb_appausa&amp;table=juego" TargetMode="External"/><Relationship Id="rId62" Type="http://schemas.openxmlformats.org/officeDocument/2006/relationships/hyperlink" Target="http://localhost/phpmyadmin/tbl_structure.php?db=ingusb_appausa&amp;table=rol" TargetMode="External"/><Relationship Id="rId70" Type="http://schemas.openxmlformats.org/officeDocument/2006/relationships/hyperlink" Target="http://localhost/phpmyadmin/tbl_structure.php?db=ingusb_appausa&amp;table=tipo_evento" TargetMode="External"/><Relationship Id="rId75" Type="http://schemas.openxmlformats.org/officeDocument/2006/relationships/hyperlink" Target="http://localhost/phpmyadmin/sql.php?db=ingusb_appausa&amp;table=tipo_licencia&amp;pos=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hyperlink" Target="http://localhost/phpmyadmin/db_structure.php?db=ingusb_appausa&amp;pos=0&amp;sort=collation&amp;sort_order=ASC" TargetMode="External"/><Relationship Id="rId28" Type="http://schemas.openxmlformats.org/officeDocument/2006/relationships/hyperlink" Target="http://localhost/phpmyadmin/tbl_structure.php?db=ingusb_appausa&amp;table=afeccion_medica" TargetMode="External"/><Relationship Id="rId36" Type="http://schemas.openxmlformats.org/officeDocument/2006/relationships/hyperlink" Target="http://localhost/phpmyadmin/tbl_structure.php?db=ingusb_appausa&amp;table=comentario" TargetMode="External"/><Relationship Id="rId49" Type="http://schemas.openxmlformats.org/officeDocument/2006/relationships/hyperlink" Target="http://localhost/phpmyadmin/sql.php?db=ingusb_appausa&amp;table=entidad&amp;pos=0" TargetMode="External"/><Relationship Id="rId57" Type="http://schemas.openxmlformats.org/officeDocument/2006/relationships/hyperlink" Target="http://localhost/phpmyadmin/sql.php?db=ingusb_appausa&amp;table=nivel_riesgo&amp;pos=0" TargetMode="External"/><Relationship Id="rId10" Type="http://schemas.openxmlformats.org/officeDocument/2006/relationships/image" Target="media/image3.png"/><Relationship Id="rId31" Type="http://schemas.openxmlformats.org/officeDocument/2006/relationships/hyperlink" Target="http://localhost/phpmyadmin/sql.php?db=ingusb_appausa&amp;table=afiliacion_empleado&amp;pos=0" TargetMode="External"/><Relationship Id="rId44" Type="http://schemas.openxmlformats.org/officeDocument/2006/relationships/hyperlink" Target="http://localhost/phpmyadmin/tbl_structure.php?db=ingusb_appausa&amp;table=cuenta" TargetMode="External"/><Relationship Id="rId52" Type="http://schemas.openxmlformats.org/officeDocument/2006/relationships/hyperlink" Target="http://localhost/phpmyadmin/tbl_structure.php?db=ingusb_appausa&amp;table=incapacidad" TargetMode="External"/><Relationship Id="rId60" Type="http://schemas.openxmlformats.org/officeDocument/2006/relationships/hyperlink" Target="http://localhost/phpmyadmin/tbl_structure.php?db=ingusb_appausa&amp;table=partida" TargetMode="External"/><Relationship Id="rId65" Type="http://schemas.openxmlformats.org/officeDocument/2006/relationships/hyperlink" Target="http://localhost/phpmyadmin/sql.php?db=ingusb_appausa&amp;table=tipo_afeccion&amp;pos=0" TargetMode="External"/><Relationship Id="rId73" Type="http://schemas.openxmlformats.org/officeDocument/2006/relationships/hyperlink" Target="http://localhost/phpmyadmin/sql.php?db=ingusb_appausa&amp;table=tipo_juego&amp;pos=0" TargetMode="External"/><Relationship Id="rId78" Type="http://schemas.openxmlformats.org/officeDocument/2006/relationships/image" Target="media/image13.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localhost/phpmyadmin/sql.php?db=ingusb_appausa&amp;table=contrato&amp;pos=0" TargetMode="External"/><Relationship Id="rId34" Type="http://schemas.openxmlformats.org/officeDocument/2006/relationships/hyperlink" Target="http://localhost/phpmyadmin/tbl_structure.php?db=ingusb_appausa&amp;table=afiliacion_empresa" TargetMode="External"/><Relationship Id="rId50" Type="http://schemas.openxmlformats.org/officeDocument/2006/relationships/hyperlink" Target="http://localhost/phpmyadmin/tbl_structure.php?db=ingusb_appausa&amp;table=entidad" TargetMode="External"/><Relationship Id="rId55" Type="http://schemas.openxmlformats.org/officeDocument/2006/relationships/hyperlink" Target="http://localhost/phpmyadmin/sql.php?db=ingusb_appausa&amp;table=log&amp;pos=0" TargetMode="External"/><Relationship Id="rId76" Type="http://schemas.openxmlformats.org/officeDocument/2006/relationships/hyperlink" Target="http://localhost/phpmyadmin/tbl_structure.php?db=ingusb_appausa&amp;table=tipo_licencia" TargetMode="External"/><Relationship Id="rId7" Type="http://schemas.openxmlformats.org/officeDocument/2006/relationships/endnotes" Target="endnotes.xml"/><Relationship Id="rId71" Type="http://schemas.openxmlformats.org/officeDocument/2006/relationships/hyperlink" Target="http://localhost/phpmyadmin/sql.php?db=ingusb_appausa&amp;table=tipo_incapacidad&amp;pos=0" TargetMode="External"/><Relationship Id="rId2" Type="http://schemas.openxmlformats.org/officeDocument/2006/relationships/numbering" Target="numbering.xml"/><Relationship Id="rId29" Type="http://schemas.openxmlformats.org/officeDocument/2006/relationships/hyperlink" Target="http://localhost/phpmyadmin/sql.php?db=ingusb_appausa&amp;table=afiliacion_contrato&amp;pos=0" TargetMode="External"/><Relationship Id="rId24" Type="http://schemas.openxmlformats.org/officeDocument/2006/relationships/hyperlink" Target="http://localhost/phpmyadmin/db_structure.php?db=ingusb_appausa&amp;pos=0&amp;sort=size&amp;sort_order=DESC" TargetMode="External"/><Relationship Id="rId40" Type="http://schemas.openxmlformats.org/officeDocument/2006/relationships/hyperlink" Target="http://localhost/phpmyadmin/tbl_structure.php?db=ingusb_appausa&amp;table=contrato" TargetMode="External"/><Relationship Id="rId45" Type="http://schemas.openxmlformats.org/officeDocument/2006/relationships/hyperlink" Target="http://localhost/phpmyadmin/sql.php?db=ingusb_appausa&amp;table=empleado&amp;pos=0" TargetMode="External"/><Relationship Id="rId66" Type="http://schemas.openxmlformats.org/officeDocument/2006/relationships/hyperlink" Target="http://localhost/phpmyadmin/tbl_structure.php?db=ingusb_appausa&amp;table=tipo_afeccion"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C0C8-6208-4D30-BCB6-AF788532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8</TotalTime>
  <Pages>86</Pages>
  <Words>40790</Words>
  <Characters>224346</Characters>
  <Application>Microsoft Office Word</Application>
  <DocSecurity>0</DocSecurity>
  <Lines>1869</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8 - Simulacion Computacional</dc:creator>
  <cp:keywords/>
  <dc:description/>
  <cp:lastModifiedBy>Luis Felipe Velasco Tao</cp:lastModifiedBy>
  <cp:revision>118</cp:revision>
  <dcterms:created xsi:type="dcterms:W3CDTF">2020-02-21T04:12:00Z</dcterms:created>
  <dcterms:modified xsi:type="dcterms:W3CDTF">2020-10-20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